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DD346D" w14:textId="77777777" w:rsidR="00583355" w:rsidRPr="00985617" w:rsidRDefault="00583355" w:rsidP="005F0EEF">
      <w:pPr>
        <w:spacing w:line="480" w:lineRule="auto"/>
      </w:pPr>
    </w:p>
    <w:p w14:paraId="03310D99" w14:textId="77777777" w:rsidR="00583355" w:rsidRPr="00985617" w:rsidRDefault="00583355" w:rsidP="005F0EEF">
      <w:pPr>
        <w:spacing w:line="480" w:lineRule="auto"/>
      </w:pPr>
    </w:p>
    <w:p w14:paraId="50669573" w14:textId="77777777" w:rsidR="00B90F1D" w:rsidRPr="00985617" w:rsidRDefault="00B90F1D" w:rsidP="005F0EEF">
      <w:pPr>
        <w:spacing w:line="480" w:lineRule="auto"/>
      </w:pPr>
    </w:p>
    <w:p w14:paraId="0A803FC3" w14:textId="77777777" w:rsidR="00B90F1D" w:rsidRPr="00985617" w:rsidRDefault="00B90F1D" w:rsidP="005F0EEF">
      <w:pPr>
        <w:spacing w:line="480" w:lineRule="auto"/>
      </w:pPr>
    </w:p>
    <w:p w14:paraId="4434ED46" w14:textId="3F5DD6FD" w:rsidR="00AC43FF" w:rsidRPr="00985617" w:rsidRDefault="00985617" w:rsidP="00B30204">
      <w:pPr>
        <w:spacing w:line="480" w:lineRule="auto"/>
        <w:jc w:val="center"/>
      </w:pPr>
      <w:r>
        <w:t>Comparison of Machine L</w:t>
      </w:r>
      <w:r w:rsidR="00947952" w:rsidRPr="00985617">
        <w:t>earning Algori</w:t>
      </w:r>
      <w:r>
        <w:t>thms for the Power Consumption P</w:t>
      </w:r>
      <w:r w:rsidR="00947952" w:rsidRPr="00985617">
        <w:t>rediction</w:t>
      </w:r>
    </w:p>
    <w:p w14:paraId="13C9F2D3" w14:textId="4E388228" w:rsidR="00947952" w:rsidRPr="00985617" w:rsidRDefault="00947952" w:rsidP="00B30204">
      <w:pPr>
        <w:spacing w:line="480" w:lineRule="auto"/>
        <w:jc w:val="center"/>
      </w:pPr>
      <w:r w:rsidRPr="00985617">
        <w:t>Case Study Tetouan/Morocco</w:t>
      </w:r>
    </w:p>
    <w:p w14:paraId="68E62447" w14:textId="4DC32720" w:rsidR="00985617" w:rsidRPr="00985617" w:rsidRDefault="00985617" w:rsidP="00B30204">
      <w:pPr>
        <w:spacing w:line="480" w:lineRule="auto"/>
        <w:jc w:val="center"/>
      </w:pPr>
      <w:r w:rsidRPr="00985617">
        <w:t>Mohamed El-hassnaoui</w:t>
      </w:r>
    </w:p>
    <w:p w14:paraId="6ABF064D" w14:textId="6C3218F9" w:rsidR="00947952" w:rsidRDefault="00985617" w:rsidP="00B30204">
      <w:pPr>
        <w:spacing w:line="480" w:lineRule="auto"/>
        <w:jc w:val="center"/>
      </w:pPr>
      <w:r w:rsidRPr="00985617">
        <w:t xml:space="preserve">New England Institute </w:t>
      </w:r>
      <w:r w:rsidR="005F0EEF">
        <w:t>of Technology</w:t>
      </w:r>
    </w:p>
    <w:p w14:paraId="58F4F9BF" w14:textId="4504A893" w:rsidR="005F0EEF" w:rsidRDefault="005F0EEF" w:rsidP="005F0EEF">
      <w:r>
        <w:br w:type="page"/>
      </w:r>
    </w:p>
    <w:p w14:paraId="5EC3E33F" w14:textId="77777777" w:rsidR="005F0EEF" w:rsidRPr="005F0EEF" w:rsidRDefault="005F0EEF" w:rsidP="005F0EEF">
      <w:pPr>
        <w:spacing w:line="480" w:lineRule="auto"/>
      </w:pPr>
    </w:p>
    <w:p w14:paraId="12BEE5A1" w14:textId="0E22ED9F" w:rsidR="00546E0E" w:rsidRPr="00985617" w:rsidRDefault="00546E0E" w:rsidP="00A76FBE">
      <w:pPr>
        <w:shd w:val="clear" w:color="auto" w:fill="FFFFFF"/>
        <w:spacing w:line="480" w:lineRule="auto"/>
        <w:jc w:val="center"/>
        <w:rPr>
          <w:b/>
          <w:bCs/>
        </w:rPr>
      </w:pPr>
      <w:r w:rsidRPr="00985617">
        <w:rPr>
          <w:b/>
          <w:bCs/>
        </w:rPr>
        <w:t>Acknowledgements</w:t>
      </w:r>
    </w:p>
    <w:p w14:paraId="6A77B721" w14:textId="3644F3D2" w:rsidR="00546E0E" w:rsidRPr="003B17E4" w:rsidRDefault="00735D51" w:rsidP="00D06CDB">
      <w:pPr>
        <w:shd w:val="clear" w:color="auto" w:fill="FFFFFF"/>
        <w:spacing w:line="480" w:lineRule="auto"/>
        <w:ind w:firstLine="720"/>
        <w:rPr>
          <w:bCs/>
        </w:rPr>
      </w:pPr>
      <w:r w:rsidRPr="003B17E4">
        <w:rPr>
          <w:bCs/>
        </w:rPr>
        <w:t xml:space="preserve">I would like to take this opportunity to express my gratitude to the following contributors whom helped me to </w:t>
      </w:r>
      <w:r w:rsidR="00A76FBE" w:rsidRPr="003B17E4">
        <w:rPr>
          <w:bCs/>
        </w:rPr>
        <w:t>succeed in</w:t>
      </w:r>
      <w:r w:rsidRPr="003B17E4">
        <w:rPr>
          <w:bCs/>
        </w:rPr>
        <w:t xml:space="preserve"> this research.</w:t>
      </w:r>
    </w:p>
    <w:p w14:paraId="193AD50B" w14:textId="14F86A7A" w:rsidR="00546E0E" w:rsidRPr="00985617" w:rsidRDefault="00735D51" w:rsidP="005F0EEF">
      <w:pPr>
        <w:shd w:val="clear" w:color="auto" w:fill="FFFFFF"/>
        <w:spacing w:line="480" w:lineRule="auto"/>
        <w:rPr>
          <w:b/>
          <w:bCs/>
        </w:rPr>
      </w:pPr>
      <w:r w:rsidRPr="003B17E4">
        <w:rPr>
          <w:bCs/>
        </w:rPr>
        <w:t>First, I would like to thank my professor</w:t>
      </w:r>
      <w:r w:rsidR="00B10BF5">
        <w:rPr>
          <w:bCs/>
        </w:rPr>
        <w:t xml:space="preserve"> Mr. </w:t>
      </w:r>
      <w:r w:rsidRPr="003B17E4">
        <w:rPr>
          <w:bCs/>
        </w:rPr>
        <w:t>Tim</w:t>
      </w:r>
      <w:r w:rsidR="00EB7742">
        <w:rPr>
          <w:bCs/>
        </w:rPr>
        <w:t>othy</w:t>
      </w:r>
      <w:r w:rsidRPr="003B17E4">
        <w:rPr>
          <w:bCs/>
        </w:rPr>
        <w:t xml:space="preserve"> Henry who guided me during this </w:t>
      </w:r>
      <w:r w:rsidR="00AB1857" w:rsidRPr="003B17E4">
        <w:rPr>
          <w:bCs/>
        </w:rPr>
        <w:t>research project</w:t>
      </w:r>
      <w:r w:rsidR="00A76FBE" w:rsidRPr="003B17E4">
        <w:rPr>
          <w:bCs/>
        </w:rPr>
        <w:t xml:space="preserve"> through his valuable feedback and ideas. </w:t>
      </w:r>
      <w:r w:rsidRPr="003B17E4">
        <w:rPr>
          <w:bCs/>
        </w:rPr>
        <w:t>Second, I would like to thank all</w:t>
      </w:r>
      <w:r w:rsidR="00B76C96" w:rsidRPr="003B17E4">
        <w:rPr>
          <w:bCs/>
        </w:rPr>
        <w:t xml:space="preserve"> staff</w:t>
      </w:r>
      <w:r w:rsidRPr="003B17E4">
        <w:rPr>
          <w:bCs/>
        </w:rPr>
        <w:t xml:space="preserve"> of New England I</w:t>
      </w:r>
      <w:r w:rsidR="00AB1857">
        <w:rPr>
          <w:bCs/>
        </w:rPr>
        <w:t>nstitute of T</w:t>
      </w:r>
      <w:r w:rsidRPr="003B17E4">
        <w:rPr>
          <w:bCs/>
        </w:rPr>
        <w:t>echnology</w:t>
      </w:r>
      <w:r w:rsidR="00D06CDB">
        <w:rPr>
          <w:bCs/>
        </w:rPr>
        <w:t>,</w:t>
      </w:r>
      <w:r w:rsidR="00B76C96" w:rsidRPr="003B17E4">
        <w:rPr>
          <w:bCs/>
        </w:rPr>
        <w:t xml:space="preserve"> whom helped me directly or indirectly </w:t>
      </w:r>
      <w:r w:rsidR="00A76FBE" w:rsidRPr="003B17E4">
        <w:rPr>
          <w:bCs/>
        </w:rPr>
        <w:t>to succeed in</w:t>
      </w:r>
      <w:r w:rsidR="00B76C96" w:rsidRPr="003B17E4">
        <w:rPr>
          <w:bCs/>
        </w:rPr>
        <w:t xml:space="preserve"> this research project</w:t>
      </w:r>
      <w:r w:rsidRPr="003B17E4">
        <w:rPr>
          <w:bCs/>
        </w:rPr>
        <w:t>.</w:t>
      </w:r>
      <w:r w:rsidR="00A76FBE" w:rsidRPr="003B17E4">
        <w:rPr>
          <w:bCs/>
        </w:rPr>
        <w:t xml:space="preserve"> </w:t>
      </w:r>
      <w:r w:rsidRPr="003B17E4">
        <w:rPr>
          <w:bCs/>
        </w:rPr>
        <w:t xml:space="preserve">Third, </w:t>
      </w:r>
      <w:r w:rsidR="003F27AC" w:rsidRPr="003B17E4">
        <w:rPr>
          <w:bCs/>
        </w:rPr>
        <w:t>I</w:t>
      </w:r>
      <w:r w:rsidR="00904CB1" w:rsidRPr="003B17E4">
        <w:rPr>
          <w:bCs/>
        </w:rPr>
        <w:t xml:space="preserve"> would like to thank</w:t>
      </w:r>
      <w:r w:rsidRPr="003B17E4">
        <w:rPr>
          <w:bCs/>
        </w:rPr>
        <w:t xml:space="preserve"> </w:t>
      </w:r>
      <w:r w:rsidR="00904CB1" w:rsidRPr="003B17E4">
        <w:rPr>
          <w:bCs/>
        </w:rPr>
        <w:t>the Amendis</w:t>
      </w:r>
      <w:r w:rsidR="00FF3DEC">
        <w:rPr>
          <w:bCs/>
        </w:rPr>
        <w:t xml:space="preserve"> </w:t>
      </w:r>
      <w:r w:rsidR="00904CB1" w:rsidRPr="003B17E4">
        <w:rPr>
          <w:bCs/>
        </w:rPr>
        <w:t>company and</w:t>
      </w:r>
      <w:r w:rsidR="00B10BF5">
        <w:rPr>
          <w:bCs/>
        </w:rPr>
        <w:t xml:space="preserve"> </w:t>
      </w:r>
      <w:r w:rsidR="00B76C96" w:rsidRPr="003B17E4">
        <w:rPr>
          <w:bCs/>
        </w:rPr>
        <w:t>M</w:t>
      </w:r>
      <w:r w:rsidR="00B10BF5">
        <w:rPr>
          <w:bCs/>
        </w:rPr>
        <w:t xml:space="preserve">r. </w:t>
      </w:r>
      <w:r w:rsidR="00744DFE" w:rsidRPr="003B17E4">
        <w:rPr>
          <w:bCs/>
        </w:rPr>
        <w:t>A</w:t>
      </w:r>
      <w:r w:rsidR="00ED5184">
        <w:rPr>
          <w:bCs/>
        </w:rPr>
        <w:t>bdel-</w:t>
      </w:r>
      <w:r w:rsidR="00B76C96" w:rsidRPr="003B17E4">
        <w:rPr>
          <w:bCs/>
        </w:rPr>
        <w:t xml:space="preserve">Aziz </w:t>
      </w:r>
      <w:r w:rsidR="00ED5184">
        <w:rPr>
          <w:bCs/>
        </w:rPr>
        <w:t>El-h</w:t>
      </w:r>
      <w:r w:rsidR="00B76C96" w:rsidRPr="003B17E4">
        <w:rPr>
          <w:bCs/>
        </w:rPr>
        <w:t xml:space="preserve">ibaoui the </w:t>
      </w:r>
      <w:r w:rsidR="00744DFE" w:rsidRPr="003B17E4">
        <w:rPr>
          <w:bCs/>
        </w:rPr>
        <w:t xml:space="preserve">department </w:t>
      </w:r>
      <w:r w:rsidR="00A76FBE" w:rsidRPr="003B17E4">
        <w:rPr>
          <w:bCs/>
        </w:rPr>
        <w:t>head</w:t>
      </w:r>
      <w:r w:rsidR="00744DFE" w:rsidRPr="003B17E4">
        <w:rPr>
          <w:bCs/>
        </w:rPr>
        <w:t xml:space="preserve"> of</w:t>
      </w:r>
      <w:r w:rsidR="00A76FBE" w:rsidRPr="003B17E4">
        <w:rPr>
          <w:bCs/>
        </w:rPr>
        <w:t xml:space="preserve"> </w:t>
      </w:r>
      <w:r w:rsidR="00744DFE" w:rsidRPr="003B17E4">
        <w:rPr>
          <w:bCs/>
        </w:rPr>
        <w:t>Computer S</w:t>
      </w:r>
      <w:r w:rsidR="00B76C96" w:rsidRPr="003B17E4">
        <w:rPr>
          <w:bCs/>
        </w:rPr>
        <w:t xml:space="preserve">cience and </w:t>
      </w:r>
      <w:r w:rsidR="00744DFE" w:rsidRPr="003B17E4">
        <w:rPr>
          <w:bCs/>
        </w:rPr>
        <w:t>M</w:t>
      </w:r>
      <w:r w:rsidR="00B76C96" w:rsidRPr="003B17E4">
        <w:rPr>
          <w:bCs/>
        </w:rPr>
        <w:t>athematics</w:t>
      </w:r>
      <w:r w:rsidR="003B17E4">
        <w:rPr>
          <w:bCs/>
        </w:rPr>
        <w:t xml:space="preserve"> at </w:t>
      </w:r>
      <w:r w:rsidR="003B17E4" w:rsidRPr="003B17E4">
        <w:rPr>
          <w:bCs/>
        </w:rPr>
        <w:t>the University of Science Tetouan City Morocco</w:t>
      </w:r>
      <w:r w:rsidR="00D06CDB">
        <w:rPr>
          <w:bCs/>
        </w:rPr>
        <w:t>,</w:t>
      </w:r>
      <w:r w:rsidR="003B17E4">
        <w:rPr>
          <w:bCs/>
        </w:rPr>
        <w:t xml:space="preserve"> whom</w:t>
      </w:r>
      <w:r w:rsidR="00B76C96" w:rsidRPr="003B17E4">
        <w:rPr>
          <w:bCs/>
        </w:rPr>
        <w:t xml:space="preserve"> provided me</w:t>
      </w:r>
      <w:r w:rsidR="00744DFE" w:rsidRPr="003B17E4">
        <w:rPr>
          <w:bCs/>
        </w:rPr>
        <w:t xml:space="preserve"> with </w:t>
      </w:r>
      <w:r w:rsidR="003B17E4" w:rsidRPr="00985617">
        <w:t>data of power consumption and weather</w:t>
      </w:r>
      <w:r w:rsidR="003B17E4">
        <w:t xml:space="preserve"> data.</w:t>
      </w:r>
    </w:p>
    <w:p w14:paraId="010BBA1A" w14:textId="77777777" w:rsidR="00546E0E" w:rsidRPr="00985617" w:rsidRDefault="00546E0E" w:rsidP="005F0EEF">
      <w:pPr>
        <w:shd w:val="clear" w:color="auto" w:fill="FFFFFF"/>
        <w:spacing w:line="480" w:lineRule="auto"/>
        <w:rPr>
          <w:b/>
          <w:bCs/>
        </w:rPr>
      </w:pPr>
    </w:p>
    <w:p w14:paraId="39EF2647" w14:textId="77777777" w:rsidR="00546E0E" w:rsidRPr="00985617" w:rsidRDefault="00546E0E" w:rsidP="005F0EEF">
      <w:pPr>
        <w:shd w:val="clear" w:color="auto" w:fill="FFFFFF"/>
        <w:spacing w:line="480" w:lineRule="auto"/>
        <w:rPr>
          <w:b/>
          <w:bCs/>
        </w:rPr>
      </w:pPr>
    </w:p>
    <w:p w14:paraId="269C396D" w14:textId="77777777" w:rsidR="00546E0E" w:rsidRPr="00985617" w:rsidRDefault="00546E0E" w:rsidP="005F0EEF">
      <w:pPr>
        <w:shd w:val="clear" w:color="auto" w:fill="FFFFFF"/>
        <w:spacing w:line="480" w:lineRule="auto"/>
        <w:rPr>
          <w:b/>
          <w:bCs/>
        </w:rPr>
      </w:pPr>
    </w:p>
    <w:p w14:paraId="5253E26A" w14:textId="77777777" w:rsidR="00546E0E" w:rsidRPr="00985617" w:rsidRDefault="00546E0E" w:rsidP="005F0EEF">
      <w:pPr>
        <w:shd w:val="clear" w:color="auto" w:fill="FFFFFF"/>
        <w:spacing w:line="480" w:lineRule="auto"/>
        <w:rPr>
          <w:b/>
          <w:bCs/>
        </w:rPr>
      </w:pPr>
    </w:p>
    <w:p w14:paraId="7721D1D9" w14:textId="77777777" w:rsidR="00546E0E" w:rsidRPr="00985617" w:rsidRDefault="00546E0E" w:rsidP="005F0EEF">
      <w:pPr>
        <w:shd w:val="clear" w:color="auto" w:fill="FFFFFF"/>
        <w:spacing w:line="480" w:lineRule="auto"/>
        <w:rPr>
          <w:b/>
          <w:bCs/>
        </w:rPr>
      </w:pPr>
    </w:p>
    <w:p w14:paraId="677C6DC3" w14:textId="77777777" w:rsidR="00546E0E" w:rsidRPr="00985617" w:rsidRDefault="00546E0E" w:rsidP="005F0EEF">
      <w:pPr>
        <w:shd w:val="clear" w:color="auto" w:fill="FFFFFF"/>
        <w:spacing w:line="480" w:lineRule="auto"/>
        <w:rPr>
          <w:b/>
          <w:bCs/>
        </w:rPr>
      </w:pPr>
    </w:p>
    <w:p w14:paraId="2B8BBC77" w14:textId="77777777" w:rsidR="00546E0E" w:rsidRPr="00985617" w:rsidRDefault="00546E0E" w:rsidP="005F0EEF">
      <w:pPr>
        <w:shd w:val="clear" w:color="auto" w:fill="FFFFFF"/>
        <w:spacing w:line="480" w:lineRule="auto"/>
        <w:rPr>
          <w:b/>
          <w:bCs/>
        </w:rPr>
      </w:pPr>
    </w:p>
    <w:p w14:paraId="2AC9E6EA" w14:textId="77777777" w:rsidR="00546E0E" w:rsidRPr="00985617" w:rsidRDefault="00546E0E" w:rsidP="005F0EEF">
      <w:pPr>
        <w:shd w:val="clear" w:color="auto" w:fill="FFFFFF"/>
        <w:spacing w:line="480" w:lineRule="auto"/>
        <w:rPr>
          <w:b/>
          <w:bCs/>
        </w:rPr>
      </w:pPr>
    </w:p>
    <w:p w14:paraId="1EAC7600" w14:textId="77777777" w:rsidR="00546E0E" w:rsidRPr="00985617" w:rsidRDefault="00546E0E" w:rsidP="005F0EEF">
      <w:pPr>
        <w:shd w:val="clear" w:color="auto" w:fill="FFFFFF"/>
        <w:spacing w:line="480" w:lineRule="auto"/>
        <w:rPr>
          <w:b/>
          <w:bCs/>
        </w:rPr>
      </w:pPr>
    </w:p>
    <w:p w14:paraId="5937B36B" w14:textId="77777777" w:rsidR="00546E0E" w:rsidRPr="00985617" w:rsidRDefault="00546E0E" w:rsidP="005F0EEF">
      <w:pPr>
        <w:shd w:val="clear" w:color="auto" w:fill="FFFFFF"/>
        <w:spacing w:line="480" w:lineRule="auto"/>
        <w:rPr>
          <w:b/>
          <w:bCs/>
        </w:rPr>
      </w:pPr>
    </w:p>
    <w:p w14:paraId="48EAEC68" w14:textId="77777777" w:rsidR="00546E0E" w:rsidRPr="00985617" w:rsidRDefault="00546E0E" w:rsidP="005F0EEF">
      <w:pPr>
        <w:shd w:val="clear" w:color="auto" w:fill="FFFFFF"/>
        <w:spacing w:line="480" w:lineRule="auto"/>
        <w:rPr>
          <w:b/>
          <w:bCs/>
        </w:rPr>
      </w:pPr>
    </w:p>
    <w:p w14:paraId="777C3821" w14:textId="77777777" w:rsidR="00546E0E" w:rsidRPr="00985617" w:rsidRDefault="00546E0E" w:rsidP="005F0EEF">
      <w:pPr>
        <w:shd w:val="clear" w:color="auto" w:fill="FFFFFF"/>
        <w:spacing w:line="480" w:lineRule="auto"/>
        <w:rPr>
          <w:b/>
          <w:bCs/>
        </w:rPr>
      </w:pPr>
    </w:p>
    <w:p w14:paraId="73824ED5" w14:textId="77777777" w:rsidR="00546E0E" w:rsidRPr="00985617" w:rsidRDefault="00546E0E" w:rsidP="005F0EEF">
      <w:pPr>
        <w:shd w:val="clear" w:color="auto" w:fill="FFFFFF"/>
        <w:spacing w:line="480" w:lineRule="auto"/>
        <w:rPr>
          <w:b/>
          <w:bCs/>
        </w:rPr>
      </w:pPr>
    </w:p>
    <w:p w14:paraId="69174387" w14:textId="77777777" w:rsidR="00546E0E" w:rsidRPr="00985617" w:rsidRDefault="00546E0E" w:rsidP="005F0EEF">
      <w:pPr>
        <w:shd w:val="clear" w:color="auto" w:fill="FFFFFF"/>
        <w:spacing w:line="480" w:lineRule="auto"/>
        <w:rPr>
          <w:b/>
          <w:bCs/>
        </w:rPr>
      </w:pPr>
    </w:p>
    <w:p w14:paraId="3C867F84" w14:textId="77777777" w:rsidR="00546E0E" w:rsidRPr="00985617" w:rsidRDefault="00546E0E" w:rsidP="005F0EEF">
      <w:pPr>
        <w:shd w:val="clear" w:color="auto" w:fill="FFFFFF"/>
        <w:spacing w:line="480" w:lineRule="auto"/>
        <w:rPr>
          <w:b/>
          <w:bCs/>
        </w:rPr>
      </w:pPr>
    </w:p>
    <w:p w14:paraId="0ED6ACE5" w14:textId="77777777" w:rsidR="00546E0E" w:rsidRPr="00985617" w:rsidRDefault="00546E0E" w:rsidP="005F0EEF">
      <w:pPr>
        <w:shd w:val="clear" w:color="auto" w:fill="FFFFFF"/>
        <w:spacing w:line="480" w:lineRule="auto"/>
        <w:rPr>
          <w:b/>
          <w:bCs/>
        </w:rPr>
      </w:pPr>
    </w:p>
    <w:p w14:paraId="5FD690F0" w14:textId="7F6354F6" w:rsidR="00546E0E" w:rsidRPr="005F0EEF" w:rsidRDefault="00546E0E" w:rsidP="005F0EEF">
      <w:pPr>
        <w:shd w:val="clear" w:color="auto" w:fill="FFFFFF"/>
        <w:spacing w:line="480" w:lineRule="auto"/>
        <w:jc w:val="center"/>
        <w:rPr>
          <w:bCs/>
        </w:rPr>
      </w:pPr>
      <w:r w:rsidRPr="005F0EEF">
        <w:rPr>
          <w:bCs/>
        </w:rPr>
        <w:t>Abstract</w:t>
      </w:r>
    </w:p>
    <w:p w14:paraId="52544E8F" w14:textId="4F5C0AB9" w:rsidR="00546E0E" w:rsidRPr="007C5E2D" w:rsidRDefault="00546E0E" w:rsidP="005F0EEF">
      <w:pPr>
        <w:spacing w:line="480" w:lineRule="auto"/>
      </w:pPr>
      <w:r w:rsidRPr="00985617">
        <w:rPr>
          <w:bCs/>
        </w:rPr>
        <w:t xml:space="preserve">Predicting electricity power consumption is an especially important </w:t>
      </w:r>
      <w:r w:rsidRPr="005F0EEF">
        <w:t>task</w:t>
      </w:r>
      <w:r w:rsidR="005F0EEF">
        <w:t> </w:t>
      </w:r>
      <w:r w:rsidRPr="005F0EEF">
        <w:t>which</w:t>
      </w:r>
      <w:r w:rsidRPr="00985617">
        <w:rPr>
          <w:bCs/>
        </w:rPr>
        <w:t xml:space="preserve"> provides intelligence to utilities and helps them to improve their systems’ performance in terms of productivity and effectiveness. Machine learning models are the best accuracy models used in </w:t>
      </w:r>
      <w:r w:rsidR="00654339" w:rsidRPr="00985617">
        <w:rPr>
          <w:bCs/>
        </w:rPr>
        <w:t>prediction.  In this work I</w:t>
      </w:r>
      <w:r w:rsidRPr="00985617">
        <w:rPr>
          <w:bCs/>
        </w:rPr>
        <w:t xml:space="preserve"> compare different types of machine l</w:t>
      </w:r>
      <w:r w:rsidR="005F0EEF">
        <w:rPr>
          <w:bCs/>
        </w:rPr>
        <w:t>earning models that recently have</w:t>
      </w:r>
      <w:r w:rsidRPr="00985617">
        <w:rPr>
          <w:bCs/>
        </w:rPr>
        <w:t xml:space="preserve"> gained popularity: </w:t>
      </w:r>
      <w:r w:rsidR="00412466">
        <w:rPr>
          <w:bCs/>
        </w:rPr>
        <w:t>Feedf</w:t>
      </w:r>
      <w:r w:rsidR="005F0EEF">
        <w:rPr>
          <w:bCs/>
        </w:rPr>
        <w:t>orward Neural Network w</w:t>
      </w:r>
      <w:r w:rsidR="005F0EEF" w:rsidRPr="00985617">
        <w:rPr>
          <w:bCs/>
        </w:rPr>
        <w:t>ith Back-Propagation Algorithm, Random Fore</w:t>
      </w:r>
      <w:r w:rsidR="005F0EEF">
        <w:rPr>
          <w:bCs/>
        </w:rPr>
        <w:t>st, Decision Tree, and Support Ector Machine f</w:t>
      </w:r>
      <w:r w:rsidR="005F0EEF" w:rsidRPr="00985617">
        <w:rPr>
          <w:bCs/>
        </w:rPr>
        <w:t xml:space="preserve">or Regression </w:t>
      </w:r>
      <w:r w:rsidRPr="00985617">
        <w:rPr>
          <w:bCs/>
        </w:rPr>
        <w:t xml:space="preserve">(SVR) with </w:t>
      </w:r>
      <w:r w:rsidR="005F0EEF" w:rsidRPr="00985617">
        <w:rPr>
          <w:bCs/>
        </w:rPr>
        <w:t>Radial Basis Function Kernel</w:t>
      </w:r>
      <w:r w:rsidRPr="00985617">
        <w:rPr>
          <w:bCs/>
        </w:rPr>
        <w:t>. The parameters associated with the comparative models are optimized based on Grid-search method in order to find the accurate performance. The dataset that is used in this compar</w:t>
      </w:r>
      <w:r w:rsidR="00EE0F6B">
        <w:rPr>
          <w:bCs/>
        </w:rPr>
        <w:t>ative study is related to three power</w:t>
      </w:r>
      <w:r w:rsidRPr="00985617">
        <w:rPr>
          <w:bCs/>
        </w:rPr>
        <w:t xml:space="preserve"> di</w:t>
      </w:r>
      <w:r w:rsidR="00EE0F6B">
        <w:rPr>
          <w:bCs/>
        </w:rPr>
        <w:t xml:space="preserve">stribution networks of Tetouan </w:t>
      </w:r>
      <w:r w:rsidR="005259A3">
        <w:rPr>
          <w:bCs/>
        </w:rPr>
        <w:t>C</w:t>
      </w:r>
      <w:r w:rsidR="002042F5">
        <w:rPr>
          <w:bCs/>
        </w:rPr>
        <w:t xml:space="preserve">ity, which is located in north </w:t>
      </w:r>
      <w:r w:rsidRPr="00985617">
        <w:rPr>
          <w:bCs/>
        </w:rPr>
        <w:t>Morocco. This histo</w:t>
      </w:r>
      <w:r w:rsidR="007C5E2D">
        <w:rPr>
          <w:bCs/>
        </w:rPr>
        <w:t>rical data has been taken from s</w:t>
      </w:r>
      <w:r w:rsidRPr="00985617">
        <w:rPr>
          <w:bCs/>
        </w:rPr>
        <w:t>upervisory control and</w:t>
      </w:r>
      <w:r w:rsidR="007C5E2D">
        <w:rPr>
          <w:bCs/>
        </w:rPr>
        <w:t xml:space="preserve"> the</w:t>
      </w:r>
      <w:r w:rsidRPr="00985617">
        <w:rPr>
          <w:bCs/>
        </w:rPr>
        <w:t xml:space="preserve"> data acquisition system (SCADA)</w:t>
      </w:r>
      <w:r w:rsidR="007C5E2D">
        <w:rPr>
          <w:bCs/>
        </w:rPr>
        <w:t xml:space="preserve"> for</w:t>
      </w:r>
      <w:r w:rsidRPr="00985617">
        <w:rPr>
          <w:bCs/>
        </w:rPr>
        <w:t xml:space="preserve"> each 10 minutes for the period between 2017-01-01 and 2017-12-31. This study is used to predict the power </w:t>
      </w:r>
      <w:r w:rsidR="007C5E2D">
        <w:rPr>
          <w:bCs/>
        </w:rPr>
        <w:t xml:space="preserve">consumption of the next 10 minutes </w:t>
      </w:r>
      <w:r w:rsidRPr="00985617">
        <w:rPr>
          <w:bCs/>
        </w:rPr>
        <w:t>and</w:t>
      </w:r>
      <w:r w:rsidR="007C5E2D">
        <w:rPr>
          <w:bCs/>
        </w:rPr>
        <w:t xml:space="preserve"> the next</w:t>
      </w:r>
      <w:r w:rsidRPr="00985617">
        <w:rPr>
          <w:bCs/>
        </w:rPr>
        <w:t xml:space="preserve"> hour</w:t>
      </w:r>
      <w:r w:rsidR="007C5E2D">
        <w:rPr>
          <w:bCs/>
        </w:rPr>
        <w:t xml:space="preserve"> to determine </w:t>
      </w:r>
      <w:r w:rsidRPr="00985617">
        <w:rPr>
          <w:bCs/>
        </w:rPr>
        <w:t>which approach is most successful</w:t>
      </w:r>
      <w:r w:rsidR="00B51396">
        <w:rPr>
          <w:bCs/>
        </w:rPr>
        <w:t xml:space="preserve">. The results indicate that random forest model </w:t>
      </w:r>
      <w:r w:rsidRPr="00985617">
        <w:rPr>
          <w:bCs/>
        </w:rPr>
        <w:t xml:space="preserve">algorithm achieved </w:t>
      </w:r>
      <w:r w:rsidR="00B51396">
        <w:rPr>
          <w:bCs/>
        </w:rPr>
        <w:t xml:space="preserve">the </w:t>
      </w:r>
      <w:r w:rsidRPr="00985617">
        <w:rPr>
          <w:bCs/>
        </w:rPr>
        <w:t>sma</w:t>
      </w:r>
      <w:r w:rsidR="007C5E2D">
        <w:rPr>
          <w:bCs/>
        </w:rPr>
        <w:t>ller prediction errors compared</w:t>
      </w:r>
      <w:r w:rsidRPr="00985617">
        <w:rPr>
          <w:bCs/>
        </w:rPr>
        <w:t xml:space="preserve"> to their counterpart algorithms.</w:t>
      </w:r>
      <w:r w:rsidRPr="00985617">
        <w:t xml:space="preserve"> </w:t>
      </w:r>
    </w:p>
    <w:p w14:paraId="07569420" w14:textId="7B216A2A" w:rsidR="00546E0E" w:rsidRPr="00985617" w:rsidRDefault="00546E0E" w:rsidP="005F0EEF">
      <w:pPr>
        <w:pStyle w:val="Keywords"/>
        <w:spacing w:after="0" w:line="480" w:lineRule="auto"/>
        <w:jc w:val="left"/>
        <w:rPr>
          <w:b w:val="0"/>
          <w:sz w:val="24"/>
          <w:szCs w:val="24"/>
        </w:rPr>
      </w:pPr>
      <w:r w:rsidRPr="00985617">
        <w:rPr>
          <w:b w:val="0"/>
          <w:sz w:val="24"/>
          <w:szCs w:val="24"/>
        </w:rPr>
        <w:t xml:space="preserve">Keywords— </w:t>
      </w:r>
      <w:r w:rsidR="00985818" w:rsidRPr="00985617">
        <w:rPr>
          <w:b w:val="0"/>
          <w:sz w:val="24"/>
          <w:szCs w:val="24"/>
        </w:rPr>
        <w:t>energy prediction, artificial neural networks, random forest, decision tree, support vector regression.</w:t>
      </w:r>
    </w:p>
    <w:p w14:paraId="4C4901E5" w14:textId="46560244" w:rsidR="005F0EEF" w:rsidRDefault="005F0EEF">
      <w:pPr>
        <w:rPr>
          <w:b/>
          <w:bCs/>
        </w:rPr>
      </w:pPr>
      <w:r>
        <w:rPr>
          <w:b/>
          <w:bCs/>
        </w:rPr>
        <w:br w:type="page"/>
      </w:r>
    </w:p>
    <w:p w14:paraId="6CA1B64E" w14:textId="77777777" w:rsidR="00546E0E" w:rsidRPr="00985617" w:rsidRDefault="00546E0E" w:rsidP="005F0EEF">
      <w:pPr>
        <w:shd w:val="clear" w:color="auto" w:fill="FFFFFF"/>
        <w:spacing w:line="480" w:lineRule="auto"/>
        <w:rPr>
          <w:b/>
          <w:bCs/>
        </w:rPr>
      </w:pPr>
    </w:p>
    <w:p w14:paraId="45326D33" w14:textId="77777777" w:rsidR="007B3B51" w:rsidRPr="00985617" w:rsidRDefault="007B3B51" w:rsidP="005F0EEF">
      <w:pPr>
        <w:shd w:val="clear" w:color="auto" w:fill="FFFFFF"/>
        <w:spacing w:line="480" w:lineRule="auto"/>
        <w:rPr>
          <w:b/>
          <w:bCs/>
        </w:rPr>
      </w:pPr>
    </w:p>
    <w:p w14:paraId="07D2720C" w14:textId="77777777" w:rsidR="007B3B51" w:rsidRPr="00985617" w:rsidRDefault="007B3B51" w:rsidP="005F0EEF">
      <w:pPr>
        <w:shd w:val="clear" w:color="auto" w:fill="FFFFFF"/>
        <w:spacing w:line="480" w:lineRule="auto"/>
        <w:rPr>
          <w:b/>
          <w:bCs/>
        </w:rPr>
      </w:pPr>
    </w:p>
    <w:p w14:paraId="4D598BC9" w14:textId="77777777" w:rsidR="00994B4F" w:rsidRPr="00985617" w:rsidRDefault="00546E0E" w:rsidP="005F0EEF">
      <w:pPr>
        <w:shd w:val="clear" w:color="auto" w:fill="FFFFFF"/>
        <w:spacing w:line="480" w:lineRule="auto"/>
        <w:rPr>
          <w:b/>
          <w:bCs/>
        </w:rPr>
      </w:pPr>
      <w:r w:rsidRPr="00985617">
        <w:rPr>
          <w:b/>
          <w:bCs/>
        </w:rPr>
        <w:t xml:space="preserve">Table of Contents </w:t>
      </w:r>
    </w:p>
    <w:p w14:paraId="4AEEF690" w14:textId="77777777" w:rsidR="00F12873" w:rsidRPr="00985617" w:rsidRDefault="00994B4F" w:rsidP="005F0EEF">
      <w:pPr>
        <w:pStyle w:val="ListParagraph"/>
        <w:numPr>
          <w:ilvl w:val="0"/>
          <w:numId w:val="10"/>
        </w:numPr>
        <w:shd w:val="clear" w:color="auto" w:fill="FFFFFF"/>
        <w:spacing w:line="480" w:lineRule="auto"/>
        <w:rPr>
          <w:rFonts w:ascii="Times New Roman" w:hAnsi="Times New Roman"/>
          <w:b/>
        </w:rPr>
      </w:pPr>
      <w:r w:rsidRPr="00985617">
        <w:rPr>
          <w:rFonts w:ascii="Times New Roman" w:hAnsi="Times New Roman"/>
          <w:b/>
        </w:rPr>
        <w:t xml:space="preserve">Introduction </w:t>
      </w:r>
    </w:p>
    <w:p w14:paraId="52FD4FF0" w14:textId="521E79F8" w:rsidR="00994B4F" w:rsidRPr="00985617" w:rsidRDefault="00F12873" w:rsidP="005F0EEF">
      <w:pPr>
        <w:pStyle w:val="ListParagraph"/>
        <w:numPr>
          <w:ilvl w:val="0"/>
          <w:numId w:val="10"/>
        </w:numPr>
        <w:shd w:val="clear" w:color="auto" w:fill="FFFFFF"/>
        <w:spacing w:line="480" w:lineRule="auto"/>
        <w:rPr>
          <w:rFonts w:ascii="Times New Roman" w:hAnsi="Times New Roman"/>
          <w:b/>
        </w:rPr>
      </w:pPr>
      <w:r w:rsidRPr="00985617">
        <w:rPr>
          <w:rFonts w:ascii="Times New Roman" w:hAnsi="Times New Roman"/>
          <w:b/>
        </w:rPr>
        <w:t>Overview of Machine Learning Algorithms</w:t>
      </w:r>
    </w:p>
    <w:p w14:paraId="3920676C" w14:textId="444DF095" w:rsidR="00994B4F" w:rsidRPr="00985617" w:rsidRDefault="00994B4F" w:rsidP="005F0EEF">
      <w:pPr>
        <w:pStyle w:val="ListParagraph"/>
        <w:numPr>
          <w:ilvl w:val="0"/>
          <w:numId w:val="10"/>
        </w:numPr>
        <w:shd w:val="clear" w:color="auto" w:fill="FFFFFF"/>
        <w:spacing w:line="480" w:lineRule="auto"/>
        <w:rPr>
          <w:rFonts w:ascii="Times New Roman" w:hAnsi="Times New Roman"/>
          <w:b/>
        </w:rPr>
      </w:pPr>
      <w:r w:rsidRPr="00985617">
        <w:rPr>
          <w:rFonts w:ascii="Times New Roman" w:hAnsi="Times New Roman"/>
          <w:b/>
        </w:rPr>
        <w:t>Case study</w:t>
      </w:r>
      <w:r w:rsidR="0026737E" w:rsidRPr="00985617">
        <w:rPr>
          <w:rFonts w:ascii="Times New Roman" w:hAnsi="Times New Roman"/>
          <w:b/>
        </w:rPr>
        <w:t xml:space="preserve"> </w:t>
      </w:r>
    </w:p>
    <w:p w14:paraId="51122512" w14:textId="77777777" w:rsidR="00183D7D" w:rsidRPr="00985617" w:rsidRDefault="00183D7D" w:rsidP="005F0EEF">
      <w:pPr>
        <w:pStyle w:val="ListParagraph"/>
        <w:numPr>
          <w:ilvl w:val="0"/>
          <w:numId w:val="10"/>
        </w:numPr>
        <w:shd w:val="clear" w:color="auto" w:fill="FFFFFF"/>
        <w:spacing w:line="480" w:lineRule="auto"/>
        <w:rPr>
          <w:rFonts w:ascii="Times New Roman" w:hAnsi="Times New Roman"/>
          <w:b/>
        </w:rPr>
      </w:pPr>
      <w:r w:rsidRPr="00985617">
        <w:rPr>
          <w:rFonts w:ascii="Times New Roman" w:hAnsi="Times New Roman"/>
          <w:b/>
        </w:rPr>
        <w:t>Methodology</w:t>
      </w:r>
    </w:p>
    <w:p w14:paraId="6B99C184" w14:textId="66B05E65" w:rsidR="00D41FD2" w:rsidRDefault="00D41FD2" w:rsidP="005F0EEF">
      <w:pPr>
        <w:pStyle w:val="ListParagraph"/>
        <w:numPr>
          <w:ilvl w:val="0"/>
          <w:numId w:val="10"/>
        </w:numPr>
        <w:shd w:val="clear" w:color="auto" w:fill="FFFFFF"/>
        <w:spacing w:line="480" w:lineRule="auto"/>
        <w:rPr>
          <w:rFonts w:ascii="Times New Roman" w:hAnsi="Times New Roman"/>
          <w:b/>
        </w:rPr>
      </w:pPr>
      <w:r w:rsidRPr="00985617">
        <w:rPr>
          <w:rFonts w:ascii="Times New Roman" w:hAnsi="Times New Roman"/>
          <w:b/>
        </w:rPr>
        <w:t>Experiments and Result</w:t>
      </w:r>
      <w:r w:rsidR="00B30204">
        <w:rPr>
          <w:rFonts w:ascii="Times New Roman" w:hAnsi="Times New Roman"/>
          <w:b/>
        </w:rPr>
        <w:t>s</w:t>
      </w:r>
    </w:p>
    <w:p w14:paraId="05A150F3" w14:textId="77777777" w:rsidR="00F23EE5" w:rsidRDefault="003745F2" w:rsidP="00821602">
      <w:pPr>
        <w:pStyle w:val="ListParagraph"/>
        <w:numPr>
          <w:ilvl w:val="0"/>
          <w:numId w:val="10"/>
        </w:numPr>
        <w:shd w:val="clear" w:color="auto" w:fill="FFFFFF"/>
        <w:spacing w:line="480" w:lineRule="auto"/>
        <w:rPr>
          <w:rFonts w:ascii="Times New Roman" w:hAnsi="Times New Roman"/>
          <w:b/>
        </w:rPr>
      </w:pPr>
      <w:r w:rsidRPr="00821602">
        <w:rPr>
          <w:rFonts w:ascii="Times New Roman" w:hAnsi="Times New Roman"/>
          <w:b/>
        </w:rPr>
        <w:t>Conclusion</w:t>
      </w:r>
      <w:r w:rsidR="00821602" w:rsidRPr="00821602">
        <w:rPr>
          <w:rFonts w:ascii="Times New Roman" w:hAnsi="Times New Roman"/>
          <w:b/>
        </w:rPr>
        <w:t xml:space="preserve"> </w:t>
      </w:r>
    </w:p>
    <w:p w14:paraId="705E7AC1" w14:textId="77777777" w:rsidR="00F23EE5" w:rsidRDefault="00821602" w:rsidP="005F0EEF">
      <w:pPr>
        <w:pStyle w:val="ListParagraph"/>
        <w:numPr>
          <w:ilvl w:val="0"/>
          <w:numId w:val="10"/>
        </w:numPr>
        <w:shd w:val="clear" w:color="auto" w:fill="FFFFFF"/>
        <w:spacing w:line="480" w:lineRule="auto"/>
        <w:rPr>
          <w:rFonts w:ascii="Times New Roman" w:hAnsi="Times New Roman"/>
          <w:b/>
        </w:rPr>
      </w:pPr>
      <w:r w:rsidRPr="00F23EE5">
        <w:rPr>
          <w:b/>
          <w:bCs/>
          <w:color w:val="000000"/>
          <w:shd w:val="clear" w:color="auto" w:fill="FFFFFF"/>
        </w:rPr>
        <w:t>Environment Installation and Code-Source</w:t>
      </w:r>
    </w:p>
    <w:p w14:paraId="75C3DFF6" w14:textId="7398242A" w:rsidR="00687C71" w:rsidRPr="00F23EE5" w:rsidRDefault="003745F2" w:rsidP="005F0EEF">
      <w:pPr>
        <w:pStyle w:val="ListParagraph"/>
        <w:numPr>
          <w:ilvl w:val="0"/>
          <w:numId w:val="10"/>
        </w:numPr>
        <w:shd w:val="clear" w:color="auto" w:fill="FFFFFF"/>
        <w:spacing w:line="480" w:lineRule="auto"/>
        <w:rPr>
          <w:rFonts w:ascii="Times New Roman" w:hAnsi="Times New Roman"/>
          <w:b/>
        </w:rPr>
      </w:pPr>
      <w:r w:rsidRPr="00F23EE5">
        <w:rPr>
          <w:rFonts w:ascii="Times New Roman" w:hAnsi="Times New Roman"/>
          <w:b/>
        </w:rPr>
        <w:t>References</w:t>
      </w:r>
    </w:p>
    <w:p w14:paraId="7F68B70F" w14:textId="77777777" w:rsidR="00994B4F" w:rsidRPr="00985617" w:rsidRDefault="00994B4F" w:rsidP="005F0EEF">
      <w:pPr>
        <w:shd w:val="clear" w:color="auto" w:fill="FFFFFF"/>
        <w:spacing w:line="480" w:lineRule="auto"/>
      </w:pPr>
    </w:p>
    <w:p w14:paraId="36A7EE5E" w14:textId="77777777" w:rsidR="00546E0E" w:rsidRPr="00985617" w:rsidRDefault="00546E0E" w:rsidP="005F0EEF">
      <w:pPr>
        <w:shd w:val="clear" w:color="auto" w:fill="FFFFFF"/>
        <w:spacing w:line="480" w:lineRule="auto"/>
      </w:pPr>
    </w:p>
    <w:p w14:paraId="318622F3" w14:textId="77777777" w:rsidR="00546E0E" w:rsidRPr="00985617" w:rsidRDefault="00546E0E" w:rsidP="005F0EEF">
      <w:pPr>
        <w:shd w:val="clear" w:color="auto" w:fill="FFFFFF"/>
        <w:spacing w:line="480" w:lineRule="auto"/>
      </w:pPr>
    </w:p>
    <w:p w14:paraId="2C97137A" w14:textId="77777777" w:rsidR="00994B4F" w:rsidRPr="00985617" w:rsidRDefault="00994B4F" w:rsidP="005F0EEF">
      <w:pPr>
        <w:shd w:val="clear" w:color="auto" w:fill="FFFFFF"/>
        <w:spacing w:line="480" w:lineRule="auto"/>
      </w:pPr>
    </w:p>
    <w:p w14:paraId="3AD30843" w14:textId="77777777" w:rsidR="00994B4F" w:rsidRPr="00985617" w:rsidRDefault="00994B4F" w:rsidP="005F0EEF">
      <w:pPr>
        <w:shd w:val="clear" w:color="auto" w:fill="FFFFFF"/>
        <w:spacing w:line="480" w:lineRule="auto"/>
      </w:pPr>
    </w:p>
    <w:p w14:paraId="4CF0BD1E" w14:textId="77777777" w:rsidR="00994B4F" w:rsidRPr="00985617" w:rsidRDefault="00994B4F" w:rsidP="005F0EEF">
      <w:pPr>
        <w:shd w:val="clear" w:color="auto" w:fill="FFFFFF"/>
        <w:spacing w:line="480" w:lineRule="auto"/>
      </w:pPr>
    </w:p>
    <w:p w14:paraId="4A940C61" w14:textId="77777777" w:rsidR="00994B4F" w:rsidRPr="00985617" w:rsidRDefault="00994B4F" w:rsidP="005F0EEF">
      <w:pPr>
        <w:shd w:val="clear" w:color="auto" w:fill="FFFFFF"/>
        <w:spacing w:line="480" w:lineRule="auto"/>
      </w:pPr>
    </w:p>
    <w:p w14:paraId="2CABAEF8" w14:textId="77777777" w:rsidR="00994B4F" w:rsidRPr="00985617" w:rsidRDefault="00994B4F" w:rsidP="005F0EEF">
      <w:pPr>
        <w:shd w:val="clear" w:color="auto" w:fill="FFFFFF"/>
        <w:spacing w:line="480" w:lineRule="auto"/>
      </w:pPr>
    </w:p>
    <w:p w14:paraId="51642FBE" w14:textId="77777777" w:rsidR="00994B4F" w:rsidRPr="00985617" w:rsidRDefault="00994B4F" w:rsidP="005F0EEF">
      <w:pPr>
        <w:shd w:val="clear" w:color="auto" w:fill="FFFFFF"/>
        <w:spacing w:line="480" w:lineRule="auto"/>
      </w:pPr>
    </w:p>
    <w:p w14:paraId="0B886917" w14:textId="77777777" w:rsidR="00994B4F" w:rsidRPr="00985617" w:rsidRDefault="00994B4F" w:rsidP="005F0EEF">
      <w:pPr>
        <w:shd w:val="clear" w:color="auto" w:fill="FFFFFF"/>
        <w:spacing w:line="480" w:lineRule="auto"/>
      </w:pPr>
    </w:p>
    <w:p w14:paraId="0B343B66" w14:textId="77777777" w:rsidR="00994B4F" w:rsidRPr="00985617" w:rsidRDefault="00994B4F" w:rsidP="005F0EEF">
      <w:pPr>
        <w:shd w:val="clear" w:color="auto" w:fill="FFFFFF"/>
        <w:spacing w:line="480" w:lineRule="auto"/>
      </w:pPr>
    </w:p>
    <w:p w14:paraId="6DD779B0" w14:textId="77777777" w:rsidR="00994B4F" w:rsidRPr="00985617" w:rsidRDefault="00994B4F" w:rsidP="005F0EEF">
      <w:pPr>
        <w:shd w:val="clear" w:color="auto" w:fill="FFFFFF"/>
        <w:spacing w:line="480" w:lineRule="auto"/>
      </w:pPr>
    </w:p>
    <w:p w14:paraId="11C54F06" w14:textId="77777777" w:rsidR="003E18FB" w:rsidRPr="00985617" w:rsidRDefault="003E18FB" w:rsidP="005F0EEF">
      <w:pPr>
        <w:spacing w:line="480" w:lineRule="auto"/>
        <w:rPr>
          <w:rFonts w:eastAsia="Calibri"/>
        </w:rPr>
      </w:pPr>
    </w:p>
    <w:p w14:paraId="001E6E3F" w14:textId="77777777" w:rsidR="00737028" w:rsidRPr="00985617" w:rsidRDefault="00737028" w:rsidP="005F0EEF">
      <w:pPr>
        <w:spacing w:line="480" w:lineRule="auto"/>
        <w:rPr>
          <w:rFonts w:eastAsia="Calibri"/>
        </w:rPr>
      </w:pPr>
    </w:p>
    <w:p w14:paraId="0DB3C3F0" w14:textId="649BAFC3" w:rsidR="00737028" w:rsidRPr="00B30204" w:rsidRDefault="00B30204" w:rsidP="00B30204">
      <w:pPr>
        <w:spacing w:line="480" w:lineRule="auto"/>
        <w:jc w:val="center"/>
      </w:pPr>
      <w:r>
        <w:t>Comparison of Machine L</w:t>
      </w:r>
      <w:r w:rsidRPr="00985617">
        <w:t>earning Algori</w:t>
      </w:r>
      <w:r>
        <w:t>thms for the Power Consumption P</w:t>
      </w:r>
      <w:r w:rsidRPr="00985617">
        <w:t>rediction</w:t>
      </w:r>
      <w:r>
        <w:t xml:space="preserve"> </w:t>
      </w:r>
      <w:r w:rsidRPr="00985617">
        <w:t>Case Study Tetouan</w:t>
      </w:r>
      <w:r w:rsidR="00506240">
        <w:t xml:space="preserve"> City</w:t>
      </w:r>
      <w:r w:rsidRPr="00985617">
        <w:t>/Morocco</w:t>
      </w:r>
    </w:p>
    <w:p w14:paraId="5A594D53" w14:textId="005CEBB8" w:rsidR="00737028" w:rsidRPr="00985617" w:rsidRDefault="00737028" w:rsidP="005F0EEF">
      <w:pPr>
        <w:pStyle w:val="NormalWeb"/>
        <w:shd w:val="clear" w:color="auto" w:fill="FFFFFF"/>
        <w:spacing w:before="0" w:beforeAutospacing="0" w:after="0" w:afterAutospacing="0" w:line="480" w:lineRule="auto"/>
        <w:ind w:firstLine="360"/>
        <w:rPr>
          <w:rFonts w:eastAsia="Calibri"/>
        </w:rPr>
      </w:pPr>
      <w:r w:rsidRPr="00985617">
        <w:rPr>
          <w:rFonts w:eastAsia="Calibri"/>
        </w:rPr>
        <w:t>Over time, increased consumption of electric power and increased attention to its details, such as electrical forecasting, have been</w:t>
      </w:r>
      <w:r w:rsidRPr="001A003F">
        <w:rPr>
          <w:rFonts w:eastAsia="Calibri"/>
        </w:rPr>
        <w:t xml:space="preserve"> </w:t>
      </w:r>
      <w:r w:rsidR="001A003F">
        <w:rPr>
          <w:rFonts w:eastAsia="Calibri"/>
        </w:rPr>
        <w:t>analyzed</w:t>
      </w:r>
      <w:r w:rsidR="00B30204">
        <w:rPr>
          <w:rFonts w:eastAsia="Calibri"/>
        </w:rPr>
        <w:t xml:space="preserve"> </w:t>
      </w:r>
      <w:r w:rsidRPr="00985617">
        <w:rPr>
          <w:rFonts w:eastAsia="Calibri"/>
        </w:rPr>
        <w:t>by res</w:t>
      </w:r>
      <w:r w:rsidR="009F5DDF">
        <w:rPr>
          <w:rFonts w:eastAsia="Calibri"/>
        </w:rPr>
        <w:t>earchers. Also e</w:t>
      </w:r>
      <w:r w:rsidRPr="00985617">
        <w:rPr>
          <w:rFonts w:eastAsia="Calibri"/>
        </w:rPr>
        <w:t xml:space="preserve">lectricity companies have been spending a lot of money and effort to control and manage their electric power effectively. Therefore, it becomes necessary to </w:t>
      </w:r>
      <w:r w:rsidR="009F5DDF">
        <w:rPr>
          <w:rFonts w:eastAsia="Calibri"/>
        </w:rPr>
        <w:t>review</w:t>
      </w:r>
      <w:r w:rsidRPr="00985617">
        <w:rPr>
          <w:rFonts w:eastAsia="Calibri"/>
        </w:rPr>
        <w:t xml:space="preserve"> all new and available methods and to choose the best services provided by energy companies. One of those things which needs to be considered </w:t>
      </w:r>
      <w:r w:rsidR="002D4B90">
        <w:rPr>
          <w:rFonts w:eastAsia="Calibri"/>
        </w:rPr>
        <w:t xml:space="preserve">is the amount of </w:t>
      </w:r>
      <w:r w:rsidRPr="00985617">
        <w:rPr>
          <w:rFonts w:eastAsia="Calibri"/>
        </w:rPr>
        <w:t xml:space="preserve">energy produced and consumed in order to balance production and consumption, to decrease the cost of production, and to control </w:t>
      </w:r>
      <w:r w:rsidR="002D4B90">
        <w:rPr>
          <w:rFonts w:eastAsia="Calibri"/>
        </w:rPr>
        <w:t>future planning.</w:t>
      </w:r>
    </w:p>
    <w:p w14:paraId="2EF83D26" w14:textId="034CFDAF" w:rsidR="00737028" w:rsidRPr="00985617" w:rsidRDefault="00737028" w:rsidP="005F0EEF">
      <w:pPr>
        <w:pStyle w:val="NormalWeb"/>
        <w:shd w:val="clear" w:color="auto" w:fill="FFFFFF"/>
        <w:spacing w:before="0" w:beforeAutospacing="0" w:after="0" w:afterAutospacing="0" w:line="480" w:lineRule="auto"/>
        <w:ind w:firstLine="360"/>
        <w:rPr>
          <w:rFonts w:eastAsia="Calibri"/>
        </w:rPr>
      </w:pPr>
      <w:r w:rsidRPr="00985617">
        <w:rPr>
          <w:rFonts w:eastAsia="Calibri"/>
        </w:rPr>
        <w:t>Knowing the real production and consumption of power is the first step of making a good electrical system. To s</w:t>
      </w:r>
      <w:r w:rsidR="00F550E1">
        <w:rPr>
          <w:rFonts w:eastAsia="Calibri"/>
        </w:rPr>
        <w:t>ave resources and reduce cost</w:t>
      </w:r>
      <w:r w:rsidRPr="00985617">
        <w:rPr>
          <w:rFonts w:eastAsia="Calibri"/>
        </w:rPr>
        <w:t>, power utilities are required to balance between produced power and customers’ consumption. The relationship is described by the following equation:</w:t>
      </w:r>
    </w:p>
    <w:p w14:paraId="044EA609" w14:textId="77777777" w:rsidR="00737028" w:rsidRPr="00985617" w:rsidRDefault="00737028" w:rsidP="005F0EEF">
      <w:pPr>
        <w:pStyle w:val="NormalWeb"/>
        <w:shd w:val="clear" w:color="auto" w:fill="FFFFFF"/>
        <w:spacing w:before="0" w:beforeAutospacing="0" w:after="0" w:afterAutospacing="0" w:line="480" w:lineRule="auto"/>
        <w:ind w:firstLine="360"/>
        <w:rPr>
          <w:rFonts w:eastAsia="Calibri"/>
        </w:rPr>
      </w:pPr>
      <m:oMathPara>
        <m:oMath>
          <m:r>
            <m:rPr>
              <m:sty m:val="p"/>
            </m:rPr>
            <w:rPr>
              <w:rFonts w:ascii="Cambria Math" w:eastAsia="Calibri" w:hAnsi="Cambria Math"/>
            </w:rPr>
            <m:t>production-</m:t>
          </m:r>
          <m:d>
            <m:dPr>
              <m:ctrlPr>
                <w:rPr>
                  <w:rFonts w:ascii="Cambria Math" w:eastAsia="Calibri" w:hAnsi="Cambria Math"/>
                </w:rPr>
              </m:ctrlPr>
            </m:dPr>
            <m:e>
              <m:r>
                <m:rPr>
                  <m:sty m:val="p"/>
                </m:rPr>
                <w:rPr>
                  <w:rFonts w:ascii="Cambria Math" w:eastAsia="Calibri" w:hAnsi="Cambria Math"/>
                </w:rPr>
                <m:t>consumption+ELT</m:t>
              </m:r>
            </m:e>
          </m:d>
          <m:r>
            <m:rPr>
              <m:sty m:val="p"/>
            </m:rPr>
            <w:rPr>
              <w:rFonts w:ascii="Cambria Math" w:eastAsia="Calibri" w:hAnsi="Cambria Math"/>
            </w:rPr>
            <m:t xml:space="preserve">=v </m:t>
          </m:r>
        </m:oMath>
      </m:oMathPara>
    </w:p>
    <w:p w14:paraId="584468D5" w14:textId="53CCC0A2" w:rsidR="00737028" w:rsidRPr="00985617" w:rsidRDefault="00737028" w:rsidP="005F0EEF">
      <w:pPr>
        <w:pStyle w:val="NormalWeb"/>
        <w:shd w:val="clear" w:color="auto" w:fill="FFFFFF"/>
        <w:spacing w:before="0" w:beforeAutospacing="0" w:after="0" w:afterAutospacing="0" w:line="480" w:lineRule="auto"/>
        <w:ind w:firstLine="360"/>
        <w:rPr>
          <w:rFonts w:eastAsia="Calibri"/>
        </w:rPr>
      </w:pPr>
      <w:r w:rsidRPr="00985617">
        <w:rPr>
          <w:rFonts w:eastAsia="Calibri"/>
        </w:rPr>
        <w:t xml:space="preserve"> </w:t>
      </w:r>
      <m:oMath>
        <m:r>
          <m:rPr>
            <m:sty m:val="p"/>
          </m:rPr>
          <w:rPr>
            <w:rFonts w:ascii="Cambria Math" w:eastAsia="Calibri" w:hAnsi="Cambria Math"/>
          </w:rPr>
          <m:t>ELT</m:t>
        </m:r>
      </m:oMath>
      <w:r w:rsidRPr="00985617">
        <w:rPr>
          <w:rFonts w:eastAsia="Calibri"/>
        </w:rPr>
        <w:t xml:space="preserve"> is the energy lost in the transportation</w:t>
      </w:r>
      <w:r w:rsidR="00F16395">
        <w:rPr>
          <w:rFonts w:eastAsia="Calibri"/>
        </w:rPr>
        <w:t>,</w:t>
      </w:r>
      <w:r w:rsidRPr="00985617">
        <w:rPr>
          <w:rFonts w:eastAsia="Calibri"/>
        </w:rPr>
        <w:t xml:space="preserve"> and </w:t>
      </w:r>
      <m:oMath>
        <m:r>
          <m:rPr>
            <m:sty m:val="p"/>
          </m:rPr>
          <w:rPr>
            <w:rFonts w:ascii="Cambria Math" w:eastAsia="Calibri" w:hAnsi="Cambria Math"/>
          </w:rPr>
          <m:t>v</m:t>
        </m:r>
      </m:oMath>
      <w:r w:rsidR="00225BC1" w:rsidRPr="00985617">
        <w:rPr>
          <w:rFonts w:eastAsia="Calibri"/>
        </w:rPr>
        <w:t xml:space="preserve"> </w:t>
      </w:r>
      <w:r w:rsidRPr="00985617">
        <w:rPr>
          <w:rFonts w:eastAsia="Calibri"/>
        </w:rPr>
        <w:t xml:space="preserve">is real number.  According to the value of </w:t>
      </w:r>
      <m:oMath>
        <m:r>
          <m:rPr>
            <m:sty m:val="p"/>
          </m:rPr>
          <w:rPr>
            <w:rFonts w:ascii="Cambria Math" w:eastAsia="Calibri" w:hAnsi="Cambria Math"/>
          </w:rPr>
          <m:t>v</m:t>
        </m:r>
      </m:oMath>
      <w:r w:rsidR="00F16395">
        <w:rPr>
          <w:rFonts w:eastAsia="Calibri"/>
        </w:rPr>
        <w:t>,</w:t>
      </w:r>
      <w:r w:rsidR="00FE3DAF" w:rsidRPr="00985617">
        <w:rPr>
          <w:rFonts w:eastAsia="Calibri"/>
        </w:rPr>
        <w:t xml:space="preserve"> I</w:t>
      </w:r>
      <w:r w:rsidRPr="00985617">
        <w:rPr>
          <w:rFonts w:eastAsia="Calibri"/>
        </w:rPr>
        <w:t xml:space="preserve"> distinguish between the three following cases:</w:t>
      </w:r>
    </w:p>
    <w:p w14:paraId="53768ABF" w14:textId="00AD39BF" w:rsidR="00737028" w:rsidRPr="00985617" w:rsidRDefault="00737028" w:rsidP="005F0EEF">
      <w:pPr>
        <w:pStyle w:val="ListParagraph"/>
        <w:numPr>
          <w:ilvl w:val="0"/>
          <w:numId w:val="11"/>
        </w:numPr>
        <w:overflowPunct w:val="0"/>
        <w:autoSpaceDE w:val="0"/>
        <w:autoSpaceDN w:val="0"/>
        <w:adjustRightInd w:val="0"/>
        <w:spacing w:line="480" w:lineRule="auto"/>
        <w:rPr>
          <w:rFonts w:ascii="Times New Roman" w:hAnsi="Times New Roman"/>
        </w:rPr>
      </w:pPr>
      <w:r w:rsidRPr="00985617">
        <w:rPr>
          <w:rFonts w:ascii="Times New Roman" w:hAnsi="Times New Roman"/>
        </w:rPr>
        <w:t xml:space="preserve">If </w:t>
      </w:r>
      <m:oMath>
        <m:r>
          <w:rPr>
            <w:rFonts w:ascii="Cambria Math" w:hAnsi="Cambria Math"/>
          </w:rPr>
          <m:t>v</m:t>
        </m:r>
      </m:oMath>
      <w:r w:rsidR="00B714D5" w:rsidRPr="00985617">
        <w:rPr>
          <w:rFonts w:ascii="Times New Roman" w:hAnsi="Times New Roman"/>
        </w:rPr>
        <w:t xml:space="preserve"> is a large positive number</w:t>
      </w:r>
      <w:r w:rsidR="00F60DC1">
        <w:rPr>
          <w:rFonts w:ascii="Times New Roman" w:hAnsi="Times New Roman"/>
        </w:rPr>
        <w:t>,</w:t>
      </w:r>
      <w:r w:rsidR="00B714D5" w:rsidRPr="00985617">
        <w:rPr>
          <w:rFonts w:ascii="Times New Roman" w:hAnsi="Times New Roman"/>
        </w:rPr>
        <w:t xml:space="preserve"> </w:t>
      </w:r>
      <w:r w:rsidRPr="00985617">
        <w:rPr>
          <w:rFonts w:ascii="Times New Roman" w:hAnsi="Times New Roman"/>
        </w:rPr>
        <w:t>that means this is a quantity of energy produced but not used. In general, this exceeded energy is lost. The problem is</w:t>
      </w:r>
      <w:r w:rsidR="00F60DC1">
        <w:rPr>
          <w:rFonts w:ascii="Times New Roman" w:hAnsi="Times New Roman"/>
        </w:rPr>
        <w:t xml:space="preserve"> that</w:t>
      </w:r>
      <w:r w:rsidRPr="00985617">
        <w:rPr>
          <w:rFonts w:ascii="Times New Roman" w:hAnsi="Times New Roman"/>
        </w:rPr>
        <w:t xml:space="preserve"> the extra power needs to be stored or the production needs to be reduced.</w:t>
      </w:r>
    </w:p>
    <w:p w14:paraId="05B5934A" w14:textId="715901BD" w:rsidR="00737028" w:rsidRPr="00985617" w:rsidRDefault="00737028" w:rsidP="005F0EEF">
      <w:pPr>
        <w:pStyle w:val="ListParagraph"/>
        <w:numPr>
          <w:ilvl w:val="0"/>
          <w:numId w:val="11"/>
        </w:numPr>
        <w:overflowPunct w:val="0"/>
        <w:autoSpaceDE w:val="0"/>
        <w:autoSpaceDN w:val="0"/>
        <w:adjustRightInd w:val="0"/>
        <w:spacing w:line="480" w:lineRule="auto"/>
        <w:rPr>
          <w:rFonts w:ascii="Times New Roman" w:hAnsi="Times New Roman"/>
        </w:rPr>
      </w:pPr>
      <w:r w:rsidRPr="00985617">
        <w:rPr>
          <w:rFonts w:ascii="Times New Roman" w:hAnsi="Times New Roman"/>
        </w:rPr>
        <w:lastRenderedPageBreak/>
        <w:t xml:space="preserve">If </w:t>
      </w:r>
      <m:oMath>
        <m:r>
          <w:rPr>
            <w:rFonts w:ascii="Cambria Math" w:hAnsi="Cambria Math"/>
          </w:rPr>
          <m:t>v</m:t>
        </m:r>
      </m:oMath>
      <w:r w:rsidRPr="00985617">
        <w:rPr>
          <w:rFonts w:ascii="Times New Roman" w:hAnsi="Times New Roman"/>
        </w:rPr>
        <w:t xml:space="preserve"> is a large negative number, that means the consumption is larger than production. In this case</w:t>
      </w:r>
      <w:r w:rsidR="00F60DC1">
        <w:rPr>
          <w:rFonts w:ascii="Times New Roman" w:hAnsi="Times New Roman"/>
        </w:rPr>
        <w:t>, the problem blackout can occur</w:t>
      </w:r>
      <w:r w:rsidRPr="00985617">
        <w:rPr>
          <w:rFonts w:ascii="Times New Roman" w:hAnsi="Times New Roman"/>
        </w:rPr>
        <w:t>. So, new resources of energy are required to handle this situation.</w:t>
      </w:r>
    </w:p>
    <w:p w14:paraId="21E01F74" w14:textId="2C6F7555" w:rsidR="00737028" w:rsidRPr="00985617" w:rsidRDefault="00737028" w:rsidP="005F0EEF">
      <w:pPr>
        <w:pStyle w:val="ListParagraph"/>
        <w:numPr>
          <w:ilvl w:val="0"/>
          <w:numId w:val="11"/>
        </w:numPr>
        <w:overflowPunct w:val="0"/>
        <w:autoSpaceDE w:val="0"/>
        <w:autoSpaceDN w:val="0"/>
        <w:adjustRightInd w:val="0"/>
        <w:spacing w:line="480" w:lineRule="auto"/>
        <w:rPr>
          <w:rFonts w:ascii="Times New Roman" w:hAnsi="Times New Roman"/>
        </w:rPr>
      </w:pPr>
      <w:r w:rsidRPr="00985617">
        <w:rPr>
          <w:rFonts w:ascii="Times New Roman" w:hAnsi="Times New Roman"/>
        </w:rPr>
        <w:t xml:space="preserve">If </w:t>
      </w:r>
      <m:oMath>
        <m:r>
          <w:rPr>
            <w:rFonts w:ascii="Cambria Math" w:hAnsi="Cambria Math"/>
          </w:rPr>
          <m:t>v</m:t>
        </m:r>
      </m:oMath>
      <w:r w:rsidRPr="00985617">
        <w:rPr>
          <w:rFonts w:ascii="Times New Roman" w:hAnsi="Times New Roman"/>
        </w:rPr>
        <w:t xml:space="preserve"> is positive and </w:t>
      </w:r>
      <m:oMath>
        <m:r>
          <w:rPr>
            <w:rFonts w:ascii="Cambria Math" w:hAnsi="Cambria Math"/>
          </w:rPr>
          <m:t>v</m:t>
        </m:r>
      </m:oMath>
      <w:r w:rsidRPr="00985617">
        <w:rPr>
          <w:rFonts w:ascii="Times New Roman" w:hAnsi="Times New Roman"/>
        </w:rPr>
        <w:t xml:space="preserve"> is near to </w:t>
      </w:r>
      <m:oMath>
        <m:r>
          <m:rPr>
            <m:sty m:val="p"/>
          </m:rPr>
          <w:rPr>
            <w:rFonts w:ascii="Cambria Math" w:hAnsi="Cambria Math"/>
          </w:rPr>
          <m:t>0</m:t>
        </m:r>
      </m:oMath>
      <w:r w:rsidRPr="00985617">
        <w:rPr>
          <w:rFonts w:ascii="Times New Roman" w:hAnsi="Times New Roman"/>
        </w:rPr>
        <w:t>, that means it is a stable electrical system</w:t>
      </w:r>
      <w:r w:rsidR="00F60DC1">
        <w:rPr>
          <w:rFonts w:ascii="Times New Roman" w:hAnsi="Times New Roman"/>
        </w:rPr>
        <w:t>,</w:t>
      </w:r>
      <w:r w:rsidRPr="00985617">
        <w:rPr>
          <w:rFonts w:ascii="Times New Roman" w:hAnsi="Times New Roman"/>
        </w:rPr>
        <w:t xml:space="preserve"> and there is a harmony between the production and consumption.</w:t>
      </w:r>
    </w:p>
    <w:p w14:paraId="10B331F0" w14:textId="0F451D45" w:rsidR="00737028" w:rsidRPr="00985617" w:rsidRDefault="00737028" w:rsidP="008162D9">
      <w:pPr>
        <w:pStyle w:val="NormalWeb"/>
        <w:shd w:val="clear" w:color="auto" w:fill="FFFFFF"/>
        <w:spacing w:before="0" w:beforeAutospacing="0" w:after="0" w:afterAutospacing="0" w:line="480" w:lineRule="auto"/>
        <w:ind w:firstLine="360"/>
        <w:rPr>
          <w:rFonts w:eastAsia="Calibri"/>
        </w:rPr>
      </w:pPr>
      <w:r w:rsidRPr="00985617">
        <w:rPr>
          <w:rFonts w:eastAsia="Calibri"/>
        </w:rPr>
        <w:t xml:space="preserve">The goal of power companies is to keep the value of </w:t>
      </w:r>
      <m:oMath>
        <m:r>
          <m:rPr>
            <m:sty m:val="p"/>
          </m:rPr>
          <w:rPr>
            <w:rFonts w:ascii="Cambria Math" w:eastAsia="Calibri" w:hAnsi="Cambria Math"/>
          </w:rPr>
          <m:t>v</m:t>
        </m:r>
      </m:oMath>
      <w:r w:rsidR="00553523" w:rsidRPr="00985617">
        <w:rPr>
          <w:rFonts w:eastAsia="Calibri"/>
        </w:rPr>
        <w:t xml:space="preserve"> </w:t>
      </w:r>
      <w:r w:rsidRPr="00985617">
        <w:rPr>
          <w:rFonts w:eastAsia="Calibri"/>
        </w:rPr>
        <w:t xml:space="preserve">like the third case. They have to make a balance between production and consumption. To this end, they need a strong </w:t>
      </w:r>
      <w:r w:rsidR="00553523" w:rsidRPr="00985617">
        <w:rPr>
          <w:rFonts w:eastAsia="Calibri"/>
        </w:rPr>
        <w:t>system, which</w:t>
      </w:r>
      <w:r w:rsidRPr="00985617">
        <w:rPr>
          <w:rFonts w:eastAsia="Calibri"/>
        </w:rPr>
        <w:t xml:space="preserve"> </w:t>
      </w:r>
      <w:r w:rsidR="00790876">
        <w:rPr>
          <w:rFonts w:eastAsia="Calibri"/>
        </w:rPr>
        <w:t>comes</w:t>
      </w:r>
      <w:r w:rsidRPr="00985617">
        <w:rPr>
          <w:rFonts w:eastAsia="Calibri"/>
        </w:rPr>
        <w:t xml:space="preserve"> f</w:t>
      </w:r>
      <w:r w:rsidR="00790876">
        <w:rPr>
          <w:rFonts w:eastAsia="Calibri"/>
        </w:rPr>
        <w:t>rom</w:t>
      </w:r>
      <w:r w:rsidRPr="00985617">
        <w:rPr>
          <w:rFonts w:eastAsia="Calibri"/>
        </w:rPr>
        <w:t xml:space="preserve"> </w:t>
      </w:r>
      <w:r w:rsidR="008162D9">
        <w:rPr>
          <w:rFonts w:eastAsia="Calibri"/>
        </w:rPr>
        <w:t>accurate prediction. T</w:t>
      </w:r>
      <w:r w:rsidRPr="00985617">
        <w:rPr>
          <w:rFonts w:eastAsia="Calibri"/>
        </w:rPr>
        <w:t>he electric power consumption has</w:t>
      </w:r>
      <w:r w:rsidRPr="00124A93">
        <w:rPr>
          <w:rFonts w:eastAsia="Calibri"/>
        </w:rPr>
        <w:t xml:space="preserve"> increased in the last decade due to the </w:t>
      </w:r>
      <w:r w:rsidR="008162D9" w:rsidRPr="00124A93">
        <w:rPr>
          <w:rFonts w:eastAsia="Calibri"/>
        </w:rPr>
        <w:t>expanding</w:t>
      </w:r>
      <w:r w:rsidRPr="00124A93">
        <w:rPr>
          <w:rFonts w:eastAsia="Calibri"/>
        </w:rPr>
        <w:t xml:space="preserve"> economic development and population. Specifically, the annual electricity power consumption is </w:t>
      </w:r>
      <w:r w:rsidR="008162D9" w:rsidRPr="00124A93">
        <w:rPr>
          <w:rFonts w:eastAsia="Calibri"/>
        </w:rPr>
        <w:t>growing</w:t>
      </w:r>
      <w:r w:rsidRPr="00124A93">
        <w:rPr>
          <w:rFonts w:eastAsia="Calibri"/>
        </w:rPr>
        <w:t xml:space="preserve"> in the</w:t>
      </w:r>
      <w:r w:rsidRPr="00124A93">
        <w:rPr>
          <w:rFonts w:eastAsia="Calibri"/>
          <w:rtl/>
        </w:rPr>
        <w:t xml:space="preserve"> </w:t>
      </w:r>
      <w:r w:rsidRPr="00124A93">
        <w:rPr>
          <w:rFonts w:eastAsia="Calibri"/>
        </w:rPr>
        <w:t>industrial</w:t>
      </w:r>
      <w:r w:rsidRPr="00124A93">
        <w:rPr>
          <w:rFonts w:eastAsia="Calibri"/>
          <w:rtl/>
        </w:rPr>
        <w:t xml:space="preserve"> </w:t>
      </w:r>
      <w:r w:rsidRPr="00124A93">
        <w:rPr>
          <w:rFonts w:eastAsia="Calibri"/>
        </w:rPr>
        <w:t xml:space="preserve">and domestic sectors. There are many factors that determine the </w:t>
      </w:r>
      <w:r w:rsidRPr="00985617">
        <w:rPr>
          <w:rFonts w:eastAsia="Calibri"/>
        </w:rPr>
        <w:t>energ</w:t>
      </w:r>
      <w:r w:rsidR="008162D9">
        <w:rPr>
          <w:rFonts w:eastAsia="Calibri"/>
        </w:rPr>
        <w:t>y consumption:</w:t>
      </w:r>
      <w:r w:rsidR="00654339" w:rsidRPr="00985617">
        <w:rPr>
          <w:rFonts w:eastAsia="Calibri"/>
        </w:rPr>
        <w:t xml:space="preserve"> I</w:t>
      </w:r>
      <w:r w:rsidRPr="00985617">
        <w:rPr>
          <w:rFonts w:eastAsia="Calibri"/>
        </w:rPr>
        <w:t xml:space="preserve"> cite here weather, population, price of electricity</w:t>
      </w:r>
      <w:r w:rsidR="008162D9">
        <w:rPr>
          <w:rFonts w:eastAsia="Calibri"/>
        </w:rPr>
        <w:t>,</w:t>
      </w:r>
      <w:r w:rsidRPr="00985617">
        <w:rPr>
          <w:rFonts w:eastAsia="Calibri"/>
        </w:rPr>
        <w:t xml:space="preserve"> and consumer behavior. The variabi</w:t>
      </w:r>
      <w:r w:rsidR="008162D9">
        <w:rPr>
          <w:rFonts w:eastAsia="Calibri"/>
        </w:rPr>
        <w:t xml:space="preserve">lity of those factors makes </w:t>
      </w:r>
      <w:r w:rsidRPr="00985617">
        <w:rPr>
          <w:rFonts w:eastAsia="Calibri"/>
        </w:rPr>
        <w:t>energy prediction more difficult.</w:t>
      </w:r>
      <w:r w:rsidR="008162D9">
        <w:rPr>
          <w:rFonts w:eastAsia="Calibri"/>
        </w:rPr>
        <w:t xml:space="preserve"> </w:t>
      </w:r>
      <w:r w:rsidRPr="00985617">
        <w:rPr>
          <w:rFonts w:eastAsia="Calibri"/>
        </w:rPr>
        <w:t>Considering this complexity, researche</w:t>
      </w:r>
      <w:r w:rsidR="008162D9">
        <w:rPr>
          <w:rFonts w:eastAsia="Calibri"/>
        </w:rPr>
        <w:t>s have been</w:t>
      </w:r>
      <w:r w:rsidRPr="00985617">
        <w:rPr>
          <w:rFonts w:eastAsia="Calibri"/>
        </w:rPr>
        <w:t xml:space="preserve"> concentrated on finding the most accurate prediction models to predict the real demand of energy consumption. So, many algorithms and models have been proposed to offer solutions to the power prediction. In general, those algorithms are classified into three categories: statistical, engineering, and artificial intelligence. In literature, several researchers use artificial intelligence algorithms to make a predict</w:t>
      </w:r>
      <w:r w:rsidR="008162D9">
        <w:rPr>
          <w:rFonts w:eastAsia="Calibri"/>
        </w:rPr>
        <w:t>ion model, especially</w:t>
      </w:r>
      <w:r w:rsidRPr="00985617">
        <w:rPr>
          <w:rFonts w:eastAsia="Calibri"/>
        </w:rPr>
        <w:t xml:space="preserve"> machine learning algorithms. </w:t>
      </w:r>
    </w:p>
    <w:p w14:paraId="458F8D9E" w14:textId="5A552374" w:rsidR="00737028" w:rsidRPr="00985617" w:rsidRDefault="00124A93" w:rsidP="00124A93">
      <w:pPr>
        <w:autoSpaceDE w:val="0"/>
        <w:autoSpaceDN w:val="0"/>
        <w:adjustRightInd w:val="0"/>
        <w:spacing w:line="480" w:lineRule="auto"/>
        <w:ind w:firstLine="360"/>
        <w:rPr>
          <w:rFonts w:eastAsia="Calibri"/>
          <w:color w:val="000000"/>
        </w:rPr>
      </w:pPr>
      <w:r w:rsidRPr="00E5700D">
        <w:t>Tüfekc</w:t>
      </w:r>
      <w:r>
        <w:rPr>
          <w:rFonts w:eastAsia="Calibri"/>
          <w:color w:val="000000"/>
        </w:rPr>
        <w:t xml:space="preserve"> (2012</w:t>
      </w:r>
      <w:r w:rsidR="00070821">
        <w:rPr>
          <w:rFonts w:eastAsia="Calibri"/>
          <w:color w:val="000000"/>
        </w:rPr>
        <w:t>)</w:t>
      </w:r>
      <w:r w:rsidR="00737028" w:rsidRPr="00985617">
        <w:rPr>
          <w:rFonts w:eastAsia="Calibri"/>
          <w:color w:val="000000"/>
        </w:rPr>
        <w:t xml:space="preserve"> examined machine learning to predict full load electrical power output of a base load operated combined cycle power plant. </w:t>
      </w:r>
      <w:r w:rsidR="0004086F" w:rsidRPr="00E5700D">
        <w:rPr>
          <w:noProof/>
        </w:rPr>
        <w:t>Xypolytou</w:t>
      </w:r>
      <w:r w:rsidR="0004086F">
        <w:rPr>
          <w:noProof/>
        </w:rPr>
        <w:t xml:space="preserve">, </w:t>
      </w:r>
      <w:r w:rsidR="0004086F" w:rsidRPr="00E5700D">
        <w:rPr>
          <w:noProof/>
        </w:rPr>
        <w:t>Meisel</w:t>
      </w:r>
      <w:r w:rsidR="00DC65FE">
        <w:rPr>
          <w:noProof/>
        </w:rPr>
        <w:t>,</w:t>
      </w:r>
      <w:r w:rsidR="00EA4AA0">
        <w:rPr>
          <w:noProof/>
        </w:rPr>
        <w:t xml:space="preserve"> and</w:t>
      </w:r>
      <w:r w:rsidR="0004086F">
        <w:rPr>
          <w:noProof/>
        </w:rPr>
        <w:t xml:space="preserve"> </w:t>
      </w:r>
      <w:r w:rsidR="0004086F" w:rsidRPr="00E5700D">
        <w:rPr>
          <w:noProof/>
        </w:rPr>
        <w:t>Sauter</w:t>
      </w:r>
      <w:r w:rsidR="00EA4AA0">
        <w:rPr>
          <w:noProof/>
        </w:rPr>
        <w:t xml:space="preserve"> (</w:t>
      </w:r>
      <w:r w:rsidR="0004086F">
        <w:rPr>
          <w:noProof/>
        </w:rPr>
        <w:t>2017</w:t>
      </w:r>
      <w:r w:rsidR="0004086F">
        <w:rPr>
          <w:rFonts w:eastAsia="Calibri"/>
          <w:color w:val="000000"/>
        </w:rPr>
        <w:t>)</w:t>
      </w:r>
      <w:r w:rsidR="00E70BED">
        <w:rPr>
          <w:rFonts w:eastAsia="Calibri"/>
          <w:color w:val="000000"/>
        </w:rPr>
        <w:t xml:space="preserve"> studied s</w:t>
      </w:r>
      <w:r w:rsidR="00737028" w:rsidRPr="00985617">
        <w:rPr>
          <w:rFonts w:eastAsia="Calibri"/>
          <w:color w:val="000000"/>
        </w:rPr>
        <w:t>hort-term electricity consumption forecast</w:t>
      </w:r>
      <w:r w:rsidR="00E70BED">
        <w:rPr>
          <w:rFonts w:eastAsia="Calibri"/>
          <w:color w:val="000000"/>
        </w:rPr>
        <w:t>s</w:t>
      </w:r>
      <w:r w:rsidR="00737028" w:rsidRPr="00985617">
        <w:rPr>
          <w:rFonts w:eastAsia="Calibri"/>
          <w:color w:val="000000"/>
        </w:rPr>
        <w:t xml:space="preserve"> with artificial neural networks a case study of office buildings.</w:t>
      </w:r>
      <w:r w:rsidR="000613CC">
        <w:rPr>
          <w:rFonts w:eastAsia="Calibri"/>
          <w:color w:val="000000"/>
        </w:rPr>
        <w:t xml:space="preserve"> </w:t>
      </w:r>
      <w:r w:rsidR="0010008F" w:rsidRPr="00E5700D">
        <w:rPr>
          <w:noProof/>
        </w:rPr>
        <w:t>Ahmad</w:t>
      </w:r>
      <w:r w:rsidR="0010008F">
        <w:rPr>
          <w:noProof/>
        </w:rPr>
        <w:t xml:space="preserve">, </w:t>
      </w:r>
      <w:r w:rsidR="0010008F" w:rsidRPr="00E5700D">
        <w:rPr>
          <w:noProof/>
        </w:rPr>
        <w:t>Mourshed</w:t>
      </w:r>
      <w:r w:rsidR="00F3131F">
        <w:rPr>
          <w:noProof/>
        </w:rPr>
        <w:t>, and</w:t>
      </w:r>
      <w:r w:rsidR="0010008F">
        <w:rPr>
          <w:noProof/>
        </w:rPr>
        <w:t xml:space="preserve"> </w:t>
      </w:r>
      <w:r w:rsidR="0010008F" w:rsidRPr="00E5700D">
        <w:rPr>
          <w:noProof/>
        </w:rPr>
        <w:t>Rezgui</w:t>
      </w:r>
      <w:r w:rsidR="00F3131F">
        <w:rPr>
          <w:noProof/>
        </w:rPr>
        <w:t xml:space="preserve"> (</w:t>
      </w:r>
      <w:r w:rsidR="0010008F">
        <w:rPr>
          <w:noProof/>
        </w:rPr>
        <w:t>2017</w:t>
      </w:r>
      <w:r w:rsidR="0010008F">
        <w:rPr>
          <w:rFonts w:eastAsia="Calibri"/>
          <w:color w:val="000000"/>
        </w:rPr>
        <w:t>)</w:t>
      </w:r>
      <w:r w:rsidR="001B3CBB">
        <w:rPr>
          <w:rFonts w:eastAsia="Calibri"/>
          <w:color w:val="000000"/>
        </w:rPr>
        <w:t xml:space="preserve"> </w:t>
      </w:r>
      <w:r w:rsidR="00412466">
        <w:rPr>
          <w:rFonts w:eastAsia="Calibri"/>
          <w:color w:val="000000"/>
        </w:rPr>
        <w:t>compared feed</w:t>
      </w:r>
      <w:r w:rsidR="00737028" w:rsidRPr="00985617">
        <w:rPr>
          <w:rFonts w:eastAsia="Calibri"/>
          <w:color w:val="000000"/>
        </w:rPr>
        <w:t xml:space="preserve">forward back-propagation artificial neural network with random forest to predict power consumption of a hotel in Madrid, </w:t>
      </w:r>
      <w:r w:rsidR="00737028" w:rsidRPr="00985617">
        <w:rPr>
          <w:rFonts w:eastAsia="Calibri"/>
          <w:color w:val="000000"/>
        </w:rPr>
        <w:lastRenderedPageBreak/>
        <w:t xml:space="preserve">Spain. </w:t>
      </w:r>
      <w:r w:rsidR="00AD5E13" w:rsidRPr="00E5700D">
        <w:rPr>
          <w:noProof/>
        </w:rPr>
        <w:t>Günay</w:t>
      </w:r>
      <w:r w:rsidR="00222647">
        <w:rPr>
          <w:noProof/>
        </w:rPr>
        <w:t xml:space="preserve"> (</w:t>
      </w:r>
      <w:r w:rsidR="00AD5E13">
        <w:rPr>
          <w:noProof/>
        </w:rPr>
        <w:t>2016</w:t>
      </w:r>
      <w:r w:rsidR="00AD5E13">
        <w:rPr>
          <w:rFonts w:eastAsia="Calibri"/>
          <w:color w:val="000000"/>
        </w:rPr>
        <w:t>)</w:t>
      </w:r>
      <w:r w:rsidR="00737028" w:rsidRPr="00985617">
        <w:rPr>
          <w:rFonts w:eastAsia="Calibri"/>
          <w:color w:val="000000"/>
        </w:rPr>
        <w:t xml:space="preserve">predicted annual gross electricity demand by artificial neural networks case of Turkey. </w:t>
      </w:r>
      <w:r w:rsidR="00C042A4" w:rsidRPr="00E5700D">
        <w:rPr>
          <w:noProof/>
        </w:rPr>
        <w:t>Kankal</w:t>
      </w:r>
      <w:r w:rsidR="0059758D">
        <w:rPr>
          <w:noProof/>
        </w:rPr>
        <w:t xml:space="preserve"> and </w:t>
      </w:r>
      <w:r w:rsidR="00C042A4" w:rsidRPr="00E5700D">
        <w:rPr>
          <w:noProof/>
        </w:rPr>
        <w:t>Uzlu</w:t>
      </w:r>
      <w:r w:rsidR="0059758D">
        <w:rPr>
          <w:noProof/>
        </w:rPr>
        <w:t xml:space="preserve"> (</w:t>
      </w:r>
      <w:r w:rsidR="00C042A4">
        <w:rPr>
          <w:noProof/>
        </w:rPr>
        <w:t>2017)</w:t>
      </w:r>
      <w:r w:rsidR="00C042A4" w:rsidRPr="00985617">
        <w:rPr>
          <w:rFonts w:eastAsia="Calibri"/>
          <w:color w:val="000000"/>
        </w:rPr>
        <w:t xml:space="preserve"> </w:t>
      </w:r>
      <w:r w:rsidR="00737028" w:rsidRPr="00985617">
        <w:rPr>
          <w:rFonts w:eastAsia="Calibri"/>
          <w:color w:val="000000"/>
        </w:rPr>
        <w:t>studied the performance of an artificial neural network for modeling electr</w:t>
      </w:r>
      <w:r w:rsidR="00F00E75">
        <w:rPr>
          <w:rFonts w:eastAsia="Calibri"/>
          <w:color w:val="000000"/>
        </w:rPr>
        <w:t xml:space="preserve">icity energy demand in Turkey. </w:t>
      </w:r>
      <w:r w:rsidR="00F0585C" w:rsidRPr="00E5700D">
        <w:rPr>
          <w:noProof/>
        </w:rPr>
        <w:t>Amber</w:t>
      </w:r>
      <w:r w:rsidR="00F0585C">
        <w:t xml:space="preserve">, </w:t>
      </w:r>
      <w:r w:rsidR="00F0585C" w:rsidRPr="00E5700D">
        <w:rPr>
          <w:noProof/>
        </w:rPr>
        <w:t>Ahmad</w:t>
      </w:r>
      <w:r w:rsidR="00F0585C">
        <w:rPr>
          <w:noProof/>
        </w:rPr>
        <w:t>,</w:t>
      </w:r>
      <w:r w:rsidR="00F0585C" w:rsidRPr="00C1130C">
        <w:rPr>
          <w:noProof/>
        </w:rPr>
        <w:t xml:space="preserve"> </w:t>
      </w:r>
      <w:r w:rsidR="00F0585C" w:rsidRPr="00E5700D">
        <w:rPr>
          <w:noProof/>
        </w:rPr>
        <w:t>Aslam</w:t>
      </w:r>
      <w:r w:rsidR="00F0585C">
        <w:rPr>
          <w:noProof/>
        </w:rPr>
        <w:t xml:space="preserve">, </w:t>
      </w:r>
      <w:r w:rsidR="00F0585C" w:rsidRPr="00E5700D">
        <w:rPr>
          <w:noProof/>
        </w:rPr>
        <w:t>Kousar</w:t>
      </w:r>
      <w:r w:rsidR="00F0585C">
        <w:rPr>
          <w:noProof/>
        </w:rPr>
        <w:t xml:space="preserve">, </w:t>
      </w:r>
      <w:r w:rsidR="00F0585C" w:rsidRPr="00E5700D">
        <w:rPr>
          <w:noProof/>
        </w:rPr>
        <w:t>Usman</w:t>
      </w:r>
      <w:r w:rsidR="00F00E75">
        <w:rPr>
          <w:noProof/>
        </w:rPr>
        <w:t>, and</w:t>
      </w:r>
      <w:r w:rsidR="00F0585C">
        <w:rPr>
          <w:noProof/>
        </w:rPr>
        <w:t xml:space="preserve"> </w:t>
      </w:r>
      <w:r w:rsidR="00F0585C" w:rsidRPr="00E5700D">
        <w:rPr>
          <w:noProof/>
        </w:rPr>
        <w:t>Khan</w:t>
      </w:r>
      <w:r w:rsidR="00F00E75">
        <w:rPr>
          <w:noProof/>
        </w:rPr>
        <w:t xml:space="preserve"> (</w:t>
      </w:r>
      <w:r w:rsidR="00F0585C">
        <w:rPr>
          <w:noProof/>
        </w:rPr>
        <w:t>2018</w:t>
      </w:r>
      <w:r w:rsidR="00F0585C">
        <w:t xml:space="preserve">) </w:t>
      </w:r>
      <w:r w:rsidR="00737028" w:rsidRPr="00985617">
        <w:rPr>
          <w:rFonts w:eastAsia="Calibri"/>
          <w:color w:val="000000"/>
        </w:rPr>
        <w:t>compared five artificial intelligent system techniques to predict electricity power consumption o</w:t>
      </w:r>
      <w:r w:rsidR="004A40BB">
        <w:rPr>
          <w:rFonts w:eastAsia="Calibri"/>
          <w:color w:val="000000"/>
        </w:rPr>
        <w:t xml:space="preserve">f a building located in London. </w:t>
      </w:r>
      <w:r w:rsidR="00F12139" w:rsidRPr="00E5700D">
        <w:rPr>
          <w:noProof/>
        </w:rPr>
        <w:t>Kaytez</w:t>
      </w:r>
      <w:r w:rsidR="00F12139">
        <w:rPr>
          <w:color w:val="000000" w:themeColor="text1"/>
        </w:rPr>
        <w:t>,</w:t>
      </w:r>
      <w:r w:rsidR="0059745E">
        <w:rPr>
          <w:color w:val="000000" w:themeColor="text1"/>
        </w:rPr>
        <w:t xml:space="preserve"> </w:t>
      </w:r>
      <w:r w:rsidR="00F12139" w:rsidRPr="00E5700D">
        <w:rPr>
          <w:noProof/>
        </w:rPr>
        <w:t>Taplamacioglu</w:t>
      </w:r>
      <w:r w:rsidR="00F12139">
        <w:rPr>
          <w:color w:val="000000" w:themeColor="text1"/>
        </w:rPr>
        <w:t>,</w:t>
      </w:r>
      <w:r w:rsidR="0059745E">
        <w:rPr>
          <w:color w:val="000000" w:themeColor="text1"/>
        </w:rPr>
        <w:t xml:space="preserve"> </w:t>
      </w:r>
      <w:r w:rsidR="00F12139" w:rsidRPr="00E5700D">
        <w:rPr>
          <w:noProof/>
        </w:rPr>
        <w:t>Cam</w:t>
      </w:r>
      <w:r w:rsidR="00F12139">
        <w:rPr>
          <w:color w:val="000000" w:themeColor="text1"/>
        </w:rPr>
        <w:t>,</w:t>
      </w:r>
      <w:r w:rsidR="004A40BB">
        <w:rPr>
          <w:color w:val="000000" w:themeColor="text1"/>
        </w:rPr>
        <w:t xml:space="preserve"> and </w:t>
      </w:r>
      <w:r w:rsidR="00F12139" w:rsidRPr="00E5700D">
        <w:rPr>
          <w:noProof/>
        </w:rPr>
        <w:t>Hardalac</w:t>
      </w:r>
      <w:r w:rsidR="004A40BB">
        <w:rPr>
          <w:color w:val="000000" w:themeColor="text1"/>
        </w:rPr>
        <w:t xml:space="preserve"> (</w:t>
      </w:r>
      <w:r w:rsidR="00F12139">
        <w:rPr>
          <w:noProof/>
        </w:rPr>
        <w:t>2015</w:t>
      </w:r>
      <w:r w:rsidR="00F12139">
        <w:rPr>
          <w:rFonts w:eastAsia="Calibri"/>
          <w:color w:val="000000"/>
        </w:rPr>
        <w:t>)</w:t>
      </w:r>
      <w:r w:rsidR="00737028" w:rsidRPr="00985617">
        <w:rPr>
          <w:rFonts w:eastAsia="Calibri"/>
          <w:color w:val="000000"/>
        </w:rPr>
        <w:t xml:space="preserve"> compared the regression analysis, neural networks and least squares support vector machines for predicting the electricit</w:t>
      </w:r>
      <w:r w:rsidR="00D85656">
        <w:rPr>
          <w:rFonts w:eastAsia="Calibri"/>
          <w:color w:val="000000"/>
        </w:rPr>
        <w:t xml:space="preserve">y energy consumption of Turkey. </w:t>
      </w:r>
      <w:r w:rsidR="0025504D" w:rsidRPr="00E5700D">
        <w:rPr>
          <w:noProof/>
        </w:rPr>
        <w:t>Pombeiro</w:t>
      </w:r>
      <w:r w:rsidR="0025504D">
        <w:rPr>
          <w:color w:val="000000" w:themeColor="text1"/>
        </w:rPr>
        <w:t xml:space="preserve">, </w:t>
      </w:r>
      <w:r w:rsidR="0025504D" w:rsidRPr="00E5700D">
        <w:rPr>
          <w:noProof/>
        </w:rPr>
        <w:t>Santos</w:t>
      </w:r>
      <w:r w:rsidR="0025504D">
        <w:rPr>
          <w:color w:val="000000" w:themeColor="text1"/>
        </w:rPr>
        <w:t xml:space="preserve">, </w:t>
      </w:r>
      <w:r w:rsidR="0025504D" w:rsidRPr="00E5700D">
        <w:rPr>
          <w:noProof/>
        </w:rPr>
        <w:t>Carreira</w:t>
      </w:r>
      <w:r w:rsidR="0025504D">
        <w:rPr>
          <w:color w:val="000000" w:themeColor="text1"/>
        </w:rPr>
        <w:t xml:space="preserve">, </w:t>
      </w:r>
      <w:r w:rsidR="0025504D" w:rsidRPr="00E5700D">
        <w:rPr>
          <w:noProof/>
        </w:rPr>
        <w:t>Silva</w:t>
      </w:r>
      <w:r w:rsidR="0025504D">
        <w:rPr>
          <w:noProof/>
        </w:rPr>
        <w:t>,</w:t>
      </w:r>
      <w:r w:rsidR="00D85656">
        <w:rPr>
          <w:noProof/>
        </w:rPr>
        <w:t xml:space="preserve"> and</w:t>
      </w:r>
      <w:r w:rsidR="0025504D">
        <w:rPr>
          <w:noProof/>
        </w:rPr>
        <w:t xml:space="preserve"> </w:t>
      </w:r>
      <w:r w:rsidR="0025504D" w:rsidRPr="00E5700D">
        <w:rPr>
          <w:noProof/>
        </w:rPr>
        <w:t>Sousa</w:t>
      </w:r>
      <w:r w:rsidR="00361422">
        <w:rPr>
          <w:noProof/>
        </w:rPr>
        <w:t xml:space="preserve"> </w:t>
      </w:r>
      <w:r w:rsidR="00361422">
        <w:rPr>
          <w:color w:val="000000" w:themeColor="text1"/>
        </w:rPr>
        <w:t>(2</w:t>
      </w:r>
      <w:r w:rsidR="0025504D">
        <w:rPr>
          <w:noProof/>
        </w:rPr>
        <w:t>017</w:t>
      </w:r>
      <w:r w:rsidR="0025504D">
        <w:rPr>
          <w:color w:val="000000" w:themeColor="text1"/>
        </w:rPr>
        <w:t xml:space="preserve">) </w:t>
      </w:r>
      <w:r w:rsidR="00737028" w:rsidRPr="00985617">
        <w:rPr>
          <w:rFonts w:eastAsia="Calibri"/>
          <w:color w:val="000000"/>
        </w:rPr>
        <w:t>compared Linear regression vs. fuzzy modeling vs. neural networks models to predict electricity consumption in an institutional building.</w:t>
      </w:r>
      <w:r w:rsidR="00343F01">
        <w:rPr>
          <w:rFonts w:eastAsia="Calibri"/>
          <w:color w:val="000000"/>
        </w:rPr>
        <w:t xml:space="preserve"> </w:t>
      </w:r>
      <w:r w:rsidR="00B45773" w:rsidRPr="00E5700D">
        <w:rPr>
          <w:noProof/>
        </w:rPr>
        <w:t>Paudel</w:t>
      </w:r>
      <w:r w:rsidR="00B45773">
        <w:rPr>
          <w:noProof/>
        </w:rPr>
        <w:t xml:space="preserve">, </w:t>
      </w:r>
      <w:r w:rsidR="00B45773" w:rsidRPr="00BF15BE">
        <w:rPr>
          <w:noProof/>
        </w:rPr>
        <w:t>Elmi</w:t>
      </w:r>
      <w:r w:rsidR="00B45773">
        <w:rPr>
          <w:noProof/>
        </w:rPr>
        <w:t xml:space="preserve">tri, Couturier, Nguyen, </w:t>
      </w:r>
      <w:r w:rsidR="00B45773" w:rsidRPr="00BA08FE">
        <w:rPr>
          <w:rFonts w:eastAsia="SimSun"/>
          <w:noProof/>
        </w:rPr>
        <w:t>Kamphuis</w:t>
      </w:r>
      <w:r w:rsidR="00B45773">
        <w:rPr>
          <w:noProof/>
        </w:rPr>
        <w:t xml:space="preserve">, </w:t>
      </w:r>
      <w:r w:rsidR="00B45773" w:rsidRPr="00BA08FE">
        <w:rPr>
          <w:rFonts w:eastAsia="SimSun"/>
          <w:noProof/>
        </w:rPr>
        <w:t>Lacarrière</w:t>
      </w:r>
      <w:r w:rsidR="00343F01">
        <w:rPr>
          <w:noProof/>
        </w:rPr>
        <w:t>, and</w:t>
      </w:r>
      <w:r w:rsidR="00B45773">
        <w:rPr>
          <w:noProof/>
        </w:rPr>
        <w:t xml:space="preserve"> </w:t>
      </w:r>
      <w:r w:rsidR="00B45773" w:rsidRPr="00BA08FE">
        <w:rPr>
          <w:rFonts w:eastAsia="SimSun"/>
          <w:noProof/>
        </w:rPr>
        <w:t>Le-Corre</w:t>
      </w:r>
      <w:r w:rsidR="00343F01">
        <w:rPr>
          <w:rFonts w:eastAsia="SimSun"/>
          <w:noProof/>
        </w:rPr>
        <w:t xml:space="preserve"> </w:t>
      </w:r>
      <w:r w:rsidR="00343F01">
        <w:rPr>
          <w:noProof/>
        </w:rPr>
        <w:t>(</w:t>
      </w:r>
      <w:r w:rsidR="00B45773">
        <w:rPr>
          <w:noProof/>
        </w:rPr>
        <w:t>2017)</w:t>
      </w:r>
      <w:r w:rsidR="00737028" w:rsidRPr="00985617">
        <w:rPr>
          <w:rFonts w:eastAsia="Calibri"/>
          <w:color w:val="000000"/>
        </w:rPr>
        <w:t xml:space="preserve"> predicted energy consumption of low energy building based on support vector machine.</w:t>
      </w:r>
      <w:r w:rsidR="008879DA">
        <w:rPr>
          <w:rFonts w:eastAsia="Calibri"/>
          <w:color w:val="000000"/>
        </w:rPr>
        <w:t xml:space="preserve"> </w:t>
      </w:r>
      <w:r w:rsidR="00BB0224" w:rsidRPr="00BB0224">
        <w:rPr>
          <w:rFonts w:eastAsia="Calibri"/>
          <w:color w:val="000000"/>
        </w:rPr>
        <w:t>Khosravani</w:t>
      </w:r>
      <w:r w:rsidR="00BB0224">
        <w:rPr>
          <w:rFonts w:eastAsia="Calibri"/>
          <w:color w:val="000000"/>
        </w:rPr>
        <w:t xml:space="preserve">, </w:t>
      </w:r>
      <w:r w:rsidR="00BB0224" w:rsidRPr="00BB0224">
        <w:rPr>
          <w:rFonts w:eastAsia="Calibri"/>
          <w:color w:val="000000"/>
        </w:rPr>
        <w:t>Castilla, Berenguel</w:t>
      </w:r>
      <w:r w:rsidR="00BB0224">
        <w:rPr>
          <w:rFonts w:eastAsia="Calibri"/>
          <w:color w:val="000000"/>
        </w:rPr>
        <w:t xml:space="preserve">, </w:t>
      </w:r>
      <w:r w:rsidR="00BB0224" w:rsidRPr="00BB0224">
        <w:rPr>
          <w:rFonts w:eastAsia="Calibri"/>
          <w:color w:val="000000"/>
        </w:rPr>
        <w:t>Ruano</w:t>
      </w:r>
      <w:r w:rsidR="008879DA">
        <w:rPr>
          <w:rFonts w:eastAsia="Calibri"/>
          <w:color w:val="000000"/>
        </w:rPr>
        <w:t xml:space="preserve">, and </w:t>
      </w:r>
      <w:r w:rsidR="00BB0224" w:rsidRPr="00BB0224">
        <w:rPr>
          <w:rFonts w:eastAsia="Calibri"/>
          <w:color w:val="000000"/>
        </w:rPr>
        <w:t>Ferreira</w:t>
      </w:r>
      <w:r w:rsidR="00BB0224">
        <w:rPr>
          <w:rFonts w:eastAsia="Calibri"/>
          <w:color w:val="000000"/>
        </w:rPr>
        <w:t xml:space="preserve"> </w:t>
      </w:r>
      <w:r w:rsidR="008879DA">
        <w:rPr>
          <w:rFonts w:eastAsia="Calibri"/>
          <w:color w:val="000000"/>
        </w:rPr>
        <w:t>(</w:t>
      </w:r>
      <w:r w:rsidR="00BB0224" w:rsidRPr="00BB0224">
        <w:rPr>
          <w:rFonts w:eastAsia="Calibri"/>
          <w:color w:val="000000"/>
        </w:rPr>
        <w:t>2016</w:t>
      </w:r>
      <w:r w:rsidR="00BB0224">
        <w:rPr>
          <w:rFonts w:eastAsia="Calibri"/>
          <w:color w:val="000000"/>
        </w:rPr>
        <w:t>)</w:t>
      </w:r>
      <w:r w:rsidR="003B1EA0">
        <w:rPr>
          <w:rFonts w:eastAsia="Calibri"/>
          <w:color w:val="000000"/>
        </w:rPr>
        <w:t xml:space="preserve"> </w:t>
      </w:r>
      <w:r w:rsidR="00737028" w:rsidRPr="00985617">
        <w:rPr>
          <w:rFonts w:eastAsia="Calibri"/>
          <w:color w:val="000000"/>
        </w:rPr>
        <w:t>compared prediction models for energy consumption based on neural n</w:t>
      </w:r>
      <w:r w:rsidR="00D637CA" w:rsidRPr="00985617">
        <w:rPr>
          <w:rFonts w:eastAsia="Calibri"/>
          <w:color w:val="000000"/>
        </w:rPr>
        <w:t xml:space="preserve">etworks of a bioclimatic </w:t>
      </w:r>
      <w:r w:rsidR="00737028" w:rsidRPr="00985617">
        <w:rPr>
          <w:rFonts w:eastAsia="Calibri"/>
          <w:color w:val="000000"/>
        </w:rPr>
        <w:t xml:space="preserve">building. </w:t>
      </w:r>
      <w:r w:rsidR="00737028" w:rsidRPr="00985617">
        <w:rPr>
          <w:rFonts w:eastAsia="Calibri"/>
          <w:color w:val="000000"/>
        </w:rPr>
        <w:br/>
        <w:t>Those previous cited models may be appropriate for some cases but it cannot be generalized.</w:t>
      </w:r>
    </w:p>
    <w:p w14:paraId="5AEBD924" w14:textId="6A422D1C" w:rsidR="00A342EC" w:rsidRPr="00985617" w:rsidRDefault="00737028" w:rsidP="005F0EEF">
      <w:pPr>
        <w:spacing w:line="480" w:lineRule="auto"/>
        <w:ind w:firstLine="720"/>
      </w:pPr>
      <w:r w:rsidRPr="00985617">
        <w:rPr>
          <w:rFonts w:eastAsia="Calibri"/>
          <w:color w:val="000000"/>
        </w:rPr>
        <w:t xml:space="preserve">In this study, </w:t>
      </w:r>
      <w:r w:rsidR="00FE3DAF" w:rsidRPr="00985617">
        <w:rPr>
          <w:rFonts w:eastAsia="Calibri"/>
          <w:color w:val="000000"/>
        </w:rPr>
        <w:t>I</w:t>
      </w:r>
      <w:r w:rsidRPr="00985617">
        <w:rPr>
          <w:rFonts w:eastAsia="Calibri"/>
          <w:color w:val="000000"/>
        </w:rPr>
        <w:t xml:space="preserve"> will compare the well-known machine learning algorithms in order to increase the efficiency and revenues of the electrical gene</w:t>
      </w:r>
      <w:r w:rsidR="00E70BED">
        <w:rPr>
          <w:rFonts w:eastAsia="Calibri"/>
          <w:color w:val="000000"/>
        </w:rPr>
        <w:t>rating and distribution network companies</w:t>
      </w:r>
      <w:r w:rsidRPr="00985617">
        <w:rPr>
          <w:rFonts w:eastAsia="Calibri"/>
          <w:color w:val="000000"/>
        </w:rPr>
        <w:t xml:space="preserve"> and to assist them planning their capacity and operations to supply all consumers with </w:t>
      </w:r>
      <w:r w:rsidR="00E70BED">
        <w:rPr>
          <w:rFonts w:eastAsia="Calibri"/>
          <w:color w:val="000000"/>
        </w:rPr>
        <w:t xml:space="preserve">reliable, </w:t>
      </w:r>
      <w:r w:rsidRPr="00985617">
        <w:rPr>
          <w:rFonts w:eastAsia="Calibri"/>
          <w:color w:val="000000"/>
        </w:rPr>
        <w:t>required energy. The availabil</w:t>
      </w:r>
      <w:r w:rsidR="00FE3DAF" w:rsidRPr="00985617">
        <w:rPr>
          <w:rFonts w:eastAsia="Calibri"/>
          <w:color w:val="000000"/>
        </w:rPr>
        <w:t>ity of historical data allows me</w:t>
      </w:r>
      <w:r w:rsidRPr="00985617">
        <w:rPr>
          <w:rFonts w:eastAsia="Calibri"/>
          <w:color w:val="000000"/>
        </w:rPr>
        <w:t xml:space="preserve"> to use the supervised models</w:t>
      </w:r>
      <w:r w:rsidR="00E70BED">
        <w:rPr>
          <w:rFonts w:eastAsia="Calibri"/>
          <w:color w:val="000000"/>
        </w:rPr>
        <w:t>,</w:t>
      </w:r>
      <w:r w:rsidRPr="00985617">
        <w:rPr>
          <w:rFonts w:eastAsia="Calibri"/>
          <w:color w:val="000000"/>
        </w:rPr>
        <w:t xml:space="preserve"> such as decision tree, support vector machine for regression, artificial neural network (feedforward neural network with backpropagation algorithm) and random forest. </w:t>
      </w:r>
      <w:r w:rsidR="004C02CE">
        <w:rPr>
          <w:rFonts w:eastAsia="Calibri"/>
          <w:color w:val="000000"/>
        </w:rPr>
        <w:t>I will compare these models</w:t>
      </w:r>
      <w:r w:rsidRPr="00985617">
        <w:rPr>
          <w:rFonts w:eastAsia="Calibri"/>
          <w:color w:val="000000"/>
        </w:rPr>
        <w:t xml:space="preserve"> to the linear regression method. The comparative study is based on historical cons</w:t>
      </w:r>
      <w:r w:rsidR="00977C90">
        <w:rPr>
          <w:rFonts w:eastAsia="Calibri"/>
          <w:color w:val="000000"/>
        </w:rPr>
        <w:t>umption energy data of Tetouan C</w:t>
      </w:r>
      <w:r w:rsidRPr="00985617">
        <w:rPr>
          <w:rFonts w:eastAsia="Calibri"/>
          <w:color w:val="000000"/>
        </w:rPr>
        <w:t>ity for the</w:t>
      </w:r>
      <w:r w:rsidR="00A342EC" w:rsidRPr="00985617">
        <w:rPr>
          <w:rFonts w:eastAsia="Calibri"/>
          <w:color w:val="000000"/>
        </w:rPr>
        <w:t xml:space="preserve"> period between 2017-01-01 and 2017-12-31. The historical data used are for Quads, Boussafou and Smir distribution networks.</w:t>
      </w:r>
      <w:r w:rsidR="002F61D0">
        <w:rPr>
          <w:rFonts w:eastAsia="Calibri"/>
          <w:color w:val="000000"/>
        </w:rPr>
        <w:t xml:space="preserve"> The </w:t>
      </w:r>
      <w:r w:rsidR="00A342EC" w:rsidRPr="00985617">
        <w:rPr>
          <w:rFonts w:eastAsia="Calibri"/>
          <w:color w:val="000000"/>
        </w:rPr>
        <w:t xml:space="preserve">SCADA </w:t>
      </w:r>
      <w:r w:rsidR="00A342EC" w:rsidRPr="00985617">
        <w:rPr>
          <w:rFonts w:eastAsia="Calibri"/>
          <w:color w:val="000000"/>
        </w:rPr>
        <w:lastRenderedPageBreak/>
        <w:t>system of the regional distribution</w:t>
      </w:r>
      <w:r w:rsidR="003B30F4">
        <w:rPr>
          <w:rFonts w:eastAsia="Calibri"/>
          <w:color w:val="000000"/>
        </w:rPr>
        <w:t xml:space="preserve"> </w:t>
      </w:r>
      <w:r w:rsidR="003B30F4" w:rsidRPr="00985617">
        <w:rPr>
          <w:rFonts w:eastAsia="Calibri"/>
          <w:color w:val="000000"/>
        </w:rPr>
        <w:t xml:space="preserve">of </w:t>
      </w:r>
      <w:r w:rsidR="003B30F4">
        <w:rPr>
          <w:rFonts w:eastAsia="Calibri"/>
          <w:color w:val="000000"/>
        </w:rPr>
        <w:t>drinking water and electricity</w:t>
      </w:r>
      <w:r w:rsidR="00A342EC" w:rsidRPr="00985617">
        <w:rPr>
          <w:rFonts w:eastAsia="Calibri"/>
          <w:color w:val="000000"/>
        </w:rPr>
        <w:t xml:space="preserve"> company</w:t>
      </w:r>
      <w:r w:rsidR="003B30F4">
        <w:rPr>
          <w:rFonts w:eastAsia="Calibri"/>
          <w:color w:val="000000"/>
        </w:rPr>
        <w:t xml:space="preserve">, </w:t>
      </w:r>
      <w:r w:rsidR="003B30F4" w:rsidRPr="00985617">
        <w:rPr>
          <w:rFonts w:eastAsia="Calibri"/>
          <w:color w:val="000000"/>
        </w:rPr>
        <w:t>AMENDIS</w:t>
      </w:r>
      <w:r w:rsidR="003B30F4">
        <w:rPr>
          <w:rFonts w:eastAsia="Calibri"/>
          <w:color w:val="000000"/>
        </w:rPr>
        <w:t>, provided the data</w:t>
      </w:r>
      <w:r w:rsidR="00473B97">
        <w:rPr>
          <w:rFonts w:eastAsia="Calibri"/>
          <w:color w:val="000000"/>
        </w:rPr>
        <w:t xml:space="preserve">. This data is </w:t>
      </w:r>
      <w:r w:rsidR="00A342EC" w:rsidRPr="00985617">
        <w:rPr>
          <w:rFonts w:eastAsia="Calibri"/>
          <w:color w:val="000000"/>
        </w:rPr>
        <w:t xml:space="preserve">exclusive and have not been used before </w:t>
      </w:r>
      <w:r w:rsidR="00225BC1" w:rsidRPr="00985617">
        <w:rPr>
          <w:rFonts w:eastAsia="Calibri"/>
          <w:color w:val="000000"/>
        </w:rPr>
        <w:t>my</w:t>
      </w:r>
      <w:r w:rsidR="00A342EC" w:rsidRPr="00985617">
        <w:rPr>
          <w:rFonts w:eastAsia="Calibri"/>
          <w:color w:val="000000"/>
        </w:rPr>
        <w:t xml:space="preserve"> research. Due to the dependence of prediction models on the input variables to obtain the best output, </w:t>
      </w:r>
      <w:r w:rsidR="00FE3DAF" w:rsidRPr="00985617">
        <w:rPr>
          <w:rFonts w:eastAsia="Calibri"/>
          <w:color w:val="000000"/>
        </w:rPr>
        <w:t>I</w:t>
      </w:r>
      <w:r w:rsidR="00A342EC" w:rsidRPr="00985617">
        <w:rPr>
          <w:rFonts w:eastAsia="Calibri"/>
          <w:color w:val="000000"/>
        </w:rPr>
        <w:t xml:space="preserve"> will </w:t>
      </w:r>
      <w:r w:rsidR="009A5172">
        <w:rPr>
          <w:rFonts w:eastAsia="Calibri"/>
          <w:color w:val="000000"/>
        </w:rPr>
        <w:t>include the weather data</w:t>
      </w:r>
      <w:r w:rsidR="00A342EC" w:rsidRPr="00985617">
        <w:rPr>
          <w:rFonts w:eastAsia="Calibri"/>
          <w:color w:val="000000"/>
        </w:rPr>
        <w:t xml:space="preserve"> taken for the same period of power consumption. </w:t>
      </w:r>
      <w:r w:rsidR="00FE3DAF" w:rsidRPr="00985617">
        <w:rPr>
          <w:rFonts w:eastAsia="Calibri"/>
          <w:color w:val="000000"/>
        </w:rPr>
        <w:t>Moreover, I</w:t>
      </w:r>
      <w:r w:rsidR="00A342EC" w:rsidRPr="00985617">
        <w:t xml:space="preserve"> will use the attributes of date and time as independent variables, study the impact of those factors on the prediction, and determine the importance of each factor on power consumption. </w:t>
      </w:r>
    </w:p>
    <w:p w14:paraId="2A780B61" w14:textId="3DDDD8AA" w:rsidR="00737028" w:rsidRPr="00460E52" w:rsidRDefault="00A342EC" w:rsidP="00460E52">
      <w:pPr>
        <w:spacing w:line="480" w:lineRule="auto"/>
      </w:pPr>
      <w:r w:rsidRPr="00460E52">
        <w:t>The rest of this paper is organized as follows: Section II exposes a technical overview of different machine learning algorithms in comparison. Section III presents the case study and the description of datasets. Section IV is devoted to the methodology used. Experiments and their results are covered in Section V. And finally, Section VI concludes the paper and dresses some perspectives.</w:t>
      </w:r>
    </w:p>
    <w:p w14:paraId="468EF78E" w14:textId="39EFC359" w:rsidR="00574C3E" w:rsidRPr="00DB77B7" w:rsidRDefault="00DB77B7" w:rsidP="00DB77B7">
      <w:pPr>
        <w:shd w:val="clear" w:color="auto" w:fill="FFFFFF"/>
        <w:spacing w:line="480" w:lineRule="auto"/>
        <w:jc w:val="center"/>
      </w:pPr>
      <w:r w:rsidRPr="00DB77B7">
        <w:t>Method</w:t>
      </w:r>
    </w:p>
    <w:p w14:paraId="074FB207" w14:textId="44D34FC5" w:rsidR="002231B4" w:rsidRPr="00985617" w:rsidRDefault="00574C3E" w:rsidP="005F0EEF">
      <w:pPr>
        <w:shd w:val="clear" w:color="auto" w:fill="FFFFFF"/>
        <w:spacing w:line="480" w:lineRule="auto"/>
        <w:rPr>
          <w:b/>
        </w:rPr>
      </w:pPr>
      <w:r w:rsidRPr="00985617">
        <w:rPr>
          <w:b/>
        </w:rPr>
        <w:t xml:space="preserve">Overview of Machine Learning </w:t>
      </w:r>
      <w:r w:rsidRPr="00DB77B7">
        <w:rPr>
          <w:b/>
        </w:rPr>
        <w:t>Algorithms</w:t>
      </w:r>
    </w:p>
    <w:p w14:paraId="4F4C133A" w14:textId="457546B5" w:rsidR="00DB77B7" w:rsidRDefault="00F03E5B" w:rsidP="00DB77B7">
      <w:pPr>
        <w:spacing w:line="480" w:lineRule="auto"/>
      </w:pPr>
      <w:r w:rsidRPr="00985617">
        <w:t>In this section, I</w:t>
      </w:r>
      <w:r w:rsidR="002231B4" w:rsidRPr="00985617">
        <w:t xml:space="preserve"> will provide a brief description of five different </w:t>
      </w:r>
      <w:r w:rsidR="00992372" w:rsidRPr="00985617">
        <w:t>machine-learning</w:t>
      </w:r>
      <w:r w:rsidR="002231B4" w:rsidRPr="00985617">
        <w:t xml:space="preserve"> methods: linear regression, decision tree, random forest, support vector machine for regression with radial basis function kernel, and artificial neural network</w:t>
      </w:r>
      <w:r w:rsidR="00992372">
        <w:t xml:space="preserve">. </w:t>
      </w:r>
      <w:r w:rsidR="00992372" w:rsidRPr="00992372">
        <w:t>H</w:t>
      </w:r>
      <w:r w:rsidRPr="00992372">
        <w:t>ere</w:t>
      </w:r>
      <w:r w:rsidRPr="00985617">
        <w:t>, I</w:t>
      </w:r>
      <w:r w:rsidR="002231B4" w:rsidRPr="00985617">
        <w:t xml:space="preserve"> use the common notati</w:t>
      </w:r>
      <w:r w:rsidR="00DB77B7">
        <w:t>ons to describe the algorithms.</w:t>
      </w:r>
    </w:p>
    <w:p w14:paraId="5E68F261" w14:textId="7BCA0114" w:rsidR="002231B4" w:rsidRPr="00DB77B7" w:rsidRDefault="00DB77B7" w:rsidP="00DB77B7">
      <w:pPr>
        <w:spacing w:line="480" w:lineRule="auto"/>
        <w:ind w:firstLine="720"/>
        <w:rPr>
          <w:b/>
        </w:rPr>
      </w:pPr>
      <w:r>
        <w:rPr>
          <w:b/>
        </w:rPr>
        <w:t>Linear r</w:t>
      </w:r>
      <w:r w:rsidR="002231B4" w:rsidRPr="00DB77B7">
        <w:rPr>
          <w:b/>
        </w:rPr>
        <w:t>egression</w:t>
      </w:r>
      <w:r>
        <w:rPr>
          <w:b/>
        </w:rPr>
        <w:t>.</w:t>
      </w:r>
    </w:p>
    <w:p w14:paraId="7B275FCE" w14:textId="72880735" w:rsidR="002231B4" w:rsidRPr="00985617" w:rsidRDefault="002231B4" w:rsidP="00633AC4">
      <w:pPr>
        <w:spacing w:line="480" w:lineRule="auto"/>
      </w:pPr>
      <w:r w:rsidRPr="00985617">
        <w:t>Linear regression is considered as one of the simplest approaches</w:t>
      </w:r>
      <w:r w:rsidR="00633AC4">
        <w:t>,</w:t>
      </w:r>
      <w:r w:rsidRPr="00985617">
        <w:t xml:space="preserve"> and it can be used as a baseline performance measure. It is based on linear relation</w:t>
      </w:r>
      <w:r w:rsidR="00633AC4">
        <w:t>ship</w:t>
      </w:r>
      <w:r w:rsidRPr="00985617">
        <w:t xml:space="preserve"> between the dependent and independent variables</w:t>
      </w:r>
      <w:r w:rsidR="00090E16">
        <w:t xml:space="preserve"> (</w:t>
      </w:r>
      <w:r w:rsidR="00E964AA" w:rsidRPr="006F436F">
        <w:rPr>
          <w:color w:val="000000" w:themeColor="text1"/>
        </w:rPr>
        <w:t>Fumo</w:t>
      </w:r>
      <w:r w:rsidR="00E964AA">
        <w:rPr>
          <w:color w:val="000000" w:themeColor="text1"/>
        </w:rPr>
        <w:t xml:space="preserve"> &amp; Rafe-</w:t>
      </w:r>
      <w:r w:rsidR="00E964AA" w:rsidRPr="006F436F">
        <w:rPr>
          <w:color w:val="000000" w:themeColor="text1"/>
        </w:rPr>
        <w:t>Biswas</w:t>
      </w:r>
      <w:r w:rsidR="00E964AA">
        <w:rPr>
          <w:color w:val="000000" w:themeColor="text1"/>
        </w:rPr>
        <w:t xml:space="preserve"> </w:t>
      </w:r>
      <w:r w:rsidR="00E964AA">
        <w:rPr>
          <w:noProof/>
        </w:rPr>
        <w:t>, 2015</w:t>
      </w:r>
      <w:r w:rsidR="00090E16">
        <w:rPr>
          <w:noProof/>
        </w:rPr>
        <w:t>)</w:t>
      </w:r>
      <w:r w:rsidRPr="00985617">
        <w:t>. It is defined by this equation:</w:t>
      </w:r>
    </w:p>
    <w:p w14:paraId="3093699B" w14:textId="77777777" w:rsidR="002231B4" w:rsidRPr="00985617" w:rsidRDefault="002231B4" w:rsidP="005F0EEF">
      <w:pPr>
        <w:spacing w:line="480" w:lineRule="auto"/>
        <w:ind w:firstLine="720"/>
      </w:pPr>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n</m:t>
            </m:r>
          </m:sub>
        </m:sSub>
        <m:sSub>
          <m:sSubPr>
            <m:ctrlPr>
              <w:rPr>
                <w:rFonts w:ascii="Cambria Math" w:hAnsi="Cambria Math"/>
              </w:rPr>
            </m:ctrlPr>
          </m:sSubPr>
          <m:e>
            <m:r>
              <w:rPr>
                <w:rFonts w:ascii="Cambria Math" w:hAnsi="Cambria Math"/>
              </w:rPr>
              <m:t>x</m:t>
            </m:r>
          </m:e>
          <m:sub>
            <m:r>
              <w:rPr>
                <w:rFonts w:ascii="Cambria Math" w:hAnsi="Cambria Math"/>
              </w:rPr>
              <m:t>n</m:t>
            </m:r>
          </m:sub>
        </m:sSub>
      </m:oMath>
      <w:r w:rsidRPr="00985617">
        <w:tab/>
        <w:t>(1)</w:t>
      </w:r>
    </w:p>
    <w:p w14:paraId="22473E3F" w14:textId="77777777" w:rsidR="002231B4" w:rsidRDefault="002231B4" w:rsidP="005F0EEF">
      <w:pPr>
        <w:spacing w:line="480" w:lineRule="auto"/>
      </w:pPr>
      <w:r w:rsidRPr="00985617">
        <w:t xml:space="preserve">Where </w:t>
      </w:r>
      <m:oMath>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sSub>
          <m:sSubPr>
            <m:ctrlPr>
              <w:rPr>
                <w:rFonts w:ascii="Cambria Math" w:hAnsi="Cambria Math"/>
              </w:rPr>
            </m:ctrlPr>
          </m:sSubPr>
          <m:e>
            <m:r>
              <w:rPr>
                <w:rFonts w:ascii="Cambria Math" w:hAnsi="Cambria Math"/>
              </w:rPr>
              <m:t>x</m:t>
            </m:r>
          </m:e>
          <m:sub>
            <m:r>
              <w:rPr>
                <w:rFonts w:ascii="Cambria Math" w:hAnsi="Cambria Math"/>
              </w:rPr>
              <m:t xml:space="preserve">n   </m:t>
            </m:r>
          </m:sub>
        </m:sSub>
      </m:oMath>
      <w:r w:rsidRPr="00985617">
        <w:t xml:space="preserve"> are the available inputs and </w:t>
      </w:r>
      <m:oMath>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 xml:space="preserve">n   </m:t>
            </m:r>
          </m:sub>
        </m:sSub>
      </m:oMath>
      <w:r w:rsidRPr="00985617">
        <w:t>are the functional weights.</w:t>
      </w:r>
    </w:p>
    <w:p w14:paraId="297D3D53" w14:textId="1C9980FB" w:rsidR="00062F08" w:rsidRPr="00985617" w:rsidRDefault="00062F08" w:rsidP="005F0EEF">
      <w:pPr>
        <w:spacing w:line="480" w:lineRule="auto"/>
      </w:pPr>
      <w:r>
        <w:rPr>
          <w:noProof/>
        </w:rPr>
        <w:lastRenderedPageBreak/>
        <w:drawing>
          <wp:inline distT="0" distB="0" distL="0" distR="0" wp14:anchorId="47F5D2D5" wp14:editId="2D15E39B">
            <wp:extent cx="5818505" cy="274256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828519" cy="2747285"/>
                    </a:xfrm>
                    <a:prstGeom prst="rect">
                      <a:avLst/>
                    </a:prstGeom>
                  </pic:spPr>
                </pic:pic>
              </a:graphicData>
            </a:graphic>
          </wp:inline>
        </w:drawing>
      </w:r>
    </w:p>
    <w:p w14:paraId="245D6464" w14:textId="77777777" w:rsidR="000F18B2" w:rsidRPr="00442024" w:rsidRDefault="000F18B2" w:rsidP="000F18B2">
      <w:pPr>
        <w:pStyle w:val="Caption"/>
        <w:rPr>
          <w:rFonts w:eastAsia="Times New Roman"/>
          <w:b w:val="0"/>
          <w:bCs w:val="0"/>
          <w:noProof/>
          <w:sz w:val="24"/>
          <w:szCs w:val="24"/>
        </w:rPr>
      </w:pPr>
      <w:r w:rsidRPr="00442024">
        <w:rPr>
          <w:rFonts w:eastAsia="Times New Roman"/>
          <w:b w:val="0"/>
          <w:bCs w:val="0"/>
          <w:noProof/>
          <w:sz w:val="24"/>
          <w:szCs w:val="24"/>
        </w:rPr>
        <w:t xml:space="preserve">Fig </w:t>
      </w:r>
      <w:r w:rsidRPr="00442024">
        <w:rPr>
          <w:rFonts w:eastAsia="Times New Roman"/>
          <w:b w:val="0"/>
          <w:bCs w:val="0"/>
          <w:noProof/>
          <w:sz w:val="24"/>
          <w:szCs w:val="24"/>
        </w:rPr>
        <w:fldChar w:fldCharType="begin"/>
      </w:r>
      <w:r w:rsidRPr="00442024">
        <w:rPr>
          <w:rFonts w:eastAsia="Times New Roman"/>
          <w:b w:val="0"/>
          <w:bCs w:val="0"/>
          <w:noProof/>
          <w:sz w:val="24"/>
          <w:szCs w:val="24"/>
        </w:rPr>
        <w:instrText xml:space="preserve"> SEQ Fig_ \* ARABIC </w:instrText>
      </w:r>
      <w:r w:rsidRPr="00442024">
        <w:rPr>
          <w:rFonts w:eastAsia="Times New Roman"/>
          <w:b w:val="0"/>
          <w:bCs w:val="0"/>
          <w:noProof/>
          <w:sz w:val="24"/>
          <w:szCs w:val="24"/>
        </w:rPr>
        <w:fldChar w:fldCharType="separate"/>
      </w:r>
      <w:r w:rsidRPr="00442024">
        <w:rPr>
          <w:rFonts w:eastAsia="Times New Roman"/>
          <w:b w:val="0"/>
          <w:bCs w:val="0"/>
          <w:noProof/>
          <w:sz w:val="24"/>
          <w:szCs w:val="24"/>
        </w:rPr>
        <w:t>1</w:t>
      </w:r>
      <w:r w:rsidRPr="00442024">
        <w:rPr>
          <w:rFonts w:eastAsia="Times New Roman"/>
          <w:b w:val="0"/>
          <w:bCs w:val="0"/>
          <w:noProof/>
          <w:sz w:val="24"/>
          <w:szCs w:val="24"/>
        </w:rPr>
        <w:fldChar w:fldCharType="end"/>
      </w:r>
      <w:r w:rsidRPr="00442024">
        <w:rPr>
          <w:rFonts w:eastAsia="Times New Roman"/>
          <w:b w:val="0"/>
          <w:bCs w:val="0"/>
          <w:noProof/>
          <w:sz w:val="24"/>
          <w:szCs w:val="24"/>
        </w:rPr>
        <w:t xml:space="preserve"> . Linear regression example for two variables</w:t>
      </w:r>
    </w:p>
    <w:p w14:paraId="57FC8021" w14:textId="77777777" w:rsidR="00A2546E" w:rsidRDefault="00A2546E" w:rsidP="00442024">
      <w:pPr>
        <w:spacing w:line="480" w:lineRule="auto"/>
        <w:rPr>
          <w:b/>
        </w:rPr>
      </w:pPr>
    </w:p>
    <w:p w14:paraId="222BAFAF" w14:textId="49760661" w:rsidR="002231B4" w:rsidRPr="00A2546E" w:rsidRDefault="005974F9" w:rsidP="00A2546E">
      <w:pPr>
        <w:spacing w:line="480" w:lineRule="auto"/>
        <w:ind w:firstLine="720"/>
        <w:rPr>
          <w:b/>
        </w:rPr>
      </w:pPr>
      <w:r>
        <w:rPr>
          <w:b/>
        </w:rPr>
        <w:t>Decision t</w:t>
      </w:r>
      <w:r w:rsidR="002231B4" w:rsidRPr="00A2546E">
        <w:rPr>
          <w:b/>
        </w:rPr>
        <w:t>ree</w:t>
      </w:r>
      <w:r>
        <w:rPr>
          <w:b/>
        </w:rPr>
        <w:t>.</w:t>
      </w:r>
    </w:p>
    <w:p w14:paraId="68CE5721" w14:textId="0452B9C3" w:rsidR="002231B4" w:rsidRPr="00985617" w:rsidRDefault="002231B4" w:rsidP="00246AC3">
      <w:pPr>
        <w:spacing w:line="480" w:lineRule="auto"/>
        <w:ind w:firstLine="720"/>
      </w:pPr>
      <w:r w:rsidRPr="00985617">
        <w:t>The decision tree is a commonly used machine learning method</w:t>
      </w:r>
      <w:r w:rsidR="00E65947">
        <w:t xml:space="preserve"> </w:t>
      </w:r>
      <w:r w:rsidR="00E65947">
        <w:rPr>
          <w:rFonts w:eastAsia="Calibri"/>
          <w:color w:val="000000"/>
        </w:rPr>
        <w:t>(</w:t>
      </w:r>
      <w:r w:rsidR="00546FCF" w:rsidRPr="006F436F">
        <w:rPr>
          <w:color w:val="000000" w:themeColor="text1"/>
        </w:rPr>
        <w:t>Quinlan</w:t>
      </w:r>
      <w:r w:rsidR="00546FCF">
        <w:rPr>
          <w:noProof/>
        </w:rPr>
        <w:t>, 1986</w:t>
      </w:r>
      <w:r w:rsidR="00E65947">
        <w:rPr>
          <w:rFonts w:eastAsia="Calibri"/>
          <w:color w:val="000000"/>
        </w:rPr>
        <w:t>)</w:t>
      </w:r>
      <w:r w:rsidRPr="00985617">
        <w:t>. It is a kind of classification or regression</w:t>
      </w:r>
      <w:r w:rsidR="00633AC4">
        <w:t>,</w:t>
      </w:r>
      <w:r w:rsidRPr="00985617">
        <w:t xml:space="preserve"> and it utilizes a tree structure to separate a set of data into several predefined classes</w:t>
      </w:r>
      <w:r w:rsidR="00633AC4">
        <w:t>,</w:t>
      </w:r>
      <w:r w:rsidRPr="00985617">
        <w:t xml:space="preserve"> giving the characterization, generalization</w:t>
      </w:r>
      <w:r w:rsidR="00633AC4">
        <w:t>,</w:t>
      </w:r>
      <w:r w:rsidRPr="00985617">
        <w:t xml:space="preserve"> and classification of given datasets</w:t>
      </w:r>
      <w:r w:rsidR="000E0105">
        <w:t xml:space="preserve"> (</w:t>
      </w:r>
      <w:r w:rsidR="000E0105">
        <w:rPr>
          <w:color w:val="000000" w:themeColor="text1"/>
        </w:rPr>
        <w:t>Yu, Haghighat, Fung</w:t>
      </w:r>
      <w:r w:rsidR="000E0105" w:rsidRPr="006F436F">
        <w:rPr>
          <w:color w:val="000000" w:themeColor="text1"/>
        </w:rPr>
        <w:t>, &amp; Yoshino</w:t>
      </w:r>
      <w:r w:rsidR="000E0105">
        <w:rPr>
          <w:color w:val="000000" w:themeColor="text1"/>
        </w:rPr>
        <w:t xml:space="preserve"> , 2010</w:t>
      </w:r>
      <w:r w:rsidR="000E0105">
        <w:t xml:space="preserve">). </w:t>
      </w:r>
      <w:r w:rsidRPr="00985617">
        <w:t>Its goal is to predict the target variable value by learning simple decision rules deduced from the data</w:t>
      </w:r>
      <w:r w:rsidR="00633AC4">
        <w:t>,</w:t>
      </w:r>
      <w:r w:rsidRPr="00985617">
        <w:t xml:space="preserve"> and it shows how the target variable can be forecasted by predictor variables set.</w:t>
      </w:r>
    </w:p>
    <w:p w14:paraId="4EF175D0" w14:textId="2AD963B4" w:rsidR="002231B4" w:rsidRDefault="002231B4" w:rsidP="005F0EEF">
      <w:pPr>
        <w:spacing w:line="480" w:lineRule="auto"/>
        <w:ind w:firstLine="720"/>
      </w:pPr>
      <w:r w:rsidRPr="00985617">
        <w:t>There are many types of decision tree generation</w:t>
      </w:r>
      <w:r w:rsidR="00633AC4">
        <w:t>,</w:t>
      </w:r>
      <w:r w:rsidRPr="00985617">
        <w:t xml:space="preserve"> such as ID3</w:t>
      </w:r>
      <w:r w:rsidR="005F391D">
        <w:t xml:space="preserve"> </w:t>
      </w:r>
      <w:r w:rsidR="006C1CA3">
        <w:rPr>
          <w:rFonts w:eastAsia="Calibri"/>
          <w:color w:val="000000"/>
        </w:rPr>
        <w:t>(</w:t>
      </w:r>
      <w:r w:rsidR="006C1CA3" w:rsidRPr="006F436F">
        <w:rPr>
          <w:color w:val="000000" w:themeColor="text1"/>
        </w:rPr>
        <w:t>Quinlan</w:t>
      </w:r>
      <w:r w:rsidR="006C1CA3">
        <w:rPr>
          <w:noProof/>
        </w:rPr>
        <w:t>, 1986</w:t>
      </w:r>
      <w:r w:rsidR="006C1CA3">
        <w:rPr>
          <w:rFonts w:eastAsia="Calibri"/>
          <w:color w:val="000000"/>
        </w:rPr>
        <w:t>)</w:t>
      </w:r>
      <w:r w:rsidR="006C1CA3">
        <w:t xml:space="preserve">, </w:t>
      </w:r>
      <w:r w:rsidRPr="00985617">
        <w:t>C4.5</w:t>
      </w:r>
      <w:r w:rsidR="005F391D">
        <w:t xml:space="preserve"> (</w:t>
      </w:r>
      <w:r w:rsidR="0078040F" w:rsidRPr="006F436F">
        <w:rPr>
          <w:color w:val="000000" w:themeColor="text1"/>
        </w:rPr>
        <w:t>Salzberg</w:t>
      </w:r>
      <w:r w:rsidR="0078040F">
        <w:rPr>
          <w:noProof/>
        </w:rPr>
        <w:t>, 1994</w:t>
      </w:r>
      <w:r w:rsidR="005F391D">
        <w:t>)</w:t>
      </w:r>
      <w:r w:rsidRPr="00985617">
        <w:t xml:space="preserve">and classification and </w:t>
      </w:r>
      <w:r w:rsidR="008C715B" w:rsidRPr="00985617">
        <w:t>regression</w:t>
      </w:r>
      <w:r w:rsidRPr="00985617">
        <w:t xml:space="preserve"> trees (CART)</w:t>
      </w:r>
      <w:r w:rsidR="00A853E5" w:rsidRPr="00A853E5">
        <w:t xml:space="preserve"> </w:t>
      </w:r>
      <w:r w:rsidR="00A853E5">
        <w:t>(</w:t>
      </w:r>
      <w:r w:rsidR="00A853E5" w:rsidRPr="00E5700D">
        <w:rPr>
          <w:noProof/>
        </w:rPr>
        <w:t>Breiman</w:t>
      </w:r>
      <w:r w:rsidR="00A853E5">
        <w:rPr>
          <w:noProof/>
        </w:rPr>
        <w:t>, 2017</w:t>
      </w:r>
      <w:r w:rsidR="00A853E5">
        <w:t xml:space="preserve">). </w:t>
      </w:r>
      <w:r w:rsidR="00F03E5B" w:rsidRPr="00985617">
        <w:t>In this work, I</w:t>
      </w:r>
      <w:r w:rsidRPr="00985617">
        <w:t xml:space="preserve"> implemented CART, along with a Scikit-lea</w:t>
      </w:r>
      <w:r w:rsidR="00C649C7">
        <w:t>rn</w:t>
      </w:r>
      <w:r w:rsidRPr="00985617">
        <w:t>: Machine Learning in Python</w:t>
      </w:r>
      <w:r w:rsidR="00886A47">
        <w:t xml:space="preserve"> </w:t>
      </w:r>
      <w:r w:rsidR="00AA2B36">
        <w:t>(</w:t>
      </w:r>
      <w:r w:rsidR="00AA2B36" w:rsidRPr="00DD0C6A">
        <w:t>Pedregosa, Varoquaux, Gramfort, Michel, Thirion, Grisel, Blondel, Prettenhofer, Weiss, Dubourg, Vanderplas, Cournapeau, &amp; Passos, 2011</w:t>
      </w:r>
      <w:r w:rsidR="00AA2B36">
        <w:t>)</w:t>
      </w:r>
      <w:r w:rsidRPr="00985617">
        <w:t>. CART is nonparametric procedure to predict continuous dependent variable</w:t>
      </w:r>
      <w:r w:rsidR="00633AC4">
        <w:t>s</w:t>
      </w:r>
      <w:r w:rsidRPr="00985617">
        <w:t xml:space="preserve"> which utilizes a binary tree to divide the predictor space into </w:t>
      </w:r>
      <w:r w:rsidRPr="00985617">
        <w:lastRenderedPageBreak/>
        <w:t>subsets recursively</w:t>
      </w:r>
      <w:r w:rsidR="00BF3238">
        <w:t xml:space="preserve"> (</w:t>
      </w:r>
      <w:r w:rsidR="00FC5652">
        <w:rPr>
          <w:color w:val="000000" w:themeColor="text1"/>
        </w:rPr>
        <w:t>Razi</w:t>
      </w:r>
      <w:r w:rsidR="00FC5652" w:rsidRPr="006F436F">
        <w:rPr>
          <w:color w:val="000000" w:themeColor="text1"/>
        </w:rPr>
        <w:t>, &amp; Athappilly</w:t>
      </w:r>
      <w:r w:rsidR="00FC5652">
        <w:rPr>
          <w:color w:val="000000" w:themeColor="text1"/>
        </w:rPr>
        <w:t xml:space="preserve">, </w:t>
      </w:r>
      <w:r w:rsidR="00FC5652" w:rsidRPr="006F436F">
        <w:rPr>
          <w:color w:val="000000" w:themeColor="text1"/>
        </w:rPr>
        <w:t>2005</w:t>
      </w:r>
      <w:r w:rsidR="00BF3238">
        <w:rPr>
          <w:noProof/>
        </w:rPr>
        <w:t>)</w:t>
      </w:r>
      <w:r w:rsidR="00733F82">
        <w:t xml:space="preserve">. According to </w:t>
      </w:r>
      <w:r w:rsidR="00F97AF4" w:rsidRPr="00985617">
        <w:t>my</w:t>
      </w:r>
      <w:r w:rsidRPr="00985617">
        <w:t xml:space="preserve"> study</w:t>
      </w:r>
      <w:r w:rsidR="00F03E5B" w:rsidRPr="00985617">
        <w:t>, I</w:t>
      </w:r>
      <w:r w:rsidRPr="00985617">
        <w:t xml:space="preserve"> found the performance of this model better than its family counterpart.</w:t>
      </w:r>
    </w:p>
    <w:p w14:paraId="48407F34" w14:textId="008A4D22" w:rsidR="009D2A59" w:rsidRPr="00985617" w:rsidRDefault="009D2A59" w:rsidP="005F0EEF">
      <w:pPr>
        <w:spacing w:line="480" w:lineRule="auto"/>
        <w:ind w:firstLine="720"/>
      </w:pPr>
      <w:r>
        <w:rPr>
          <w:noProof/>
        </w:rPr>
        <w:drawing>
          <wp:inline distT="0" distB="0" distL="0" distR="0" wp14:anchorId="54BDB77D" wp14:editId="1304920B">
            <wp:extent cx="6161829" cy="3365500"/>
            <wp:effectExtent l="0" t="0" r="1079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xample1_grap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63333" cy="3366321"/>
                    </a:xfrm>
                    <a:prstGeom prst="rect">
                      <a:avLst/>
                    </a:prstGeom>
                  </pic:spPr>
                </pic:pic>
              </a:graphicData>
            </a:graphic>
          </wp:inline>
        </w:drawing>
      </w:r>
    </w:p>
    <w:p w14:paraId="3141FEB8" w14:textId="3E1E8F44" w:rsidR="00DA082A" w:rsidRPr="00442024" w:rsidRDefault="00DA082A" w:rsidP="00442024">
      <w:pPr>
        <w:pStyle w:val="Caption"/>
        <w:rPr>
          <w:rFonts w:eastAsia="Times New Roman"/>
          <w:b w:val="0"/>
          <w:bCs w:val="0"/>
          <w:noProof/>
          <w:sz w:val="24"/>
          <w:szCs w:val="24"/>
        </w:rPr>
      </w:pPr>
      <w:r w:rsidRPr="00442024">
        <w:rPr>
          <w:rFonts w:eastAsia="Times New Roman"/>
          <w:b w:val="0"/>
          <w:bCs w:val="0"/>
          <w:noProof/>
          <w:sz w:val="24"/>
          <w:szCs w:val="24"/>
        </w:rPr>
        <w:t xml:space="preserve">Fig </w:t>
      </w:r>
      <w:r w:rsidRPr="00442024">
        <w:rPr>
          <w:rFonts w:eastAsia="Times New Roman"/>
          <w:b w:val="0"/>
          <w:bCs w:val="0"/>
          <w:noProof/>
          <w:sz w:val="24"/>
          <w:szCs w:val="24"/>
        </w:rPr>
        <w:fldChar w:fldCharType="begin"/>
      </w:r>
      <w:r w:rsidRPr="00442024">
        <w:rPr>
          <w:rFonts w:eastAsia="Times New Roman"/>
          <w:b w:val="0"/>
          <w:bCs w:val="0"/>
          <w:noProof/>
          <w:sz w:val="24"/>
          <w:szCs w:val="24"/>
        </w:rPr>
        <w:instrText xml:space="preserve"> SEQ Fig_ \* ARABIC </w:instrText>
      </w:r>
      <w:r w:rsidRPr="00442024">
        <w:rPr>
          <w:rFonts w:eastAsia="Times New Roman"/>
          <w:b w:val="0"/>
          <w:bCs w:val="0"/>
          <w:noProof/>
          <w:sz w:val="24"/>
          <w:szCs w:val="24"/>
        </w:rPr>
        <w:fldChar w:fldCharType="separate"/>
      </w:r>
      <w:r w:rsidRPr="00442024">
        <w:rPr>
          <w:rFonts w:eastAsia="Times New Roman"/>
          <w:b w:val="0"/>
          <w:bCs w:val="0"/>
          <w:noProof/>
          <w:sz w:val="24"/>
          <w:szCs w:val="24"/>
        </w:rPr>
        <w:t>2</w:t>
      </w:r>
      <w:r w:rsidRPr="00442024">
        <w:rPr>
          <w:rFonts w:eastAsia="Times New Roman"/>
          <w:b w:val="0"/>
          <w:bCs w:val="0"/>
          <w:noProof/>
          <w:sz w:val="24"/>
          <w:szCs w:val="24"/>
        </w:rPr>
        <w:fldChar w:fldCharType="end"/>
      </w:r>
      <w:r w:rsidRPr="00442024">
        <w:rPr>
          <w:rFonts w:eastAsia="Times New Roman"/>
          <w:b w:val="0"/>
          <w:bCs w:val="0"/>
          <w:noProof/>
          <w:sz w:val="24"/>
          <w:szCs w:val="24"/>
        </w:rPr>
        <w:t xml:space="preserve">. </w:t>
      </w:r>
      <w:r w:rsidR="00132619" w:rsidRPr="00442024">
        <w:rPr>
          <w:rFonts w:eastAsia="Times New Roman"/>
          <w:b w:val="0"/>
          <w:bCs w:val="0"/>
          <w:noProof/>
          <w:sz w:val="24"/>
          <w:szCs w:val="24"/>
        </w:rPr>
        <w:t>Drawing of Decision T</w:t>
      </w:r>
      <w:r w:rsidRPr="00442024">
        <w:rPr>
          <w:rFonts w:eastAsia="Times New Roman"/>
          <w:b w:val="0"/>
          <w:bCs w:val="0"/>
          <w:noProof/>
          <w:sz w:val="24"/>
          <w:szCs w:val="24"/>
        </w:rPr>
        <w:t>ree for the output of Quads distribution network</w:t>
      </w:r>
    </w:p>
    <w:p w14:paraId="1FF862FD" w14:textId="77777777" w:rsidR="009D2A59" w:rsidRDefault="009D2A59" w:rsidP="00666AAE">
      <w:pPr>
        <w:spacing w:line="480" w:lineRule="auto"/>
        <w:rPr>
          <w:b/>
        </w:rPr>
      </w:pPr>
    </w:p>
    <w:p w14:paraId="2041964A" w14:textId="6824597C" w:rsidR="002231B4" w:rsidRPr="00C2692A" w:rsidRDefault="00C2692A" w:rsidP="00C2692A">
      <w:pPr>
        <w:spacing w:line="480" w:lineRule="auto"/>
        <w:ind w:firstLine="720"/>
        <w:rPr>
          <w:b/>
        </w:rPr>
      </w:pPr>
      <w:r>
        <w:rPr>
          <w:b/>
        </w:rPr>
        <w:t>Random f</w:t>
      </w:r>
      <w:r w:rsidR="002231B4" w:rsidRPr="00C2692A">
        <w:rPr>
          <w:b/>
        </w:rPr>
        <w:t>orest</w:t>
      </w:r>
      <w:r>
        <w:rPr>
          <w:b/>
        </w:rPr>
        <w:t>.</w:t>
      </w:r>
      <w:r w:rsidR="00362D59">
        <w:rPr>
          <w:b/>
        </w:rPr>
        <w:t xml:space="preserve"> </w:t>
      </w:r>
    </w:p>
    <w:p w14:paraId="0F2F53AD" w14:textId="7B895E94" w:rsidR="002231B4" w:rsidRPr="00985617" w:rsidRDefault="002231B4" w:rsidP="00C2692A">
      <w:pPr>
        <w:spacing w:line="480" w:lineRule="auto"/>
        <w:ind w:firstLine="720"/>
        <w:rPr>
          <w:lang w:bidi="ar-YE"/>
        </w:rPr>
      </w:pPr>
      <w:r w:rsidRPr="00985617">
        <w:t xml:space="preserve">Random forest is classified as an ensemble </w:t>
      </w:r>
      <w:r w:rsidR="00633AC4">
        <w:t>approach</w:t>
      </w:r>
      <w:r w:rsidR="008C715B" w:rsidRPr="00985617">
        <w:t xml:space="preserve"> which</w:t>
      </w:r>
      <w:r w:rsidRPr="00985617">
        <w:t xml:space="preserve"> combines the performance of numerous decision tree algorithms to predict the variable value. It was proposed to improve the accuracy of decision tree</w:t>
      </w:r>
      <w:r w:rsidR="00633AC4">
        <w:t>,</w:t>
      </w:r>
      <w:r w:rsidRPr="00985617">
        <w:t xml:space="preserve"> and it has</w:t>
      </w:r>
      <w:r w:rsidR="00633AC4">
        <w:t xml:space="preserve"> a</w:t>
      </w:r>
      <w:r w:rsidRPr="00985617">
        <w:t xml:space="preserve"> different construction for regression and classification.</w:t>
      </w:r>
    </w:p>
    <w:p w14:paraId="25A9CF91" w14:textId="03DDA603" w:rsidR="002231B4" w:rsidRPr="00985617" w:rsidRDefault="002231B4" w:rsidP="005F0EEF">
      <w:pPr>
        <w:autoSpaceDE w:val="0"/>
        <w:autoSpaceDN w:val="0"/>
        <w:adjustRightInd w:val="0"/>
        <w:spacing w:line="480" w:lineRule="auto"/>
      </w:pPr>
      <w:r w:rsidRPr="00985617">
        <w:t xml:space="preserve">A number of </w:t>
      </w:r>
      <m:oMath>
        <m:r>
          <w:rPr>
            <w:rFonts w:ascii="Cambria Math" w:hAnsi="Cambria Math"/>
          </w:rPr>
          <m:t>N</m:t>
        </m:r>
      </m:oMath>
      <w:r w:rsidRPr="00985617">
        <w:t xml:space="preserve"> regression trees are built by random forest</w:t>
      </w:r>
      <w:r w:rsidR="003D2CED">
        <w:t>,</w:t>
      </w:r>
      <w:r w:rsidRPr="00985617">
        <w:t xml:space="preserve"> and the result is the average. While </w:t>
      </w:r>
      <m:oMath>
        <m:r>
          <w:rPr>
            <w:rFonts w:ascii="Cambria Math" w:hAnsi="Cambria Math"/>
          </w:rPr>
          <m:t>N</m:t>
        </m:r>
      </m:oMath>
      <w:r w:rsidRPr="00985617">
        <w:t xml:space="preserve"> trees are grown, a regression predictor is defined as:</w:t>
      </w:r>
    </w:p>
    <w:p w14:paraId="7E8CBE98" w14:textId="77777777" w:rsidR="002231B4" w:rsidRPr="00985617" w:rsidRDefault="00477F18" w:rsidP="005F0EEF">
      <w:pPr>
        <w:spacing w:line="480" w:lineRule="auto"/>
        <w:ind w:firstLine="720"/>
      </w:pPr>
      <m:oMath>
        <m:sSubSup>
          <m:sSubSupPr>
            <m:ctrlPr>
              <w:rPr>
                <w:rFonts w:ascii="Cambria Math" w:eastAsia="Calibri" w:hAnsi="Cambria Math"/>
                <w:i/>
              </w:rPr>
            </m:ctrlPr>
          </m:sSubSupPr>
          <m:e>
            <m:r>
              <w:rPr>
                <w:rFonts w:ascii="Cambria Math" w:hAnsi="Cambria Math"/>
              </w:rPr>
              <m:t>f</m:t>
            </m:r>
          </m:e>
          <m:sub>
            <m:r>
              <w:rPr>
                <w:rFonts w:ascii="Cambria Math" w:hAnsi="Cambria Math"/>
              </w:rPr>
              <m:t>rf</m:t>
            </m:r>
          </m:sub>
          <m:sup>
            <m:r>
              <w:rPr>
                <w:rFonts w:ascii="Cambria Math" w:hAnsi="Cambria Math"/>
              </w:rPr>
              <m:t>N</m:t>
            </m:r>
          </m:sup>
        </m:sSubSup>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Calibri"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eastAsia="Calibri" w:hAnsi="Cambria Math"/>
                <w:i/>
              </w:rPr>
            </m:ctrlPr>
          </m:naryPr>
          <m:sub>
            <m:r>
              <w:rPr>
                <w:rFonts w:ascii="Cambria Math" w:hAnsi="Cambria Math"/>
              </w:rPr>
              <m:t>n=1</m:t>
            </m:r>
          </m:sub>
          <m:sup>
            <m:r>
              <w:rPr>
                <w:rFonts w:ascii="Cambria Math" w:hAnsi="Cambria Math"/>
              </w:rPr>
              <m:t>N</m:t>
            </m:r>
          </m:sup>
          <m:e>
            <m:sSub>
              <m:sSubPr>
                <m:ctrlPr>
                  <w:rPr>
                    <w:rFonts w:ascii="Cambria Math" w:eastAsia="Calibri" w:hAnsi="Cambria Math"/>
                    <w:i/>
                  </w:rPr>
                </m:ctrlPr>
              </m:sSubPr>
              <m:e>
                <m:r>
                  <w:rPr>
                    <w:rFonts w:ascii="Cambria Math" w:hAnsi="Cambria Math"/>
                  </w:rPr>
                  <m:t>T</m:t>
                </m:r>
              </m:e>
              <m:sub>
                <m:r>
                  <w:rPr>
                    <w:rFonts w:ascii="Cambria Math" w:hAnsi="Cambria Math"/>
                  </w:rPr>
                  <m:t>ree</m:t>
                </m:r>
              </m:sub>
            </m:sSub>
            <m:r>
              <w:rPr>
                <w:rFonts w:ascii="Cambria Math" w:hAnsi="Cambria Math"/>
              </w:rPr>
              <m:t>(x)</m:t>
            </m:r>
          </m:e>
        </m:nary>
      </m:oMath>
      <w:r w:rsidR="002231B4" w:rsidRPr="00985617">
        <w:tab/>
        <w:t>(2)</w:t>
      </w:r>
    </w:p>
    <w:p w14:paraId="7878D403" w14:textId="77777777" w:rsidR="002231B4" w:rsidRPr="00985617" w:rsidRDefault="002231B4" w:rsidP="005F0EEF">
      <w:pPr>
        <w:spacing w:line="480" w:lineRule="auto"/>
      </w:pPr>
      <m:oMathPara>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p</m:t>
                  </m:r>
                </m:sub>
              </m:sSub>
            </m:e>
          </m:d>
        </m:oMath>
      </m:oMathPara>
    </w:p>
    <w:p w14:paraId="4E6A6E9A" w14:textId="77777777" w:rsidR="002231B4" w:rsidRPr="00985617" w:rsidRDefault="002231B4" w:rsidP="005F0EEF">
      <w:pPr>
        <w:spacing w:line="480" w:lineRule="auto"/>
      </w:pPr>
      <w:r w:rsidRPr="00985617">
        <w:t xml:space="preserve"> Where </w:t>
      </w:r>
      <m:oMath>
        <m:r>
          <w:rPr>
            <w:rFonts w:ascii="Cambria Math" w:hAnsi="Cambria Math"/>
          </w:rPr>
          <m:t>x</m:t>
        </m:r>
      </m:oMath>
      <w:r w:rsidRPr="00985617">
        <w:t xml:space="preserve"> is p-dimensional vector of inputs and </w:t>
      </w:r>
      <m:oMath>
        <m:sSub>
          <m:sSubPr>
            <m:ctrlPr>
              <w:rPr>
                <w:rFonts w:ascii="Cambria Math" w:eastAsia="Calibri" w:hAnsi="Cambria Math"/>
                <w:i/>
              </w:rPr>
            </m:ctrlPr>
          </m:sSubPr>
          <m:e>
            <m:r>
              <w:rPr>
                <w:rFonts w:ascii="Cambria Math" w:hAnsi="Cambria Math"/>
              </w:rPr>
              <m:t>T</m:t>
            </m:r>
          </m:e>
          <m:sub>
            <m:r>
              <w:rPr>
                <w:rFonts w:ascii="Cambria Math" w:hAnsi="Cambria Math"/>
              </w:rPr>
              <m:t>ree</m:t>
            </m:r>
          </m:sub>
        </m:sSub>
        <m:r>
          <w:rPr>
            <w:rFonts w:ascii="Cambria Math" w:hAnsi="Cambria Math"/>
          </w:rPr>
          <m:t>(x)</m:t>
        </m:r>
      </m:oMath>
      <w:r w:rsidRPr="00985617">
        <w:t xml:space="preserve"> is referred to decision tree.</w:t>
      </w:r>
    </w:p>
    <w:p w14:paraId="6421D8FE" w14:textId="2429264F" w:rsidR="002231B4" w:rsidRDefault="003D2CED" w:rsidP="005F0EEF">
      <w:pPr>
        <w:autoSpaceDE w:val="0"/>
        <w:autoSpaceDN w:val="0"/>
        <w:adjustRightInd w:val="0"/>
        <w:spacing w:line="480" w:lineRule="auto"/>
        <w:ind w:firstLine="720"/>
      </w:pPr>
      <w:r>
        <w:lastRenderedPageBreak/>
        <w:t>R</w:t>
      </w:r>
      <w:r w:rsidRPr="00985617">
        <w:t xml:space="preserve">andomly </w:t>
      </w:r>
      <w:r>
        <w:t>s</w:t>
      </w:r>
      <w:r w:rsidR="002231B4" w:rsidRPr="00985617">
        <w:t>electing a set of trees in the forest is accomplished to make</w:t>
      </w:r>
      <w:r w:rsidR="00A8544B">
        <w:t xml:space="preserve"> a</w:t>
      </w:r>
      <w:r w:rsidR="002231B4" w:rsidRPr="00985617">
        <w:t xml:space="preserve"> new training set. The set of unselecting trees is known as out of bag samples</w:t>
      </w:r>
      <w:r w:rsidR="00394DF3">
        <w:t xml:space="preserve"> (</w:t>
      </w:r>
      <w:r w:rsidR="00611B00">
        <w:rPr>
          <w:color w:val="000000" w:themeColor="text1"/>
        </w:rPr>
        <w:t>Jiang, Tang, Wu, &amp; Fu, 2009</w:t>
      </w:r>
      <w:r w:rsidR="00394DF3">
        <w:t>)</w:t>
      </w:r>
      <w:r w:rsidR="002231B4" w:rsidRPr="00985617">
        <w:t>. Random features are selected in each split node of a decision tree</w:t>
      </w:r>
      <w:r w:rsidR="00A8544B">
        <w:t>,</w:t>
      </w:r>
      <w:r w:rsidR="002231B4" w:rsidRPr="00985617">
        <w:t xml:space="preserve"> instead of all features. This process is repeated in order to create a random forest</w:t>
      </w:r>
      <w:r w:rsidR="003A66DD">
        <w:t xml:space="preserve"> (</w:t>
      </w:r>
      <w:r w:rsidR="003A66DD" w:rsidRPr="009F7B6E">
        <w:rPr>
          <w:noProof/>
        </w:rPr>
        <w:t>Breiman</w:t>
      </w:r>
      <w:r w:rsidR="003A66DD">
        <w:rPr>
          <w:noProof/>
        </w:rPr>
        <w:t>, 2019)</w:t>
      </w:r>
      <w:r w:rsidR="002231B4" w:rsidRPr="00985617">
        <w:t>. Aggregation of e</w:t>
      </w:r>
      <w:r w:rsidR="00A8544B">
        <w:t xml:space="preserve">ach individual prediction tree </w:t>
      </w:r>
      <w:r w:rsidR="002231B4" w:rsidRPr="00985617">
        <w:t>makes the prediction of the random forest</w:t>
      </w:r>
      <w:r w:rsidR="00A8544B">
        <w:t>,</w:t>
      </w:r>
      <w:r w:rsidR="002231B4" w:rsidRPr="00985617">
        <w:t xml:space="preserve"> and this aggregation prediction gets better performance than the individual prediction of trees</w:t>
      </w:r>
      <w:r w:rsidR="00A35506">
        <w:t xml:space="preserve"> (</w:t>
      </w:r>
      <w:r w:rsidR="00A35506" w:rsidRPr="006F436F">
        <w:rPr>
          <w:color w:val="000000" w:themeColor="text1"/>
        </w:rPr>
        <w:t>Kan</w:t>
      </w:r>
      <w:r w:rsidR="00A35506">
        <w:rPr>
          <w:color w:val="000000" w:themeColor="text1"/>
        </w:rPr>
        <w:t>e, Price, Scotch, &amp; Rabinowitz, 2014</w:t>
      </w:r>
      <w:r w:rsidR="00A35506">
        <w:t>)</w:t>
      </w:r>
      <w:r w:rsidR="002231B4" w:rsidRPr="00985617">
        <w:t>. Moreover, random forest provides an estimation of the relevant important features and how each feature affects the prediction</w:t>
      </w:r>
      <w:r w:rsidR="003E57C5">
        <w:t xml:space="preserve"> (</w:t>
      </w:r>
      <w:r w:rsidR="003E57C5" w:rsidRPr="006F436F">
        <w:rPr>
          <w:color w:val="000000" w:themeColor="text1"/>
        </w:rPr>
        <w:t>Gisla</w:t>
      </w:r>
      <w:r w:rsidR="003E57C5">
        <w:rPr>
          <w:color w:val="000000" w:themeColor="text1"/>
        </w:rPr>
        <w:t>son, Benediktsson</w:t>
      </w:r>
      <w:r w:rsidR="003E57C5" w:rsidRPr="006F436F">
        <w:rPr>
          <w:color w:val="000000" w:themeColor="text1"/>
        </w:rPr>
        <w:t xml:space="preserve">, </w:t>
      </w:r>
      <w:r w:rsidR="00EB158D">
        <w:rPr>
          <w:color w:val="000000" w:themeColor="text1"/>
        </w:rPr>
        <w:t xml:space="preserve">&amp; Sveinsson, </w:t>
      </w:r>
      <w:r w:rsidR="003E57C5">
        <w:rPr>
          <w:color w:val="000000" w:themeColor="text1"/>
        </w:rPr>
        <w:t>2006</w:t>
      </w:r>
      <w:r w:rsidR="003E57C5">
        <w:t>)</w:t>
      </w:r>
      <w:r w:rsidR="002231B4" w:rsidRPr="00985617">
        <w:t>. In sum, simplicity, velocity, interpretability, accuracy</w:t>
      </w:r>
      <w:r w:rsidR="00A8544B">
        <w:t>,</w:t>
      </w:r>
      <w:r w:rsidR="002231B4" w:rsidRPr="00985617">
        <w:t xml:space="preserve"> and ease of use are the most important properties of random forest.</w:t>
      </w:r>
    </w:p>
    <w:p w14:paraId="364CD265" w14:textId="0C346A62" w:rsidR="00002250" w:rsidRPr="00985617" w:rsidRDefault="00AE6F00" w:rsidP="005F0EEF">
      <w:pPr>
        <w:autoSpaceDE w:val="0"/>
        <w:autoSpaceDN w:val="0"/>
        <w:adjustRightInd w:val="0"/>
        <w:spacing w:line="480" w:lineRule="auto"/>
        <w:ind w:firstLine="720"/>
      </w:pPr>
      <w:r>
        <w:rPr>
          <w:noProof/>
        </w:rPr>
        <w:drawing>
          <wp:inline distT="0" distB="0" distL="0" distR="0" wp14:anchorId="51E1E779" wp14:editId="258A1D8E">
            <wp:extent cx="6163310" cy="32004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2-09 at 11.41.20 AM.png"/>
                    <pic:cNvPicPr/>
                  </pic:nvPicPr>
                  <pic:blipFill>
                    <a:blip r:embed="rId11">
                      <a:extLst>
                        <a:ext uri="{28A0092B-C50C-407E-A947-70E740481C1C}">
                          <a14:useLocalDpi xmlns:a14="http://schemas.microsoft.com/office/drawing/2010/main" val="0"/>
                        </a:ext>
                      </a:extLst>
                    </a:blip>
                    <a:stretch>
                      <a:fillRect/>
                    </a:stretch>
                  </pic:blipFill>
                  <pic:spPr>
                    <a:xfrm>
                      <a:off x="0" y="0"/>
                      <a:ext cx="6163310" cy="3200400"/>
                    </a:xfrm>
                    <a:prstGeom prst="rect">
                      <a:avLst/>
                    </a:prstGeom>
                  </pic:spPr>
                </pic:pic>
              </a:graphicData>
            </a:graphic>
          </wp:inline>
        </w:drawing>
      </w:r>
    </w:p>
    <w:p w14:paraId="1F137E3A" w14:textId="4F1FF217" w:rsidR="00AE6F00" w:rsidRPr="00442024" w:rsidRDefault="00AE6F00" w:rsidP="00AE6F00">
      <w:pPr>
        <w:pStyle w:val="Caption"/>
        <w:rPr>
          <w:rFonts w:eastAsia="Times New Roman"/>
          <w:b w:val="0"/>
          <w:bCs w:val="0"/>
          <w:noProof/>
          <w:sz w:val="24"/>
          <w:szCs w:val="24"/>
        </w:rPr>
      </w:pPr>
      <w:r w:rsidRPr="00442024">
        <w:rPr>
          <w:rFonts w:eastAsia="Times New Roman"/>
          <w:b w:val="0"/>
          <w:bCs w:val="0"/>
          <w:noProof/>
          <w:sz w:val="24"/>
          <w:szCs w:val="24"/>
        </w:rPr>
        <w:t xml:space="preserve">Fig </w:t>
      </w:r>
      <w:r w:rsidRPr="00442024">
        <w:rPr>
          <w:rFonts w:eastAsia="Times New Roman"/>
          <w:b w:val="0"/>
          <w:bCs w:val="0"/>
          <w:noProof/>
          <w:sz w:val="24"/>
          <w:szCs w:val="24"/>
        </w:rPr>
        <w:fldChar w:fldCharType="begin"/>
      </w:r>
      <w:r w:rsidRPr="00442024">
        <w:rPr>
          <w:rFonts w:eastAsia="Times New Roman"/>
          <w:b w:val="0"/>
          <w:bCs w:val="0"/>
          <w:noProof/>
          <w:sz w:val="24"/>
          <w:szCs w:val="24"/>
        </w:rPr>
        <w:instrText xml:space="preserve"> SEQ Fig_ \* ARABIC </w:instrText>
      </w:r>
      <w:r w:rsidRPr="00442024">
        <w:rPr>
          <w:rFonts w:eastAsia="Times New Roman"/>
          <w:b w:val="0"/>
          <w:bCs w:val="0"/>
          <w:noProof/>
          <w:sz w:val="24"/>
          <w:szCs w:val="24"/>
        </w:rPr>
        <w:fldChar w:fldCharType="separate"/>
      </w:r>
      <w:r w:rsidRPr="00442024">
        <w:rPr>
          <w:rFonts w:eastAsia="Times New Roman"/>
          <w:b w:val="0"/>
          <w:bCs w:val="0"/>
          <w:noProof/>
          <w:sz w:val="24"/>
          <w:szCs w:val="24"/>
        </w:rPr>
        <w:t>3</w:t>
      </w:r>
      <w:r w:rsidRPr="00442024">
        <w:rPr>
          <w:rFonts w:eastAsia="Times New Roman"/>
          <w:b w:val="0"/>
          <w:bCs w:val="0"/>
          <w:noProof/>
          <w:sz w:val="24"/>
          <w:szCs w:val="24"/>
        </w:rPr>
        <w:fldChar w:fldCharType="end"/>
      </w:r>
      <w:r w:rsidRPr="00442024">
        <w:rPr>
          <w:rFonts w:eastAsia="Times New Roman"/>
          <w:b w:val="0"/>
          <w:bCs w:val="0"/>
          <w:noProof/>
          <w:sz w:val="24"/>
          <w:szCs w:val="24"/>
        </w:rPr>
        <w:t>. Drawing exampl</w:t>
      </w:r>
      <w:r w:rsidR="00132619" w:rsidRPr="00442024">
        <w:rPr>
          <w:rFonts w:eastAsia="Times New Roman"/>
          <w:b w:val="0"/>
          <w:bCs w:val="0"/>
          <w:noProof/>
          <w:sz w:val="24"/>
          <w:szCs w:val="24"/>
        </w:rPr>
        <w:t xml:space="preserve">e for random forest </w:t>
      </w:r>
      <w:r w:rsidR="006A6478" w:rsidRPr="00442024">
        <w:rPr>
          <w:rFonts w:eastAsia="Times New Roman"/>
          <w:b w:val="0"/>
          <w:bCs w:val="0"/>
          <w:noProof/>
          <w:sz w:val="24"/>
          <w:szCs w:val="24"/>
        </w:rPr>
        <w:t>of the four  distribution-networks</w:t>
      </w:r>
    </w:p>
    <w:p w14:paraId="7C1725D6" w14:textId="77777777" w:rsidR="00AE6F00" w:rsidRDefault="00AE6F00" w:rsidP="00BB3E79">
      <w:pPr>
        <w:spacing w:line="480" w:lineRule="auto"/>
        <w:ind w:firstLine="720"/>
        <w:rPr>
          <w:b/>
        </w:rPr>
      </w:pPr>
    </w:p>
    <w:p w14:paraId="018E7A52" w14:textId="1D34C540" w:rsidR="002231B4" w:rsidRPr="00BB3E79" w:rsidRDefault="00BB3E79" w:rsidP="00BB3E79">
      <w:pPr>
        <w:spacing w:line="480" w:lineRule="auto"/>
        <w:ind w:firstLine="720"/>
        <w:rPr>
          <w:b/>
        </w:rPr>
      </w:pPr>
      <w:r>
        <w:rPr>
          <w:b/>
        </w:rPr>
        <w:t>Support vector m</w:t>
      </w:r>
      <w:r w:rsidR="002231B4" w:rsidRPr="00BB3E79">
        <w:rPr>
          <w:b/>
        </w:rPr>
        <w:t>achine</w:t>
      </w:r>
      <w:r>
        <w:rPr>
          <w:b/>
        </w:rPr>
        <w:t>.</w:t>
      </w:r>
    </w:p>
    <w:p w14:paraId="51F73A6F" w14:textId="45446FE7" w:rsidR="002231B4" w:rsidRPr="00985617" w:rsidRDefault="000E2593" w:rsidP="00BB3E79">
      <w:pPr>
        <w:spacing w:line="480" w:lineRule="auto"/>
        <w:ind w:firstLine="720"/>
      </w:pPr>
      <w:r>
        <w:lastRenderedPageBreak/>
        <w:t>The s</w:t>
      </w:r>
      <w:r w:rsidR="002231B4" w:rsidRPr="00985617">
        <w:t>upport vector machine</w:t>
      </w:r>
      <w:r w:rsidR="00F305E4">
        <w:t xml:space="preserve"> (SVM)</w:t>
      </w:r>
      <w:r w:rsidR="002231B4" w:rsidRPr="00985617">
        <w:t xml:space="preserve"> was introduced in the late 1960s</w:t>
      </w:r>
      <w:r>
        <w:t>,</w:t>
      </w:r>
      <w:r w:rsidR="00F305E4">
        <w:t xml:space="preserve"> and it has not gotten </w:t>
      </w:r>
      <w:r w:rsidR="002231B4" w:rsidRPr="00985617">
        <w:t>significant consideration until recent years. SVM is a type of supervised method to achieve the classification of multidimensional</w:t>
      </w:r>
      <w:r w:rsidR="00635633">
        <w:t>,</w:t>
      </w:r>
      <w:r w:rsidR="002231B4" w:rsidRPr="00985617">
        <w:t xml:space="preserve"> and it was originally invented as</w:t>
      </w:r>
      <w:r w:rsidR="00635633">
        <w:t xml:space="preserve"> a linear classification then as</w:t>
      </w:r>
      <w:r w:rsidR="002231B4" w:rsidRPr="00985617">
        <w:t xml:space="preserve"> a non-linear classifier. Lately, it</w:t>
      </w:r>
      <w:r w:rsidR="00635633">
        <w:t xml:space="preserve"> has been</w:t>
      </w:r>
      <w:r w:rsidR="002231B4" w:rsidRPr="00985617">
        <w:t xml:space="preserve"> used to solve regression problems</w:t>
      </w:r>
      <w:r w:rsidR="00EB7C97">
        <w:t xml:space="preserve"> (</w:t>
      </w:r>
      <w:r w:rsidR="00EB7C97">
        <w:rPr>
          <w:color w:val="000000" w:themeColor="text1"/>
        </w:rPr>
        <w:t>Drucker, Burges, Kaufman, Smola, &amp; Vapnik, 1997</w:t>
      </w:r>
      <w:r w:rsidR="00EB7C97">
        <w:t xml:space="preserve">) </w:t>
      </w:r>
      <w:r w:rsidR="00635633">
        <w:t>which are</w:t>
      </w:r>
      <w:r w:rsidR="002231B4" w:rsidRPr="00985617">
        <w:t xml:space="preserve"> based on the concept of support vectors and</w:t>
      </w:r>
      <w:r w:rsidR="003810C4">
        <w:t xml:space="preserve"> is</w:t>
      </w:r>
      <w:r w:rsidR="002231B4" w:rsidRPr="00985617">
        <w:t xml:space="preserve"> called support vector regression (SVR).</w:t>
      </w:r>
    </w:p>
    <w:p w14:paraId="14899955" w14:textId="77777777" w:rsidR="002231B4" w:rsidRPr="00985617" w:rsidRDefault="002231B4" w:rsidP="005F0EEF">
      <w:pPr>
        <w:spacing w:line="480" w:lineRule="auto"/>
      </w:pPr>
      <w:r w:rsidRPr="00985617">
        <w:t>It is defined as:</w:t>
      </w:r>
    </w:p>
    <w:p w14:paraId="7DCC0B1F" w14:textId="77777777" w:rsidR="002231B4" w:rsidRPr="00985617" w:rsidRDefault="002231B4" w:rsidP="005F0EEF">
      <w:pPr>
        <w:spacing w:line="480" w:lineRule="auto"/>
        <w:ind w:firstLine="720"/>
      </w:pPr>
      <m:oMath>
        <m:r>
          <w:rPr>
            <w:rFonts w:ascii="Cambria Math" w:hAnsi="Cambria Math"/>
          </w:rPr>
          <m:t>y=f</m:t>
        </m:r>
        <m:d>
          <m:dPr>
            <m:ctrlPr>
              <w:rPr>
                <w:rFonts w:ascii="Cambria Math" w:hAnsi="Cambria Math"/>
              </w:rPr>
            </m:ctrlPr>
          </m:dPr>
          <m:e>
            <m:r>
              <w:rPr>
                <w:rFonts w:ascii="Cambria Math" w:hAnsi="Cambria Math"/>
              </w:rPr>
              <m:t>x</m:t>
            </m:r>
          </m:e>
        </m:d>
        <m:r>
          <w:rPr>
            <w:rFonts w:ascii="Cambria Math" w:hAnsi="Cambria Math"/>
          </w:rPr>
          <m:t>=</m:t>
        </m:r>
        <m:sSup>
          <m:sSupPr>
            <m:ctrlPr>
              <w:rPr>
                <w:rFonts w:ascii="Cambria Math" w:eastAsia="Calibri" w:hAnsi="Cambria Math"/>
                <w:i/>
              </w:rPr>
            </m:ctrlPr>
          </m:sSupPr>
          <m:e>
            <m:r>
              <w:rPr>
                <w:rFonts w:ascii="Cambria Math" w:hAnsi="Cambria Math"/>
              </w:rPr>
              <m:t>w</m:t>
            </m:r>
          </m:e>
          <m:sup>
            <m:r>
              <w:rPr>
                <w:rFonts w:ascii="Cambria Math" w:hAnsi="Cambria Math"/>
              </w:rPr>
              <m:t>T</m:t>
            </m:r>
          </m:sup>
        </m:sSup>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b</m:t>
        </m:r>
      </m:oMath>
      <w:r w:rsidRPr="00985617">
        <w:tab/>
        <w:t>(3)</w:t>
      </w:r>
    </w:p>
    <w:p w14:paraId="17D39BC6" w14:textId="77777777" w:rsidR="002231B4" w:rsidRPr="00985617" w:rsidRDefault="002231B4" w:rsidP="005F0EEF">
      <w:pPr>
        <w:spacing w:line="480" w:lineRule="auto"/>
      </w:pPr>
      <w:r w:rsidRPr="00985617">
        <w:t xml:space="preserve">Where </w:t>
      </w:r>
      <m:oMath>
        <m:r>
          <m:rPr>
            <m:sty m:val="p"/>
          </m:rPr>
          <w:rPr>
            <w:rFonts w:ascii="Cambria Math" w:hAnsi="Cambria Math"/>
          </w:rPr>
          <m:t>Φ</m:t>
        </m:r>
      </m:oMath>
      <w:r w:rsidRPr="00985617">
        <w:t xml:space="preserve"> is any nonlinear function to map input to output:</w:t>
      </w:r>
    </w:p>
    <w:p w14:paraId="2C0BC9FB" w14:textId="77777777" w:rsidR="002231B4" w:rsidRPr="00985617" w:rsidRDefault="002231B4" w:rsidP="005F0EEF">
      <w:pPr>
        <w:spacing w:line="480" w:lineRule="auto"/>
      </w:pPr>
      <m:oMathPara>
        <m:oMath>
          <m:r>
            <m:rPr>
              <m:sty m:val="p"/>
            </m:rPr>
            <w:rPr>
              <w:rFonts w:ascii="Cambria Math" w:hAnsi="Cambria Math"/>
            </w:rPr>
            <m:t>Φ</m:t>
          </m:r>
          <m:r>
            <w:rPr>
              <w:rFonts w:ascii="Cambria Math" w:hAnsi="Cambria Math"/>
            </w:rPr>
            <m:t>:x→</m:t>
          </m:r>
          <m:r>
            <m:rPr>
              <m:sty m:val="p"/>
            </m:rPr>
            <w:rPr>
              <w:rFonts w:ascii="Cambria Math" w:hAnsi="Cambria Math"/>
            </w:rPr>
            <m:t>Φ</m:t>
          </m:r>
          <m:r>
            <w:rPr>
              <w:rFonts w:ascii="Cambria Math" w:hAnsi="Cambria Math"/>
            </w:rPr>
            <m:t>(x)∈</m:t>
          </m:r>
          <m:sSup>
            <m:sSupPr>
              <m:ctrlPr>
                <w:rPr>
                  <w:rFonts w:ascii="Cambria Math" w:eastAsia="Calibri" w:hAnsi="Cambria Math"/>
                  <w:i/>
                </w:rPr>
              </m:ctrlPr>
            </m:sSupPr>
            <m:e>
              <m:r>
                <w:rPr>
                  <w:rFonts w:ascii="Cambria Math" w:hAnsi="Cambria Math"/>
                </w:rPr>
                <m:t>R</m:t>
              </m:r>
            </m:e>
            <m:sup>
              <m:r>
                <w:rPr>
                  <w:rFonts w:ascii="Cambria Math" w:hAnsi="Cambria Math"/>
                </w:rPr>
                <m:t>H</m:t>
              </m:r>
            </m:sup>
          </m:sSup>
        </m:oMath>
      </m:oMathPara>
    </w:p>
    <w:p w14:paraId="5B506DDC" w14:textId="77777777" w:rsidR="002231B4" w:rsidRPr="00985617" w:rsidRDefault="002231B4" w:rsidP="005F0EEF">
      <w:pPr>
        <w:spacing w:line="480" w:lineRule="auto"/>
      </w:pPr>
      <w:r w:rsidRPr="00985617">
        <w:t>The best solution is detected by minimizing the following function:</w:t>
      </w:r>
      <m:oMath>
        <m:r>
          <w:rPr>
            <w:rFonts w:ascii="Cambria Math" w:hAnsi="Cambria Math"/>
          </w:rPr>
          <m:t xml:space="preserve"> </m:t>
        </m:r>
      </m:oMath>
    </w:p>
    <w:p w14:paraId="37937C4C" w14:textId="77777777" w:rsidR="002231B4" w:rsidRPr="00985617" w:rsidRDefault="00477F18" w:rsidP="005F0EEF">
      <w:pPr>
        <w:spacing w:line="480" w:lineRule="auto"/>
      </w:pPr>
      <m:oMath>
        <m:f>
          <m:fPr>
            <m:ctrlPr>
              <w:rPr>
                <w:rFonts w:ascii="Cambria Math" w:eastAsia="Calibri" w:hAnsi="Cambria Math"/>
                <w:i/>
              </w:rPr>
            </m:ctrlPr>
          </m:fPr>
          <m:num>
            <m:r>
              <w:rPr>
                <w:rFonts w:ascii="Cambria Math" w:hAnsi="Cambria Math"/>
              </w:rPr>
              <m:t>1</m:t>
            </m:r>
          </m:num>
          <m:den>
            <m:r>
              <w:rPr>
                <w:rFonts w:ascii="Cambria Math" w:hAnsi="Cambria Math"/>
              </w:rPr>
              <m:t>2</m:t>
            </m:r>
          </m:den>
        </m:f>
        <m:sSup>
          <m:sSupPr>
            <m:ctrlPr>
              <w:rPr>
                <w:rFonts w:ascii="Cambria Math" w:eastAsia="Calibri" w:hAnsi="Cambria Math"/>
                <w:i/>
              </w:rPr>
            </m:ctrlPr>
          </m:sSupPr>
          <m:e>
            <m:d>
              <m:dPr>
                <m:begChr m:val="‖"/>
                <m:endChr m:val="‖"/>
                <m:ctrlPr>
                  <w:rPr>
                    <w:rFonts w:ascii="Cambria Math" w:eastAsia="Calibri" w:hAnsi="Cambria Math"/>
                    <w:i/>
                  </w:rPr>
                </m:ctrlPr>
              </m:dPr>
              <m:e>
                <m:r>
                  <w:rPr>
                    <w:rFonts w:ascii="Cambria Math" w:hAnsi="Cambria Math"/>
                  </w:rPr>
                  <m:t>w</m:t>
                </m:r>
              </m:e>
            </m:d>
          </m:e>
          <m:sup>
            <m:r>
              <w:rPr>
                <w:rFonts w:ascii="Cambria Math" w:hAnsi="Cambria Math"/>
              </w:rPr>
              <m:t>2</m:t>
            </m:r>
          </m:sup>
        </m:sSup>
        <m:r>
          <w:rPr>
            <w:rFonts w:ascii="Cambria Math" w:hAnsi="Cambria Math"/>
          </w:rPr>
          <m:t>+∁</m:t>
        </m:r>
        <m:nary>
          <m:naryPr>
            <m:chr m:val="∑"/>
            <m:limLoc m:val="undOvr"/>
            <m:ctrlPr>
              <w:rPr>
                <w:rFonts w:ascii="Cambria Math" w:eastAsia="Calibri" w:hAnsi="Cambria Math"/>
                <w:i/>
              </w:rPr>
            </m:ctrlPr>
          </m:naryPr>
          <m:sub>
            <m:r>
              <w:rPr>
                <w:rFonts w:ascii="Cambria Math" w:hAnsi="Cambria Math"/>
              </w:rPr>
              <m:t>i=1</m:t>
            </m:r>
          </m:sub>
          <m:sup>
            <m:r>
              <w:rPr>
                <w:rFonts w:ascii="Cambria Math" w:hAnsi="Cambria Math"/>
              </w:rPr>
              <m:t>n</m:t>
            </m:r>
          </m:sup>
          <m:e>
            <m:sSub>
              <m:sSubPr>
                <m:ctrlPr>
                  <w:rPr>
                    <w:rFonts w:ascii="Cambria Math" w:eastAsia="Calibri" w:hAnsi="Cambria Math"/>
                    <w:i/>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eastAsia="Calibri" w:hAnsi="Cambria Math"/>
                    <w:i/>
                  </w:rPr>
                </m:ctrlPr>
              </m:sSubPr>
              <m:e>
                <m:r>
                  <w:rPr>
                    <w:rFonts w:ascii="Cambria Math" w:hAnsi="Cambria Math"/>
                  </w:rPr>
                  <m:t>ζ</m:t>
                </m:r>
              </m:e>
              <m:sub>
                <m:r>
                  <w:rPr>
                    <w:rFonts w:ascii="Cambria Math" w:hAnsi="Cambria Math"/>
                  </w:rPr>
                  <m:t>i</m:t>
                </m:r>
              </m:sub>
            </m:sSub>
          </m:e>
        </m:nary>
      </m:oMath>
      <w:r w:rsidR="002231B4" w:rsidRPr="00985617">
        <w:tab/>
        <w:t>(4)</w:t>
      </w:r>
    </w:p>
    <w:p w14:paraId="30142E40" w14:textId="77777777" w:rsidR="002231B4" w:rsidRPr="00985617" w:rsidRDefault="002231B4" w:rsidP="005F0EEF">
      <w:pPr>
        <w:spacing w:line="480" w:lineRule="auto"/>
        <w:rPr>
          <w:b/>
          <w:bCs/>
        </w:rPr>
      </w:pPr>
      <m:oMathPara>
        <m:oMath>
          <m:r>
            <w:rPr>
              <w:rFonts w:ascii="Cambria Math" w:hAnsi="Cambria Math"/>
            </w:rPr>
            <m:t>subject to</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eastAsia="Calibri"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p>
                    <m:sSupPr>
                      <m:ctrlPr>
                        <w:rPr>
                          <w:rFonts w:ascii="Cambria Math" w:eastAsia="Calibri" w:hAnsi="Cambria Math"/>
                          <w:i/>
                        </w:rPr>
                      </m:ctrlPr>
                    </m:sSupPr>
                    <m:e>
                      <m:r>
                        <w:rPr>
                          <w:rFonts w:ascii="Cambria Math" w:hAnsi="Cambria Math"/>
                        </w:rPr>
                        <m:t>w</m:t>
                      </m:r>
                    </m:e>
                    <m:sup>
                      <m:r>
                        <w:rPr>
                          <w:rFonts w:ascii="Cambria Math" w:hAnsi="Cambria Math"/>
                        </w:rPr>
                        <m:t>T</m:t>
                      </m:r>
                    </m:sup>
                  </m:sSup>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b≤ϵ+</m:t>
                  </m:r>
                  <m:sSub>
                    <m:sSubPr>
                      <m:ctrlPr>
                        <w:rPr>
                          <w:rFonts w:ascii="Cambria Math" w:eastAsia="Calibri" w:hAnsi="Cambria Math"/>
                          <w:i/>
                        </w:rPr>
                      </m:ctrlPr>
                    </m:sSubPr>
                    <m:e>
                      <m:r>
                        <w:rPr>
                          <w:rFonts w:ascii="Cambria Math" w:hAnsi="Cambria Math"/>
                        </w:rPr>
                        <m:t>ξ</m:t>
                      </m:r>
                    </m:e>
                    <m:sub>
                      <m:r>
                        <w:rPr>
                          <w:rFonts w:ascii="Cambria Math" w:hAnsi="Cambria Math"/>
                        </w:rPr>
                        <m:t>i</m:t>
                      </m:r>
                    </m:sub>
                  </m:sSub>
                </m:e>
                <m:e>
                  <m:r>
                    <w:rPr>
                      <w:rFonts w:ascii="Cambria Math" w:hAnsi="Cambria Math"/>
                    </w:rPr>
                    <m:t xml:space="preserve"> &amp; </m:t>
                  </m:r>
                  <m:sSup>
                    <m:sSupPr>
                      <m:ctrlPr>
                        <w:rPr>
                          <w:rFonts w:ascii="Cambria Math" w:eastAsia="Calibri" w:hAnsi="Cambria Math"/>
                          <w:i/>
                        </w:rPr>
                      </m:ctrlPr>
                    </m:sSupPr>
                    <m:e>
                      <m:r>
                        <w:rPr>
                          <w:rFonts w:ascii="Cambria Math" w:hAnsi="Cambria Math"/>
                        </w:rPr>
                        <m:t>w</m:t>
                      </m:r>
                    </m:e>
                    <m:sup>
                      <m:r>
                        <w:rPr>
                          <w:rFonts w:ascii="Cambria Math" w:hAnsi="Cambria Math"/>
                        </w:rPr>
                        <m:t>T</m:t>
                      </m:r>
                    </m:sup>
                  </m:sSup>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eastAsia="Calibri" w:hAnsi="Cambria Math"/>
                          <w:i/>
                        </w:rPr>
                      </m:ctrlPr>
                    </m:sSubPr>
                    <m:e>
                      <m:r>
                        <w:rPr>
                          <w:rFonts w:ascii="Cambria Math" w:hAnsi="Cambria Math"/>
                        </w:rPr>
                        <m:t>y</m:t>
                      </m:r>
                    </m:e>
                    <m:sub>
                      <m:r>
                        <w:rPr>
                          <w:rFonts w:ascii="Cambria Math" w:hAnsi="Cambria Math"/>
                        </w:rPr>
                        <m:t>i</m:t>
                      </m:r>
                    </m:sub>
                  </m:sSub>
                  <m:r>
                    <w:rPr>
                      <w:rFonts w:ascii="Cambria Math" w:hAnsi="Cambria Math"/>
                    </w:rPr>
                    <m:t>≤ϵ+</m:t>
                  </m:r>
                  <m:sSub>
                    <m:sSubPr>
                      <m:ctrlPr>
                        <w:rPr>
                          <w:rFonts w:ascii="Cambria Math" w:eastAsia="Calibri" w:hAnsi="Cambria Math"/>
                          <w:i/>
                        </w:rPr>
                      </m:ctrlPr>
                    </m:sSubPr>
                    <m:e>
                      <m:r>
                        <w:rPr>
                          <w:rFonts w:ascii="Cambria Math" w:hAnsi="Cambria Math"/>
                        </w:rPr>
                        <m:t>ζ</m:t>
                      </m:r>
                    </m:e>
                    <m:sub>
                      <m:r>
                        <w:rPr>
                          <w:rFonts w:ascii="Cambria Math" w:hAnsi="Cambria Math"/>
                        </w:rPr>
                        <m:t>i</m:t>
                      </m:r>
                    </m:sub>
                  </m:sSub>
                  <m:ctrlPr>
                    <w:rPr>
                      <w:rFonts w:ascii="Cambria Math" w:eastAsia="Cambria Math" w:hAnsi="Cambria Math"/>
                      <w:i/>
                    </w:rPr>
                  </m:ctrlPr>
                </m:e>
                <m:e>
                  <m:sSub>
                    <m:sSubPr>
                      <m:ctrlPr>
                        <w:rPr>
                          <w:rFonts w:ascii="Cambria Math" w:eastAsia="Calibri" w:hAnsi="Cambria Math"/>
                          <w:i/>
                        </w:rPr>
                      </m:ctrlPr>
                    </m:sSubPr>
                    <m:e>
                      <m:r>
                        <w:rPr>
                          <w:rFonts w:ascii="Cambria Math" w:hAnsi="Cambria Math"/>
                        </w:rPr>
                        <m:t>ξ</m:t>
                      </m:r>
                    </m:e>
                    <m:sub>
                      <m:r>
                        <w:rPr>
                          <w:rFonts w:ascii="Cambria Math" w:hAnsi="Cambria Math"/>
                        </w:rPr>
                        <m:t>i</m:t>
                      </m:r>
                    </m:sub>
                  </m:sSub>
                  <m:r>
                    <w:rPr>
                      <w:rFonts w:ascii="Cambria Math" w:hAnsi="Cambria Math"/>
                    </w:rPr>
                    <m:t>,</m:t>
                  </m:r>
                  <m:sSub>
                    <m:sSubPr>
                      <m:ctrlPr>
                        <w:rPr>
                          <w:rFonts w:ascii="Cambria Math" w:eastAsia="Calibri" w:hAnsi="Cambria Math"/>
                          <w:i/>
                        </w:rPr>
                      </m:ctrlPr>
                    </m:sSubPr>
                    <m:e>
                      <m:r>
                        <w:rPr>
                          <w:rFonts w:ascii="Cambria Math" w:hAnsi="Cambria Math"/>
                        </w:rPr>
                        <m:t>ζ</m:t>
                      </m:r>
                    </m:e>
                    <m:sub>
                      <m:r>
                        <w:rPr>
                          <w:rFonts w:ascii="Cambria Math" w:hAnsi="Cambria Math"/>
                        </w:rPr>
                        <m:t>i</m:t>
                      </m:r>
                    </m:sub>
                  </m:sSub>
                  <m:r>
                    <w:rPr>
                      <w:rFonts w:ascii="Cambria Math" w:hAnsi="Cambria Math"/>
                    </w:rPr>
                    <m:t>≥0</m:t>
                  </m:r>
                </m:e>
              </m:eqArr>
            </m:e>
          </m:d>
        </m:oMath>
      </m:oMathPara>
    </w:p>
    <w:p w14:paraId="113F2166" w14:textId="65945865" w:rsidR="002231B4" w:rsidRDefault="002231B4" w:rsidP="005F0EEF">
      <w:pPr>
        <w:spacing w:line="480" w:lineRule="auto"/>
      </w:pPr>
      <w:r w:rsidRPr="00985617">
        <w:t xml:space="preserve">Where </w:t>
      </w:r>
      <m:oMath>
        <m:r>
          <w:rPr>
            <w:rFonts w:ascii="Cambria Math" w:hAnsi="Cambria Math"/>
          </w:rPr>
          <m:t>∁</m:t>
        </m:r>
      </m:oMath>
      <w:r w:rsidRPr="00985617">
        <w:t xml:space="preserve"> is constant to control the penalty factor which is used to balance between smoothness and data fitting. </w:t>
      </w:r>
      <m:oMath>
        <m:r>
          <w:rPr>
            <w:rFonts w:ascii="Cambria Math" w:hAnsi="Cambria Math"/>
          </w:rPr>
          <m:t>ξ</m:t>
        </m:r>
      </m:oMath>
      <w:r w:rsidRPr="00985617">
        <w:t xml:space="preserve"> and </w:t>
      </w:r>
      <m:oMath>
        <m:r>
          <w:rPr>
            <w:rFonts w:ascii="Cambria Math" w:hAnsi="Cambria Math"/>
          </w:rPr>
          <m:t>ζ</m:t>
        </m:r>
      </m:oMath>
      <w:r w:rsidRPr="00985617">
        <w:t xml:space="preserve"> are slack variables to optimize the problems</w:t>
      </w:r>
      <w:r w:rsidR="00AC550D">
        <w:t>,</w:t>
      </w:r>
      <w:r w:rsidRPr="00985617">
        <w:t xml:space="preserve"> and є is the loss function which is used to estimate the accuracy of prediction. One advantage of SVR is finding a unique solution to minimize the convex function</w:t>
      </w:r>
      <w:r w:rsidR="00AC550D">
        <w:t>,</w:t>
      </w:r>
      <w:r w:rsidRPr="00985617">
        <w:t xml:space="preserve"> and it depends on providing </w:t>
      </w:r>
      <m:oMath>
        <m:r>
          <w:rPr>
            <w:rFonts w:ascii="Cambria Math" w:hAnsi="Cambria Math"/>
          </w:rPr>
          <m:t>∁</m:t>
        </m:r>
      </m:oMath>
      <w:r w:rsidRPr="00985617">
        <w:t xml:space="preserve"> and є </w:t>
      </w:r>
      <w:r w:rsidR="00C00BA9">
        <w:t>(</w:t>
      </w:r>
      <w:r w:rsidR="00C00BA9">
        <w:rPr>
          <w:color w:val="000000" w:themeColor="text1"/>
        </w:rPr>
        <w:t>Edwards, New, &amp; Parker, 2012</w:t>
      </w:r>
      <w:r w:rsidR="00C00BA9">
        <w:t>)</w:t>
      </w:r>
      <w:r w:rsidR="009B5EE9">
        <w:t xml:space="preserve"> </w:t>
      </w:r>
      <w:r w:rsidR="00831C0F">
        <w:t>(</w:t>
      </w:r>
      <w:r w:rsidR="00831C0F" w:rsidRPr="006F436F">
        <w:rPr>
          <w:color w:val="000000" w:themeColor="text1"/>
        </w:rPr>
        <w:t>Rodriguez-G</w:t>
      </w:r>
      <w:r w:rsidR="00831C0F">
        <w:rPr>
          <w:color w:val="000000" w:themeColor="text1"/>
        </w:rPr>
        <w:t>aliano, Sanchez-Castillo</w:t>
      </w:r>
      <w:r w:rsidR="00831C0F" w:rsidRPr="006F436F">
        <w:rPr>
          <w:color w:val="000000" w:themeColor="text1"/>
        </w:rPr>
        <w:t>, C</w:t>
      </w:r>
      <w:r w:rsidR="00831C0F">
        <w:rPr>
          <w:color w:val="000000" w:themeColor="text1"/>
        </w:rPr>
        <w:t xml:space="preserve">hica-Olmo, &amp; Chica-Rivas, </w:t>
      </w:r>
      <w:r w:rsidR="00831C0F" w:rsidRPr="006F436F">
        <w:rPr>
          <w:color w:val="000000" w:themeColor="text1"/>
        </w:rPr>
        <w:t>2015</w:t>
      </w:r>
      <w:r w:rsidR="00831C0F">
        <w:t>)</w:t>
      </w:r>
      <w:r w:rsidRPr="00985617">
        <w:t>.</w:t>
      </w:r>
    </w:p>
    <w:p w14:paraId="065B4CBD" w14:textId="77777777" w:rsidR="00994674" w:rsidRDefault="00994674" w:rsidP="00994674">
      <w:pPr>
        <w:autoSpaceDE w:val="0"/>
        <w:autoSpaceDN w:val="0"/>
        <w:adjustRightInd w:val="0"/>
        <w:spacing w:line="480" w:lineRule="auto"/>
        <w:ind w:firstLine="720"/>
      </w:pPr>
      <w:r>
        <w:rPr>
          <w:noProof/>
        </w:rPr>
        <w:lastRenderedPageBreak/>
        <w:drawing>
          <wp:inline distT="0" distB="0" distL="0" distR="0" wp14:anchorId="26EA5E6F" wp14:editId="151F6B3A">
            <wp:extent cx="5123815" cy="24892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36402" cy="2495315"/>
                    </a:xfrm>
                    <a:prstGeom prst="rect">
                      <a:avLst/>
                    </a:prstGeom>
                  </pic:spPr>
                </pic:pic>
              </a:graphicData>
            </a:graphic>
          </wp:inline>
        </w:drawing>
      </w:r>
    </w:p>
    <w:p w14:paraId="779B9685" w14:textId="2BB9F85C" w:rsidR="00994674" w:rsidRPr="00442024" w:rsidRDefault="00994674" w:rsidP="00994674">
      <w:pPr>
        <w:pStyle w:val="Caption"/>
        <w:rPr>
          <w:rFonts w:eastAsia="Times New Roman"/>
          <w:b w:val="0"/>
          <w:bCs w:val="0"/>
          <w:noProof/>
          <w:sz w:val="24"/>
          <w:szCs w:val="24"/>
        </w:rPr>
      </w:pPr>
      <w:r w:rsidRPr="00442024">
        <w:rPr>
          <w:rFonts w:eastAsia="Times New Roman"/>
          <w:b w:val="0"/>
          <w:bCs w:val="0"/>
          <w:noProof/>
          <w:sz w:val="24"/>
          <w:szCs w:val="24"/>
        </w:rPr>
        <w:t xml:space="preserve">Fig </w:t>
      </w:r>
      <w:r w:rsidR="00EB53F3">
        <w:rPr>
          <w:rFonts w:eastAsia="Times New Roman"/>
          <w:b w:val="0"/>
          <w:bCs w:val="0"/>
          <w:noProof/>
          <w:sz w:val="24"/>
          <w:szCs w:val="24"/>
        </w:rPr>
        <w:t>4</w:t>
      </w:r>
      <w:r w:rsidRPr="00442024">
        <w:rPr>
          <w:rFonts w:eastAsia="Times New Roman"/>
          <w:b w:val="0"/>
          <w:bCs w:val="0"/>
          <w:noProof/>
          <w:sz w:val="24"/>
          <w:szCs w:val="24"/>
        </w:rPr>
        <w:t>. Drawing example for support vector regression for two variables</w:t>
      </w:r>
    </w:p>
    <w:p w14:paraId="53FF5B38" w14:textId="77777777" w:rsidR="00994674" w:rsidRPr="00985617" w:rsidRDefault="00994674" w:rsidP="005F0EEF">
      <w:pPr>
        <w:spacing w:line="480" w:lineRule="auto"/>
      </w:pPr>
    </w:p>
    <w:p w14:paraId="3DF0F8DB" w14:textId="3EBFF8C0" w:rsidR="002231B4" w:rsidRPr="00BB3E79" w:rsidRDefault="00BB3E79" w:rsidP="00BB3E79">
      <w:pPr>
        <w:spacing w:line="480" w:lineRule="auto"/>
        <w:ind w:firstLine="720"/>
        <w:rPr>
          <w:b/>
        </w:rPr>
      </w:pPr>
      <w:r>
        <w:rPr>
          <w:b/>
        </w:rPr>
        <w:t>Artificial neural n</w:t>
      </w:r>
      <w:r w:rsidR="002231B4" w:rsidRPr="00BB3E79">
        <w:rPr>
          <w:b/>
        </w:rPr>
        <w:t>etwork</w:t>
      </w:r>
      <w:r>
        <w:rPr>
          <w:b/>
        </w:rPr>
        <w:t>.</w:t>
      </w:r>
    </w:p>
    <w:p w14:paraId="6087C93E" w14:textId="0F8EF1E1" w:rsidR="002231B4" w:rsidRPr="00985617" w:rsidRDefault="002231B4" w:rsidP="00BB3E79">
      <w:pPr>
        <w:spacing w:line="480" w:lineRule="auto"/>
        <w:ind w:firstLine="720"/>
      </w:pPr>
      <w:r w:rsidRPr="00985617">
        <w:t>Artificial neural network imitates the work of the brain. It is a technology that is currently widely used due to its ability to solve complex issues. Also, the artificial neural network is the most common method to develop nonlinear problems of regression and classification. Many types of networks are available in literature. Here,</w:t>
      </w:r>
      <w:r w:rsidR="00F03E5B" w:rsidRPr="00985617">
        <w:t xml:space="preserve"> I</w:t>
      </w:r>
      <w:r w:rsidRPr="00985617">
        <w:t xml:space="preserve"> concentrat</w:t>
      </w:r>
      <w:r w:rsidR="00260BFF">
        <w:t>ed on the most used one, namely the</w:t>
      </w:r>
      <w:r w:rsidRPr="00985617">
        <w:t xml:space="preserve"> feed</w:t>
      </w:r>
      <w:r w:rsidR="00412466">
        <w:t>f</w:t>
      </w:r>
      <w:r w:rsidRPr="00985617">
        <w:t>orward neural network. It learns through training</w:t>
      </w:r>
      <w:r w:rsidR="0079651C">
        <w:t>,</w:t>
      </w:r>
      <w:r w:rsidRPr="00985617">
        <w:t xml:space="preserve"> not through programming</w:t>
      </w:r>
      <w:r w:rsidR="0079651C">
        <w:t>,</w:t>
      </w:r>
      <w:r w:rsidRPr="00985617">
        <w:t xml:space="preserve"> and it collects the knowledge by identifying the relationships of data. Feedforward neural network basically co</w:t>
      </w:r>
      <w:r w:rsidR="0079651C">
        <w:t>nsists of at least three layers. A</w:t>
      </w:r>
      <w:r w:rsidRPr="00985617">
        <w:t>n input layer receives the data and pr</w:t>
      </w:r>
      <w:r w:rsidR="0079651C">
        <w:t>ocesses it to the hidden layers.</w:t>
      </w:r>
      <w:r w:rsidRPr="00985617">
        <w:t xml:space="preserve"> </w:t>
      </w:r>
      <w:r w:rsidR="0079651C">
        <w:t>T</w:t>
      </w:r>
      <w:r w:rsidRPr="00985617">
        <w:t>he hidden layers connect the input layer to the output layer through connections</w:t>
      </w:r>
      <w:r w:rsidR="0079651C">
        <w:t>,</w:t>
      </w:r>
      <w:r w:rsidR="00473B97">
        <w:t xml:space="preserve"> and the output layer in </w:t>
      </w:r>
      <w:r w:rsidR="001D45CD" w:rsidRPr="00985617">
        <w:t>my</w:t>
      </w:r>
      <w:r w:rsidRPr="00985617">
        <w:t xml:space="preserve"> case (regression) combines of one output</w:t>
      </w:r>
      <w:r w:rsidR="0079651C">
        <w:t>. T</w:t>
      </w:r>
      <w:r w:rsidRPr="00985617">
        <w:t xml:space="preserve">here are no connections back from the output layer to the hidden layer or from the hidden layer to the input layer. The values are processed through transfer function from the input layer to the hidden layer and </w:t>
      </w:r>
      <w:r w:rsidR="0079651C">
        <w:t xml:space="preserve">are </w:t>
      </w:r>
      <w:r w:rsidRPr="00985617">
        <w:t xml:space="preserve">multiplied by the connection values. Also, the values are forwarded from the hidden layers to the output layer in the same way. Mathematically, it can be described by the following equation: </w:t>
      </w:r>
    </w:p>
    <w:p w14:paraId="544027A3" w14:textId="77777777" w:rsidR="002231B4" w:rsidRPr="00985617" w:rsidRDefault="00477F18" w:rsidP="005F0EEF">
      <w:pPr>
        <w:spacing w:line="480" w:lineRule="auto"/>
      </w:pPr>
      <m:oMath>
        <m:sSub>
          <m:sSubPr>
            <m:ctrlPr>
              <w:rPr>
                <w:rFonts w:ascii="Cambria Math" w:hAnsi="Cambria Math"/>
                <w:i/>
              </w:rPr>
            </m:ctrlPr>
          </m:sSubPr>
          <m:e>
            <m:r>
              <w:rPr>
                <w:rFonts w:ascii="Cambria Math" w:hAnsi="Cambria Math"/>
              </w:rPr>
              <m:t>Y</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f</m:t>
            </m:r>
            <m:ctrlPr>
              <w:rPr>
                <w:rFonts w:ascii="Cambria Math" w:hAnsi="Cambria Math"/>
                <w:i/>
                <w:iCs/>
              </w:rPr>
            </m:ctrlPr>
          </m:e>
          <m:sub>
            <m:r>
              <w:rPr>
                <w:rFonts w:ascii="Cambria Math" w:hAnsi="Cambria Math"/>
              </w:rPr>
              <m:t>o</m:t>
            </m:r>
          </m:sub>
        </m:sSub>
        <m:d>
          <m:dPr>
            <m:shp m:val="match"/>
            <m:ctrlPr>
              <w:rPr>
                <w:rFonts w:ascii="Cambria Math" w:hAnsi="Cambria Math"/>
              </w:rPr>
            </m:ctrlPr>
          </m:dPr>
          <m:e>
            <m:nary>
              <m:naryPr>
                <m:chr m:val="∑"/>
                <m:grow m:val="1"/>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hl</m:t>
                    </m:r>
                  </m:sub>
                </m:sSub>
              </m:sup>
              <m:e>
                <m:sSub>
                  <m:sSubPr>
                    <m:ctrlPr>
                      <w:rPr>
                        <w:rFonts w:ascii="Cambria Math" w:hAnsi="Cambria Math"/>
                      </w:rPr>
                    </m:ctrlPr>
                  </m:sSubPr>
                  <m:e>
                    <m:r>
                      <w:rPr>
                        <w:rFonts w:ascii="Cambria Math" w:hAnsi="Cambria Math"/>
                      </w:rPr>
                      <m:t>w</m:t>
                    </m:r>
                  </m:e>
                  <m:sub>
                    <m:r>
                      <w:rPr>
                        <w:rFonts w:ascii="Cambria Math" w:hAnsi="Cambria Math"/>
                      </w:rPr>
                      <m:t>i</m:t>
                    </m:r>
                  </m:sub>
                </m:sSub>
                <m:sSub>
                  <m:sSubPr>
                    <m:ctrlPr>
                      <w:rPr>
                        <w:rFonts w:ascii="Cambria Math" w:hAnsi="Cambria Math"/>
                      </w:rPr>
                    </m:ctrlPr>
                  </m:sSubPr>
                  <m:e>
                    <m:r>
                      <w:rPr>
                        <w:rFonts w:ascii="Cambria Math" w:hAnsi="Cambria Math"/>
                      </w:rPr>
                      <m:t>f</m:t>
                    </m:r>
                    <m:ctrlPr>
                      <w:rPr>
                        <w:rFonts w:ascii="Cambria Math" w:hAnsi="Cambria Math"/>
                        <w:i/>
                        <w:iCs/>
                      </w:rPr>
                    </m:ctrlPr>
                  </m:e>
                  <m:sub>
                    <m:r>
                      <w:rPr>
                        <w:rFonts w:ascii="Cambria Math" w:hAnsi="Cambria Math"/>
                      </w:rPr>
                      <m:t>i</m:t>
                    </m:r>
                  </m:sub>
                </m:sSub>
                <m:d>
                  <m:dPr>
                    <m:ctrlPr>
                      <w:rPr>
                        <w:rFonts w:ascii="Cambria Math" w:hAnsi="Cambria Math"/>
                      </w:rPr>
                    </m:ctrlPr>
                  </m:dPr>
                  <m:e>
                    <m:nary>
                      <m:naryPr>
                        <m:chr m:val="∑"/>
                        <m:grow m:val="1"/>
                        <m:ctrlPr>
                          <w:rPr>
                            <w:rFonts w:ascii="Cambria Math" w:hAnsi="Cambria Math"/>
                          </w:rPr>
                        </m:ctrlPr>
                      </m:naryPr>
                      <m:sub>
                        <m:r>
                          <w:rPr>
                            <w:rFonts w:ascii="Cambria Math" w:hAnsi="Cambria Math"/>
                          </w:rPr>
                          <m:t>j=1</m:t>
                        </m:r>
                      </m:sub>
                      <m:sup>
                        <m:sSub>
                          <m:sSubPr>
                            <m:ctrlPr>
                              <w:rPr>
                                <w:rFonts w:ascii="Cambria Math" w:hAnsi="Cambria Math"/>
                              </w:rPr>
                            </m:ctrlPr>
                          </m:sSubPr>
                          <m:e>
                            <m:r>
                              <w:rPr>
                                <w:rFonts w:ascii="Cambria Math" w:hAnsi="Cambria Math"/>
                              </w:rPr>
                              <m:t>n</m:t>
                            </m:r>
                          </m:e>
                          <m:sub>
                            <m:r>
                              <w:rPr>
                                <w:rFonts w:ascii="Cambria Math" w:hAnsi="Cambria Math"/>
                              </w:rPr>
                              <m:t>hl-1</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f</m:t>
                            </m:r>
                            <m:ctrlPr>
                              <w:rPr>
                                <w:rFonts w:ascii="Cambria Math" w:hAnsi="Cambria Math"/>
                                <w:i/>
                                <w:iCs/>
                              </w:rPr>
                            </m:ctrlPr>
                          </m:e>
                          <m:sub>
                            <m:r>
                              <w:rPr>
                                <w:rFonts w:ascii="Cambria Math" w:hAnsi="Cambria Math"/>
                              </w:rPr>
                              <m:t>j</m:t>
                            </m:r>
                          </m:sub>
                        </m:sSub>
                        <m:d>
                          <m:dPr>
                            <m:ctrlPr>
                              <w:rPr>
                                <w:rFonts w:ascii="Cambria Math" w:hAnsi="Cambria Math"/>
                              </w:rPr>
                            </m:ctrlPr>
                          </m:dPr>
                          <m:e>
                            <m:nary>
                              <m:naryPr>
                                <m:chr m:val="∑"/>
                                <m:grow m:val="1"/>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hl-2</m:t>
                                    </m:r>
                                  </m:sub>
                                </m:sSub>
                              </m:sup>
                              <m:e>
                                <m:sSub>
                                  <m:sSubPr>
                                    <m:ctrlPr>
                                      <w:rPr>
                                        <w:rFonts w:ascii="Cambria Math" w:hAnsi="Cambria Math"/>
                                      </w:rPr>
                                    </m:ctrlPr>
                                  </m:sSubPr>
                                  <m:e>
                                    <m:r>
                                      <w:rPr>
                                        <w:rFonts w:ascii="Cambria Math" w:hAnsi="Cambria Math"/>
                                      </w:rPr>
                                      <m:t>w</m:t>
                                    </m:r>
                                  </m:e>
                                  <m:sub>
                                    <m:r>
                                      <w:rPr>
                                        <w:rFonts w:ascii="Cambria Math" w:hAnsi="Cambria Math"/>
                                      </w:rPr>
                                      <m:t>jk</m:t>
                                    </m:r>
                                  </m:sub>
                                </m:sSub>
                                <m:sSub>
                                  <m:sSubPr>
                                    <m:ctrlPr>
                                      <w:rPr>
                                        <w:rFonts w:ascii="Cambria Math" w:hAnsi="Cambria Math"/>
                                      </w:rPr>
                                    </m:ctrlPr>
                                  </m:sSubPr>
                                  <m:e>
                                    <m:r>
                                      <w:rPr>
                                        <w:rFonts w:ascii="Cambria Math" w:hAnsi="Cambria Math"/>
                                      </w:rPr>
                                      <m:t>f</m:t>
                                    </m:r>
                                    <m:ctrlPr>
                                      <w:rPr>
                                        <w:rFonts w:ascii="Cambria Math" w:hAnsi="Cambria Math"/>
                                        <w:i/>
                                        <w:iCs/>
                                      </w:rPr>
                                    </m:ctrlPr>
                                  </m:e>
                                  <m:sub>
                                    <m:r>
                                      <w:rPr>
                                        <w:rFonts w:ascii="Cambria Math" w:hAnsi="Cambria Math"/>
                                      </w:rPr>
                                      <m:t>k</m:t>
                                    </m:r>
                                  </m:sub>
                                </m:sSub>
                                <m:d>
                                  <m:dPr>
                                    <m:ctrlPr>
                                      <w:rPr>
                                        <w:rFonts w:ascii="Cambria Math" w:hAnsi="Cambria Math"/>
                                      </w:rPr>
                                    </m:ctrlPr>
                                  </m:dPr>
                                  <m:e>
                                    <m:r>
                                      <w:rPr>
                                        <w:rFonts w:ascii="Cambria Math" w:hAnsi="Cambria Math"/>
                                      </w:rPr>
                                      <m:t>..</m:t>
                                    </m:r>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j</m:t>
                                    </m:r>
                                  </m:sub>
                                </m:sSub>
                              </m:e>
                            </m:nary>
                          </m:e>
                        </m:d>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i</m:t>
                            </m:r>
                          </m:sub>
                        </m:sSub>
                      </m:e>
                    </m:nary>
                  </m:e>
                </m:d>
              </m:e>
            </m:nary>
            <m:r>
              <w:rPr>
                <w:rFonts w:ascii="Cambria Math" w:hAnsi="Cambria Math"/>
              </w:rPr>
              <m:t>+</m:t>
            </m:r>
            <m:sSub>
              <m:sSubPr>
                <m:ctrlPr>
                  <w:rPr>
                    <w:rFonts w:ascii="Cambria Math" w:hAnsi="Cambria Math"/>
                  </w:rPr>
                </m:ctrlPr>
              </m:sSubPr>
              <m:e>
                <m:r>
                  <w:rPr>
                    <w:rFonts w:ascii="Cambria Math" w:hAnsi="Cambria Math"/>
                  </w:rPr>
                  <m:t>b</m:t>
                </m:r>
                <m:ctrlPr>
                  <w:rPr>
                    <w:rFonts w:ascii="Cambria Math" w:hAnsi="Cambria Math"/>
                    <w:i/>
                  </w:rPr>
                </m:ctrlPr>
              </m:e>
              <m:sub>
                <m:r>
                  <w:rPr>
                    <w:rFonts w:ascii="Cambria Math" w:hAnsi="Cambria Math"/>
                  </w:rPr>
                  <m:t>o</m:t>
                </m:r>
              </m:sub>
            </m:sSub>
          </m:e>
        </m:d>
      </m:oMath>
      <w:r w:rsidR="002231B4" w:rsidRPr="00985617">
        <w:tab/>
        <w:t>(5)</w:t>
      </w:r>
    </w:p>
    <w:p w14:paraId="3C3D896F" w14:textId="7F34D088" w:rsidR="002231B4" w:rsidRDefault="002231B4" w:rsidP="005F0EEF">
      <w:pPr>
        <w:spacing w:line="480" w:lineRule="auto"/>
      </w:pPr>
      <w:r w:rsidRPr="00985617">
        <w:t xml:space="preserve">Where </w:t>
      </w:r>
      <m:oMath>
        <m:sSub>
          <m:sSubPr>
            <m:ctrlPr>
              <w:rPr>
                <w:rFonts w:ascii="Cambria Math" w:hAnsi="Cambria Math"/>
                <w:i/>
              </w:rPr>
            </m:ctrlPr>
          </m:sSubPr>
          <m:e>
            <m:r>
              <w:rPr>
                <w:rFonts w:ascii="Cambria Math" w:hAnsi="Cambria Math"/>
              </w:rPr>
              <m:t>Y</m:t>
            </m:r>
          </m:e>
          <m:sub>
            <m:r>
              <w:rPr>
                <w:rFonts w:ascii="Cambria Math" w:hAnsi="Cambria Math"/>
              </w:rPr>
              <m:t>o</m:t>
            </m:r>
          </m:sub>
        </m:sSub>
      </m:oMath>
      <w:r w:rsidRPr="00985617">
        <w:t>,</w:t>
      </w:r>
      <m:oMath>
        <m:r>
          <w:rPr>
            <w:rFonts w:ascii="Cambria Math" w:hAnsi="Cambria Math"/>
          </w:rPr>
          <m:t xml:space="preserve"> f</m:t>
        </m:r>
      </m:oMath>
      <w:r w:rsidRPr="00985617">
        <w:t xml:space="preserve">, </w:t>
      </w:r>
      <m:oMath>
        <m:sSub>
          <m:sSubPr>
            <m:ctrlPr>
              <w:rPr>
                <w:rFonts w:ascii="Cambria Math" w:hAnsi="Cambria Math"/>
                <w:i/>
              </w:rPr>
            </m:ctrlPr>
          </m:sSubPr>
          <m:e>
            <m:r>
              <w:rPr>
                <w:rFonts w:ascii="Cambria Math" w:hAnsi="Cambria Math"/>
              </w:rPr>
              <m:t>l</m:t>
            </m:r>
          </m:e>
          <m:sub>
            <m:r>
              <w:rPr>
                <w:rFonts w:ascii="Cambria Math" w:hAnsi="Cambria Math"/>
              </w:rPr>
              <m:t xml:space="preserve"> ,</m:t>
            </m:r>
          </m:sub>
        </m:sSub>
        <m:sSub>
          <m:sSubPr>
            <m:ctrlPr>
              <w:rPr>
                <w:rFonts w:ascii="Cambria Math" w:hAnsi="Cambria Math"/>
                <w:i/>
              </w:rPr>
            </m:ctrlPr>
          </m:sSubPr>
          <m:e>
            <m:r>
              <w:rPr>
                <w:rFonts w:ascii="Cambria Math" w:hAnsi="Cambria Math"/>
              </w:rPr>
              <m:t>n</m:t>
            </m:r>
          </m:e>
          <m:sub>
            <m:r>
              <w:rPr>
                <w:rFonts w:ascii="Cambria Math" w:hAnsi="Cambria Math"/>
              </w:rPr>
              <m:t>hl</m:t>
            </m:r>
          </m:sub>
        </m:sSub>
      </m:oMath>
      <w:r w:rsidRPr="00985617">
        <w:t xml:space="preserve">, </w:t>
      </w:r>
      <m:oMath>
        <m:r>
          <w:rPr>
            <w:rFonts w:ascii="Cambria Math" w:hAnsi="Cambria Math"/>
          </w:rPr>
          <m:t>w</m:t>
        </m:r>
      </m:oMath>
      <w:r w:rsidRPr="00985617">
        <w:t>,</w:t>
      </w:r>
      <m:oMath>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985617">
        <w:t xml:space="preserve"> represent neural network output, the activation function, the number of hidden layers, the number of neurons in the hidden layer, the weight of connections, and the bias of the neuron</w:t>
      </w:r>
      <w:r w:rsidR="00655785">
        <w:t>,</w:t>
      </w:r>
      <w:r w:rsidRPr="00985617">
        <w:t xml:space="preserve"> respectively. The transfer function is called </w:t>
      </w:r>
      <w:r w:rsidR="00842F22">
        <w:t xml:space="preserve">the </w:t>
      </w:r>
      <w:r w:rsidRPr="00985617">
        <w:t>activation function</w:t>
      </w:r>
      <w:r w:rsidR="00842F22">
        <w:t>,</w:t>
      </w:r>
      <w:r w:rsidRPr="00985617">
        <w:t xml:space="preserve"> and there are many types. S</w:t>
      </w:r>
      <w:r w:rsidRPr="00985617">
        <w:rPr>
          <w:lang w:val="fr-FR"/>
        </w:rPr>
        <w:t>igmoid</w:t>
      </w:r>
      <w:r w:rsidR="006F766D">
        <w:rPr>
          <w:lang w:val="fr-FR"/>
        </w:rPr>
        <w:t xml:space="preserve"> </w:t>
      </w:r>
      <w:r w:rsidR="006F766D" w:rsidRPr="00CD7A3E">
        <w:t>(Minai, &amp; Williams, 1993),</w:t>
      </w:r>
      <w:r w:rsidRPr="00985617">
        <w:rPr>
          <w:lang w:val="fr-FR"/>
        </w:rPr>
        <w:t xml:space="preserve"> </w:t>
      </w:r>
      <w:r w:rsidRPr="00985617">
        <w:t>Hyperbolic Tangent Function(Tanh</w:t>
      </w:r>
      <w:r w:rsidR="00874A40">
        <w:t xml:space="preserve">) </w:t>
      </w:r>
      <w:r w:rsidR="00874A40" w:rsidRPr="00CD7A3E">
        <w:t>(Glorot &amp; Bengio, 2010)</w:t>
      </w:r>
      <w:r w:rsidRPr="00985617">
        <w:t>, Rectified Linear Unit</w:t>
      </w:r>
      <w:r w:rsidRPr="00985617">
        <w:rPr>
          <w:lang w:val="fr-FR"/>
        </w:rPr>
        <w:t xml:space="preserve"> (ReLU)</w:t>
      </w:r>
      <w:r w:rsidR="006001B3">
        <w:t xml:space="preserve"> </w:t>
      </w:r>
      <w:r w:rsidR="006001B3" w:rsidRPr="00CD7A3E">
        <w:t>(Xu, Wang, Chen, &amp; Li, 2015)</w:t>
      </w:r>
      <w:r w:rsidRPr="00985617">
        <w:t>, Exponential linear Unit (ELU)</w:t>
      </w:r>
      <w:r w:rsidR="00FE694E">
        <w:t xml:space="preserve"> </w:t>
      </w:r>
      <w:r w:rsidR="00FE694E" w:rsidRPr="00793626">
        <w:t>(</w:t>
      </w:r>
      <w:r w:rsidR="00FE694E">
        <w:t xml:space="preserve">Clevert, Unterthiner, </w:t>
      </w:r>
      <w:r w:rsidR="00FE694E" w:rsidRPr="00793626">
        <w:t xml:space="preserve">&amp; </w:t>
      </w:r>
      <w:r w:rsidR="00FE694E">
        <w:t>Hochreiter, 2015</w:t>
      </w:r>
      <w:r w:rsidR="00FE694E" w:rsidRPr="00793626">
        <w:t>)</w:t>
      </w:r>
      <w:r w:rsidRPr="00985617">
        <w:t>, Scaled Exponential linear Unit (SELU)</w:t>
      </w:r>
      <w:r w:rsidR="009B7D0D">
        <w:t xml:space="preserve"> (</w:t>
      </w:r>
      <w:r w:rsidR="009B7D0D" w:rsidRPr="004B04F8">
        <w:t xml:space="preserve"> Klambauer, Unterthiner, Mayr, &amp; Hochreiter, 2017</w:t>
      </w:r>
      <w:r w:rsidR="009B7D0D">
        <w:t>)</w:t>
      </w:r>
      <w:r w:rsidR="009B7D0D" w:rsidRPr="00E5700D">
        <w:t xml:space="preserve"> </w:t>
      </w:r>
      <w:r w:rsidRPr="00985617">
        <w:t>and Swish</w:t>
      </w:r>
      <w:r w:rsidR="009B7D0D">
        <w:t xml:space="preserve"> </w:t>
      </w:r>
      <w:r w:rsidR="009B7D0D" w:rsidRPr="00E5700D">
        <w:fldChar w:fldCharType="begin" w:fldLock="1"/>
      </w:r>
      <w:r w:rsidR="009B7D0D">
        <w:instrText>ADDIN CSL_CITATION {"citationItems":[{"id":"ITEM-1","itemData":{"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cdot \\text{sigmoid}(\\beta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author":[{"dropping-particle":"","family":"Ramachandran","given":"Prajit","non-dropping-particle":"","parse-names":false,"suffix":""},{"dropping-particle":"","family":"Zoph","given":"Barret","non-dropping-particle":"","parse-names":false,"suffix":""},{"dropping-particle":"V.","family":"Le","given":"Quoc","non-dropping-particle":"","parse-names":false,"suffix":""}],"id":"ITEM-1","issued":{"date-parts":[["2017","10","16"]]},"title":"Searching for Activation Functions","type":"article-journal"},"uris":["http://www.mendeley.com/documents/?uuid=06860787-00c3-321d-86d8-c8eed1364a6a"]}],"mendeley":{"formattedCitation":"[30]","plainTextFormattedCitation":"[30]","previouslyFormattedCitation":"[30]"},"properties":{"noteIndex":0},"schema":"https://github.com/citation-style-language/schema/raw/master/csl-citation.json"}</w:instrText>
      </w:r>
      <w:r w:rsidR="009B7D0D" w:rsidRPr="00E5700D">
        <w:fldChar w:fldCharType="separate"/>
      </w:r>
      <w:r w:rsidR="009B7D0D">
        <w:t>(</w:t>
      </w:r>
      <w:r w:rsidR="009B7D0D">
        <w:rPr>
          <w:color w:val="000000" w:themeColor="text1"/>
        </w:rPr>
        <w:t>Ramachandran, Zoph, &amp; Le, 2017</w:t>
      </w:r>
      <w:r w:rsidR="009B7D0D">
        <w:t>)</w:t>
      </w:r>
      <w:r w:rsidR="009B7D0D" w:rsidRPr="00E5700D">
        <w:fldChar w:fldCharType="end"/>
      </w:r>
      <w:r w:rsidR="009B7D0D">
        <w:t xml:space="preserve"> </w:t>
      </w:r>
      <w:r w:rsidRPr="00985617">
        <w:t>activation functions were used in this work.</w:t>
      </w:r>
    </w:p>
    <w:p w14:paraId="18C80F79" w14:textId="77777777" w:rsidR="00002250" w:rsidRDefault="00002250" w:rsidP="005F0EEF">
      <w:pPr>
        <w:spacing w:line="480" w:lineRule="auto"/>
      </w:pPr>
    </w:p>
    <w:p w14:paraId="237B1214" w14:textId="43715278" w:rsidR="00002250" w:rsidRDefault="00002250" w:rsidP="005F0EEF">
      <w:pPr>
        <w:spacing w:line="480" w:lineRule="auto"/>
      </w:pPr>
      <w:r>
        <w:rPr>
          <w:noProof/>
        </w:rPr>
        <w:drawing>
          <wp:inline distT="0" distB="0" distL="0" distR="0" wp14:anchorId="6D75B130" wp14:editId="2AC053CC">
            <wp:extent cx="5943600" cy="3396427"/>
            <wp:effectExtent l="0" t="0" r="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96427"/>
                    </a:xfrm>
                    <a:prstGeom prst="rect">
                      <a:avLst/>
                    </a:prstGeom>
                  </pic:spPr>
                </pic:pic>
              </a:graphicData>
            </a:graphic>
          </wp:inline>
        </w:drawing>
      </w:r>
    </w:p>
    <w:p w14:paraId="4E06589E" w14:textId="0E152D6A" w:rsidR="00002250" w:rsidRPr="00442024" w:rsidRDefault="00002250" w:rsidP="00002250">
      <w:pPr>
        <w:pStyle w:val="Caption"/>
        <w:rPr>
          <w:rFonts w:eastAsia="Times New Roman"/>
          <w:b w:val="0"/>
          <w:bCs w:val="0"/>
          <w:noProof/>
          <w:sz w:val="24"/>
          <w:szCs w:val="24"/>
        </w:rPr>
      </w:pPr>
      <w:r w:rsidRPr="00442024">
        <w:rPr>
          <w:rFonts w:eastAsia="Times New Roman"/>
          <w:b w:val="0"/>
          <w:bCs w:val="0"/>
          <w:noProof/>
          <w:sz w:val="24"/>
          <w:szCs w:val="24"/>
        </w:rPr>
        <w:t xml:space="preserve">Fig </w:t>
      </w:r>
      <w:r w:rsidR="00EB53F3">
        <w:rPr>
          <w:rFonts w:eastAsia="Times New Roman"/>
          <w:b w:val="0"/>
          <w:bCs w:val="0"/>
          <w:noProof/>
          <w:sz w:val="24"/>
          <w:szCs w:val="24"/>
        </w:rPr>
        <w:t>5</w:t>
      </w:r>
      <w:r w:rsidRPr="00442024">
        <w:rPr>
          <w:rFonts w:eastAsia="Times New Roman"/>
          <w:b w:val="0"/>
          <w:bCs w:val="0"/>
          <w:noProof/>
          <w:sz w:val="24"/>
          <w:szCs w:val="24"/>
        </w:rPr>
        <w:t>. Feedforward neural network example for regression with two hidden layers</w:t>
      </w:r>
    </w:p>
    <w:p w14:paraId="6B362F78" w14:textId="77777777" w:rsidR="00002250" w:rsidRPr="00985617" w:rsidRDefault="00002250" w:rsidP="005F0EEF">
      <w:pPr>
        <w:spacing w:line="480" w:lineRule="auto"/>
      </w:pPr>
    </w:p>
    <w:p w14:paraId="071EAF30" w14:textId="794BDFAE" w:rsidR="002231B4" w:rsidRPr="00985617" w:rsidRDefault="002231B4" w:rsidP="005F0EEF">
      <w:pPr>
        <w:spacing w:line="480" w:lineRule="auto"/>
        <w:ind w:firstLine="720"/>
      </w:pPr>
      <w:r w:rsidRPr="00985617">
        <w:lastRenderedPageBreak/>
        <w:t>Feedforward neural network</w:t>
      </w:r>
      <w:r w:rsidR="002852B7">
        <w:t>s</w:t>
      </w:r>
      <w:r w:rsidRPr="00985617">
        <w:t xml:space="preserve"> learn through different types of learning rules, but backpropagation is the most used algorithm. To reduce errors, </w:t>
      </w:r>
      <w:r w:rsidR="000313D4">
        <w:t xml:space="preserve">the </w:t>
      </w:r>
      <w:r w:rsidRPr="00985617">
        <w:t>learning rule is used with optimization algorithms to find the best parameters and compare the predicted output value with the real value and the errors’ feedback in order to adjust the weight of connections. This step is repeated until it reaches the minimum number of errors or number of epochs.</w:t>
      </w:r>
    </w:p>
    <w:p w14:paraId="59754AB5" w14:textId="53F29731" w:rsidR="003E18FB" w:rsidRPr="00055A37" w:rsidRDefault="003E18FB" w:rsidP="00055A37">
      <w:pPr>
        <w:shd w:val="clear" w:color="auto" w:fill="FFFFFF"/>
        <w:spacing w:line="480" w:lineRule="auto"/>
        <w:ind w:left="360"/>
        <w:jc w:val="center"/>
        <w:rPr>
          <w:b/>
        </w:rPr>
      </w:pPr>
      <w:r w:rsidRPr="00055A37">
        <w:rPr>
          <w:b/>
        </w:rPr>
        <w:t>Case study</w:t>
      </w:r>
    </w:p>
    <w:p w14:paraId="1A5284DE" w14:textId="22ED1C41" w:rsidR="00687C71" w:rsidRPr="00985617" w:rsidRDefault="00994B4F" w:rsidP="005F0EEF">
      <w:pPr>
        <w:pStyle w:val="NormalWeb"/>
        <w:shd w:val="clear" w:color="auto" w:fill="FFFFFF"/>
        <w:spacing w:before="0" w:beforeAutospacing="0" w:after="0" w:afterAutospacing="0" w:line="480" w:lineRule="auto"/>
        <w:ind w:firstLine="360"/>
        <w:rPr>
          <w:rFonts w:eastAsia="Calibri"/>
        </w:rPr>
      </w:pPr>
      <w:r w:rsidRPr="00985617">
        <w:rPr>
          <w:rFonts w:eastAsia="Calibri"/>
        </w:rPr>
        <w:t>Tetouan is a city located in north Morocco which occupies an area of around … and its population is abo</w:t>
      </w:r>
      <w:r w:rsidR="00055A37">
        <w:rPr>
          <w:rFonts w:eastAsia="Calibri"/>
        </w:rPr>
        <w:t>ut … million according to last c</w:t>
      </w:r>
      <w:r w:rsidRPr="00985617">
        <w:rPr>
          <w:rFonts w:eastAsia="Calibri"/>
        </w:rPr>
        <w:t>ensus and is increasing rapidly</w:t>
      </w:r>
      <w:r w:rsidR="009C4449">
        <w:rPr>
          <w:rFonts w:eastAsia="Calibri"/>
        </w:rPr>
        <w:t>,</w:t>
      </w:r>
      <w:r w:rsidRPr="00985617">
        <w:rPr>
          <w:rFonts w:eastAsia="Calibri"/>
        </w:rPr>
        <w:t xml:space="preserve"> approximately 2% annually. Since it is located along the Mediterranean Sea, its weather is mild and rainy in the winter, </w:t>
      </w:r>
      <w:r w:rsidR="00997EE0">
        <w:rPr>
          <w:rFonts w:eastAsia="Calibri"/>
        </w:rPr>
        <w:t xml:space="preserve">and </w:t>
      </w:r>
      <w:r w:rsidRPr="00985617">
        <w:rPr>
          <w:rFonts w:eastAsia="Calibri"/>
        </w:rPr>
        <w:t xml:space="preserve">hot and dry during the summer months. The data of power </w:t>
      </w:r>
      <w:r w:rsidR="00997EE0">
        <w:rPr>
          <w:rFonts w:eastAsia="Calibri"/>
        </w:rPr>
        <w:t>consumption was collected from s</w:t>
      </w:r>
      <w:r w:rsidRPr="00985617">
        <w:rPr>
          <w:rFonts w:eastAsia="Calibri"/>
        </w:rPr>
        <w:t>upervisory control and data acquisition system (SCADA) of</w:t>
      </w:r>
      <w:r w:rsidRPr="00985617">
        <w:rPr>
          <w:rFonts w:eastAsia="Calibri"/>
          <w:rtl/>
        </w:rPr>
        <w:t xml:space="preserve"> </w:t>
      </w:r>
      <w:r w:rsidRPr="00985617">
        <w:rPr>
          <w:rFonts w:eastAsia="Calibri"/>
        </w:rPr>
        <w:t>Amendis which is a public service operator in charge of the distribution of drinking water and electricity</w:t>
      </w:r>
      <w:r w:rsidR="00796201">
        <w:rPr>
          <w:rFonts w:eastAsia="Calibri"/>
        </w:rPr>
        <w:t xml:space="preserve"> </w:t>
      </w:r>
      <w:r w:rsidR="00796201" w:rsidRPr="00985617">
        <w:rPr>
          <w:rFonts w:eastAsia="Calibri"/>
        </w:rPr>
        <w:t>since 2002</w:t>
      </w:r>
      <w:r w:rsidRPr="00985617">
        <w:rPr>
          <w:rFonts w:eastAsia="Calibri"/>
        </w:rPr>
        <w:t>. The purpose of the electricity distribution network is to serve low and medium voltage consumers in Tetouan regions. For this purpose, the delivery and distribution of electrical energy from the point of delivery to the end user customer is</w:t>
      </w:r>
      <w:r w:rsidR="00687C71" w:rsidRPr="00985617">
        <w:rPr>
          <w:rFonts w:eastAsia="Calibri"/>
        </w:rPr>
        <w:t xml:space="preserve"> ensured by Amendis. The energy that is distributed comes from the National Office of Electricity and Drinking Water. After transformation of the high voltage (63 kV) in medium voltage (20 kV), it is allowed to transport and distribute the energy on the whole of the delegated management scope. The distribution network is powered by 3 source stations</w:t>
      </w:r>
      <w:r w:rsidR="005C5AE6">
        <w:rPr>
          <w:rFonts w:eastAsia="Calibri"/>
        </w:rPr>
        <w:t>,</w:t>
      </w:r>
      <w:r w:rsidR="00687C71" w:rsidRPr="00985617">
        <w:rPr>
          <w:rFonts w:eastAsia="Calibri"/>
        </w:rPr>
        <w:t xml:space="preserve"> Qods, Smir and Boussafou.</w:t>
      </w:r>
    </w:p>
    <w:p w14:paraId="3EF1ABDC" w14:textId="73D955FC" w:rsidR="0061552D" w:rsidRPr="00985617" w:rsidRDefault="004B73DF" w:rsidP="00FE5BB4">
      <w:pPr>
        <w:pStyle w:val="NormalWeb"/>
        <w:shd w:val="clear" w:color="auto" w:fill="FFFFFF"/>
        <w:spacing w:before="0" w:beforeAutospacing="0" w:after="0" w:afterAutospacing="0" w:line="480" w:lineRule="auto"/>
        <w:rPr>
          <w:rFonts w:eastAsia="Calibri"/>
        </w:rPr>
      </w:pPr>
      <w:r>
        <w:rPr>
          <w:rFonts w:eastAsia="Calibri"/>
        </w:rPr>
        <w:t>The data</w:t>
      </w:r>
      <w:r w:rsidR="00B04CA4">
        <w:rPr>
          <w:rFonts w:eastAsia="Calibri"/>
        </w:rPr>
        <w:t xml:space="preserve"> in this study were</w:t>
      </w:r>
      <w:r w:rsidR="00A2717F">
        <w:rPr>
          <w:rFonts w:eastAsia="Calibri"/>
        </w:rPr>
        <w:t xml:space="preserve"> the history</w:t>
      </w:r>
      <w:r w:rsidR="00687C71" w:rsidRPr="00985617">
        <w:rPr>
          <w:rFonts w:eastAsia="Calibri"/>
        </w:rPr>
        <w:t xml:space="preserve"> of power consumption</w:t>
      </w:r>
      <w:r w:rsidR="00F361A8">
        <w:rPr>
          <w:rFonts w:eastAsia="Calibri"/>
        </w:rPr>
        <w:t>,</w:t>
      </w:r>
      <w:r w:rsidR="00687C71" w:rsidRPr="00985617">
        <w:rPr>
          <w:rFonts w:eastAsia="Calibri"/>
        </w:rPr>
        <w:t xml:space="preserve"> collected in each 10 minutes for the period between 2017-01-01: 00:00:00 and 2017-12-31: 23:50:00. It is a unique dataset</w:t>
      </w:r>
      <w:r w:rsidR="00A2717F">
        <w:rPr>
          <w:rFonts w:eastAsia="Calibri"/>
        </w:rPr>
        <w:t>,</w:t>
      </w:r>
      <w:r w:rsidR="00687C71" w:rsidRPr="00985617">
        <w:rPr>
          <w:rFonts w:eastAsia="Calibri"/>
        </w:rPr>
        <w:t xml:space="preserve"> and it does n</w:t>
      </w:r>
      <w:r w:rsidR="00A2717F">
        <w:rPr>
          <w:rFonts w:eastAsia="Calibri"/>
        </w:rPr>
        <w:t>ot have any missing data. It</w:t>
      </w:r>
      <w:r w:rsidR="00687C71" w:rsidRPr="00985617">
        <w:rPr>
          <w:rFonts w:eastAsia="Calibri"/>
        </w:rPr>
        <w:t xml:space="preserve"> consisted of the date, time</w:t>
      </w:r>
      <w:r w:rsidR="00A2717F">
        <w:rPr>
          <w:rFonts w:eastAsia="Calibri"/>
        </w:rPr>
        <w:t>,</w:t>
      </w:r>
      <w:r w:rsidR="00687C71" w:rsidRPr="00985617">
        <w:rPr>
          <w:rFonts w:eastAsia="Calibri"/>
        </w:rPr>
        <w:t xml:space="preserve"> and the consumption of the three </w:t>
      </w:r>
      <w:r w:rsidR="00687C71" w:rsidRPr="00985617">
        <w:rPr>
          <w:rFonts w:eastAsia="Calibri"/>
        </w:rPr>
        <w:lastRenderedPageBreak/>
        <w:t xml:space="preserve">distribution networks. </w:t>
      </w:r>
      <w:r w:rsidR="007C4F00">
        <w:rPr>
          <w:rFonts w:eastAsia="Calibri"/>
        </w:rPr>
        <w:t>Figure 6</w:t>
      </w:r>
      <w:r w:rsidR="00002250" w:rsidRPr="00985617">
        <w:rPr>
          <w:rFonts w:eastAsia="Calibri"/>
        </w:rPr>
        <w:t xml:space="preserve"> </w:t>
      </w:r>
      <w:r w:rsidR="0061552D" w:rsidRPr="00985617">
        <w:rPr>
          <w:rFonts w:eastAsia="Calibri"/>
        </w:rPr>
        <w:t xml:space="preserve">shows the output consumption of the three distribution networks for the whole year of 2017 at each hour. </w:t>
      </w:r>
    </w:p>
    <w:p w14:paraId="7D8C1F38" w14:textId="4381703C" w:rsidR="0061552D" w:rsidRPr="00985617" w:rsidRDefault="0061552D" w:rsidP="005F0EEF">
      <w:pPr>
        <w:pStyle w:val="NormalWeb"/>
        <w:shd w:val="clear" w:color="auto" w:fill="FFFFFF"/>
        <w:spacing w:before="0" w:beforeAutospacing="0" w:after="0" w:afterAutospacing="0" w:line="480" w:lineRule="auto"/>
        <w:ind w:firstLine="720"/>
        <w:rPr>
          <w:rFonts w:eastAsia="Calibri"/>
        </w:rPr>
      </w:pPr>
      <w:r w:rsidRPr="00985617">
        <w:rPr>
          <w:rFonts w:eastAsia="Calibri"/>
          <w:noProof/>
        </w:rPr>
        <w:drawing>
          <wp:inline distT="0" distB="0" distL="0" distR="0" wp14:anchorId="57BB74AE" wp14:editId="113BBC85">
            <wp:extent cx="5943600" cy="25742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10-16 at 1.21.18 PM.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574290"/>
                    </a:xfrm>
                    <a:prstGeom prst="rect">
                      <a:avLst/>
                    </a:prstGeom>
                  </pic:spPr>
                </pic:pic>
              </a:graphicData>
            </a:graphic>
          </wp:inline>
        </w:drawing>
      </w:r>
    </w:p>
    <w:p w14:paraId="4BEFBC79" w14:textId="70BAC303" w:rsidR="00FE5BB4" w:rsidRPr="009C461F" w:rsidRDefault="00FE5BB4" w:rsidP="00FE5BB4">
      <w:pPr>
        <w:pStyle w:val="Caption"/>
        <w:rPr>
          <w:rFonts w:eastAsia="Times New Roman"/>
          <w:b w:val="0"/>
          <w:bCs w:val="0"/>
          <w:noProof/>
          <w:sz w:val="24"/>
          <w:szCs w:val="24"/>
        </w:rPr>
      </w:pPr>
      <w:r w:rsidRPr="009C461F">
        <w:rPr>
          <w:rFonts w:eastAsia="Times New Roman"/>
          <w:b w:val="0"/>
          <w:bCs w:val="0"/>
          <w:noProof/>
          <w:sz w:val="24"/>
          <w:szCs w:val="24"/>
        </w:rPr>
        <w:t>Fig 6. Power consumption for the year of 2017 at each hour for three distribution</w:t>
      </w:r>
    </w:p>
    <w:p w14:paraId="079B94EA" w14:textId="77777777" w:rsidR="007C3356" w:rsidRPr="00985617" w:rsidRDefault="007C3356" w:rsidP="005F0EEF">
      <w:pPr>
        <w:spacing w:line="480" w:lineRule="auto"/>
        <w:ind w:firstLine="720"/>
        <w:rPr>
          <w:b/>
          <w:bCs/>
          <w:color w:val="000000"/>
          <w:u w:val="single"/>
        </w:rPr>
      </w:pPr>
    </w:p>
    <w:p w14:paraId="024DE998" w14:textId="08272910" w:rsidR="00C84630" w:rsidRPr="00985617" w:rsidRDefault="00C84630" w:rsidP="005F0EEF">
      <w:pPr>
        <w:pStyle w:val="NormalWeb"/>
        <w:shd w:val="clear" w:color="auto" w:fill="FFFFFF"/>
        <w:spacing w:before="0" w:beforeAutospacing="0" w:after="0" w:afterAutospacing="0" w:line="480" w:lineRule="auto"/>
        <w:ind w:firstLine="720"/>
        <w:rPr>
          <w:rFonts w:eastAsia="Calibri"/>
        </w:rPr>
      </w:pPr>
      <w:r w:rsidRPr="00985617">
        <w:rPr>
          <w:rFonts w:eastAsia="Calibri"/>
        </w:rPr>
        <w:t>There are similarities and differences between the three distribution</w:t>
      </w:r>
      <w:r w:rsidR="0010657F">
        <w:rPr>
          <w:rFonts w:eastAsia="Calibri"/>
        </w:rPr>
        <w:t>s</w:t>
      </w:r>
      <w:r w:rsidR="00B846DB">
        <w:rPr>
          <w:rFonts w:eastAsia="Calibri"/>
        </w:rPr>
        <w:t>:</w:t>
      </w:r>
      <w:r w:rsidRPr="00985617">
        <w:rPr>
          <w:rFonts w:eastAsia="Calibri"/>
        </w:rPr>
        <w:t xml:space="preserve"> the increasing of power consumption in the summer is similar and that </w:t>
      </w:r>
      <w:r w:rsidR="00342A55">
        <w:rPr>
          <w:rFonts w:eastAsia="Calibri"/>
        </w:rPr>
        <w:t xml:space="preserve">is </w:t>
      </w:r>
      <w:r w:rsidRPr="00985617">
        <w:rPr>
          <w:rFonts w:eastAsia="Calibri"/>
        </w:rPr>
        <w:t>because of the hot weather and vacation time</w:t>
      </w:r>
      <w:r w:rsidR="0037669F">
        <w:rPr>
          <w:rFonts w:eastAsia="Calibri"/>
        </w:rPr>
        <w:t xml:space="preserve">. </w:t>
      </w:r>
      <w:r w:rsidR="00AC2416">
        <w:rPr>
          <w:rFonts w:eastAsia="Calibri"/>
        </w:rPr>
        <w:t>H</w:t>
      </w:r>
      <w:r w:rsidR="0037669F">
        <w:rPr>
          <w:rFonts w:eastAsia="Calibri"/>
        </w:rPr>
        <w:t>owever,</w:t>
      </w:r>
      <w:r w:rsidRPr="00985617">
        <w:rPr>
          <w:rFonts w:eastAsia="Calibri"/>
        </w:rPr>
        <w:t xml:space="preserve"> the difference is the reduced power consumption of Quads and Smir distribution in November and December compared to the power consumption of Boussafou distribution at the same months. </w:t>
      </w:r>
    </w:p>
    <w:p w14:paraId="6D90E73C" w14:textId="77777777" w:rsidR="0095584C" w:rsidRPr="00985617" w:rsidRDefault="00CA559A" w:rsidP="005F0EEF">
      <w:pPr>
        <w:pStyle w:val="NormalWeb"/>
        <w:shd w:val="clear" w:color="auto" w:fill="FFFFFF"/>
        <w:spacing w:before="0" w:beforeAutospacing="0" w:after="0" w:afterAutospacing="0" w:line="480" w:lineRule="auto"/>
        <w:ind w:firstLine="720"/>
        <w:rPr>
          <w:rFonts w:eastAsia="Calibri"/>
          <w:noProof/>
        </w:rPr>
      </w:pPr>
      <w:r w:rsidRPr="00985617">
        <w:rPr>
          <w:rFonts w:eastAsia="Calibri"/>
        </w:rPr>
        <w:t>Different attributes of date and time are used as the inputs for the prediction models. Month, day of month, hour, day of year, week of year, day of week, quarter and minute are the independent variables</w:t>
      </w:r>
      <w:r w:rsidR="000A572E">
        <w:rPr>
          <w:rFonts w:eastAsia="Calibri"/>
        </w:rPr>
        <w:t>,</w:t>
      </w:r>
      <w:r w:rsidRPr="00985617">
        <w:rPr>
          <w:rFonts w:eastAsia="Calibri"/>
        </w:rPr>
        <w:t xml:space="preserve"> and their correlation</w:t>
      </w:r>
      <w:r w:rsidR="003838EB">
        <w:rPr>
          <w:rFonts w:eastAsia="Calibri"/>
        </w:rPr>
        <w:t xml:space="preserve"> to the dependent variable</w:t>
      </w:r>
      <w:r w:rsidR="007C4F00">
        <w:rPr>
          <w:rFonts w:eastAsia="Calibri"/>
        </w:rPr>
        <w:t xml:space="preserve"> is shown in Figure 7</w:t>
      </w:r>
      <w:r w:rsidRPr="00985617">
        <w:rPr>
          <w:rFonts w:eastAsia="Calibri"/>
        </w:rPr>
        <w:t>.</w:t>
      </w:r>
    </w:p>
    <w:tbl>
      <w:tblPr>
        <w:tblStyle w:val="TableGrid"/>
        <w:tblW w:w="0" w:type="auto"/>
        <w:tblLook w:val="04A0" w:firstRow="1" w:lastRow="0" w:firstColumn="1" w:lastColumn="0" w:noHBand="0" w:noVBand="1"/>
      </w:tblPr>
      <w:tblGrid>
        <w:gridCol w:w="4788"/>
        <w:gridCol w:w="4788"/>
      </w:tblGrid>
      <w:tr w:rsidR="0095584C" w14:paraId="490D5D19" w14:textId="77777777" w:rsidTr="00FD308F">
        <w:tc>
          <w:tcPr>
            <w:tcW w:w="5041" w:type="dxa"/>
          </w:tcPr>
          <w:p w14:paraId="6B03DEE2" w14:textId="77777777" w:rsidR="0095584C" w:rsidRDefault="0095584C" w:rsidP="00FD308F">
            <w:pPr>
              <w:pStyle w:val="NormalWeb"/>
              <w:spacing w:before="0" w:beforeAutospacing="0" w:after="240" w:afterAutospacing="0" w:line="276" w:lineRule="auto"/>
              <w:jc w:val="center"/>
              <w:rPr>
                <w:rFonts w:eastAsia="Calibri"/>
              </w:rPr>
            </w:pPr>
            <w:r w:rsidRPr="00E5700D">
              <w:rPr>
                <w:rFonts w:eastAsia="Calibri"/>
                <w:noProof/>
              </w:rPr>
              <w:lastRenderedPageBreak/>
              <w:drawing>
                <wp:anchor distT="0" distB="0" distL="114300" distR="114300" simplePos="0" relativeHeight="251659264" behindDoc="0" locked="0" layoutInCell="1" allowOverlap="1" wp14:anchorId="3871A49D" wp14:editId="7AC4F086">
                  <wp:simplePos x="0" y="0"/>
                  <wp:positionH relativeFrom="column">
                    <wp:posOffset>-65405</wp:posOffset>
                  </wp:positionH>
                  <wp:positionV relativeFrom="paragraph">
                    <wp:posOffset>14605</wp:posOffset>
                  </wp:positionV>
                  <wp:extent cx="2974975" cy="2221865"/>
                  <wp:effectExtent l="0" t="0" r="0" b="6985"/>
                  <wp:wrapTopAndBottom/>
                  <wp:docPr id="18"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ysplotbox"/>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74975" cy="22218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rPr>
              <w:t>Quads distribution network</w:t>
            </w:r>
          </w:p>
        </w:tc>
        <w:tc>
          <w:tcPr>
            <w:tcW w:w="5041" w:type="dxa"/>
          </w:tcPr>
          <w:p w14:paraId="0E8A6822" w14:textId="77777777" w:rsidR="0095584C" w:rsidRPr="005B4CCE" w:rsidRDefault="0095584C" w:rsidP="00FD308F">
            <w:pPr>
              <w:pStyle w:val="NormalWeb"/>
              <w:spacing w:before="0" w:beforeAutospacing="0" w:after="0" w:afterAutospacing="0"/>
              <w:jc w:val="lowKashida"/>
              <w:rPr>
                <w:rFonts w:eastAsia="Calibri"/>
                <w:sz w:val="2"/>
                <w:szCs w:val="2"/>
              </w:rPr>
            </w:pPr>
            <w:r>
              <w:rPr>
                <w:rFonts w:eastAsia="Calibri"/>
                <w:noProof/>
              </w:rPr>
              <w:drawing>
                <wp:inline distT="0" distB="0" distL="0" distR="0" wp14:anchorId="704C4E8C" wp14:editId="3A6E3317">
                  <wp:extent cx="2978811" cy="2224800"/>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mirboxplot.png"/>
                          <pic:cNvPicPr/>
                        </pic:nvPicPr>
                        <pic:blipFill>
                          <a:blip r:embed="rId16">
                            <a:extLst>
                              <a:ext uri="{28A0092B-C50C-407E-A947-70E740481C1C}">
                                <a14:useLocalDpi xmlns:a14="http://schemas.microsoft.com/office/drawing/2010/main" val="0"/>
                              </a:ext>
                            </a:extLst>
                          </a:blip>
                          <a:stretch>
                            <a:fillRect/>
                          </a:stretch>
                        </pic:blipFill>
                        <pic:spPr>
                          <a:xfrm>
                            <a:off x="0" y="0"/>
                            <a:ext cx="2978811" cy="2224800"/>
                          </a:xfrm>
                          <a:prstGeom prst="rect">
                            <a:avLst/>
                          </a:prstGeom>
                        </pic:spPr>
                      </pic:pic>
                    </a:graphicData>
                  </a:graphic>
                </wp:inline>
              </w:drawing>
            </w:r>
          </w:p>
          <w:p w14:paraId="6EC9A6B5" w14:textId="77777777" w:rsidR="0095584C" w:rsidRDefault="0095584C" w:rsidP="00FD308F">
            <w:pPr>
              <w:pStyle w:val="NormalWeb"/>
              <w:spacing w:before="0" w:beforeAutospacing="0" w:after="240" w:afterAutospacing="0" w:line="276" w:lineRule="auto"/>
              <w:jc w:val="center"/>
              <w:rPr>
                <w:rFonts w:eastAsia="Calibri"/>
              </w:rPr>
            </w:pPr>
            <w:r>
              <w:rPr>
                <w:rFonts w:eastAsia="Calibri"/>
              </w:rPr>
              <w:t>Smir distribution network</w:t>
            </w:r>
          </w:p>
        </w:tc>
      </w:tr>
      <w:tr w:rsidR="0095584C" w14:paraId="0FE3FD1B" w14:textId="77777777" w:rsidTr="00FD308F">
        <w:tc>
          <w:tcPr>
            <w:tcW w:w="5041" w:type="dxa"/>
          </w:tcPr>
          <w:p w14:paraId="20B95EED" w14:textId="77777777" w:rsidR="0095584C" w:rsidRDefault="0095584C" w:rsidP="00FD308F">
            <w:pPr>
              <w:pStyle w:val="NormalWeb"/>
              <w:keepNext/>
              <w:spacing w:before="0" w:beforeAutospacing="0" w:after="240" w:afterAutospacing="0" w:line="276" w:lineRule="auto"/>
              <w:jc w:val="center"/>
            </w:pPr>
            <w:r>
              <w:rPr>
                <w:rFonts w:eastAsia="Calibri"/>
                <w:noProof/>
              </w:rPr>
              <w:drawing>
                <wp:inline distT="0" distB="0" distL="0" distR="0" wp14:anchorId="30AAD84A" wp14:editId="25386E0B">
                  <wp:extent cx="2978811" cy="2224800"/>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oussafouboxplot.png"/>
                          <pic:cNvPicPr/>
                        </pic:nvPicPr>
                        <pic:blipFill>
                          <a:blip r:embed="rId17">
                            <a:extLst>
                              <a:ext uri="{28A0092B-C50C-407E-A947-70E740481C1C}">
                                <a14:useLocalDpi xmlns:a14="http://schemas.microsoft.com/office/drawing/2010/main" val="0"/>
                              </a:ext>
                            </a:extLst>
                          </a:blip>
                          <a:stretch>
                            <a:fillRect/>
                          </a:stretch>
                        </pic:blipFill>
                        <pic:spPr>
                          <a:xfrm>
                            <a:off x="0" y="0"/>
                            <a:ext cx="2978811" cy="2224800"/>
                          </a:xfrm>
                          <a:prstGeom prst="rect">
                            <a:avLst/>
                          </a:prstGeom>
                        </pic:spPr>
                      </pic:pic>
                    </a:graphicData>
                  </a:graphic>
                </wp:inline>
              </w:drawing>
            </w:r>
          </w:p>
          <w:p w14:paraId="027B7195" w14:textId="400C3AFD" w:rsidR="0095584C" w:rsidRPr="005B4CCE" w:rsidRDefault="0095584C" w:rsidP="00FD308F">
            <w:pPr>
              <w:pStyle w:val="NormalWeb"/>
              <w:spacing w:before="0" w:beforeAutospacing="0" w:after="240" w:afterAutospacing="0" w:line="276" w:lineRule="auto"/>
              <w:jc w:val="center"/>
              <w:rPr>
                <w:rFonts w:ascii="Courier New" w:hAnsi="Courier New" w:cs="Courier New"/>
                <w:color w:val="000000" w:themeColor="text1"/>
              </w:rPr>
            </w:pPr>
            <w:r w:rsidRPr="00290F73">
              <w:rPr>
                <w:rFonts w:eastAsia="Calibri"/>
                <w:color w:val="000000" w:themeColor="text1"/>
              </w:rPr>
              <w:t>Boussafou</w:t>
            </w:r>
            <w:r w:rsidR="00290F73">
              <w:rPr>
                <w:rFonts w:ascii="Courier New" w:hAnsi="Courier New" w:cs="Courier New"/>
                <w:b/>
                <w:bCs/>
                <w:color w:val="000000" w:themeColor="text1"/>
              </w:rPr>
              <w:t xml:space="preserve"> </w:t>
            </w:r>
            <w:r w:rsidRPr="005B4CCE">
              <w:rPr>
                <w:rFonts w:eastAsia="Calibri"/>
                <w:color w:val="000000" w:themeColor="text1"/>
              </w:rPr>
              <w:t>distribution network</w:t>
            </w:r>
          </w:p>
        </w:tc>
        <w:tc>
          <w:tcPr>
            <w:tcW w:w="5041" w:type="dxa"/>
          </w:tcPr>
          <w:p w14:paraId="54C11F8B" w14:textId="77777777" w:rsidR="0095584C" w:rsidRDefault="0095584C" w:rsidP="00FD308F">
            <w:pPr>
              <w:pStyle w:val="NormalWeb"/>
              <w:spacing w:before="0" w:beforeAutospacing="0" w:after="240" w:afterAutospacing="0" w:line="276" w:lineRule="auto"/>
              <w:jc w:val="center"/>
              <w:rPr>
                <w:rFonts w:eastAsia="Calibri"/>
              </w:rPr>
            </w:pPr>
            <w:r>
              <w:rPr>
                <w:rFonts w:eastAsia="Calibri"/>
                <w:noProof/>
              </w:rPr>
              <w:drawing>
                <wp:inline distT="0" distB="0" distL="0" distR="0" wp14:anchorId="00E269B3" wp14:editId="56DDDBA3">
                  <wp:extent cx="2978282" cy="232787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ggregationboxplow.png"/>
                          <pic:cNvPicPr/>
                        </pic:nvPicPr>
                        <pic:blipFill>
                          <a:blip r:embed="rId18">
                            <a:extLst>
                              <a:ext uri="{28A0092B-C50C-407E-A947-70E740481C1C}">
                                <a14:useLocalDpi xmlns:a14="http://schemas.microsoft.com/office/drawing/2010/main" val="0"/>
                              </a:ext>
                            </a:extLst>
                          </a:blip>
                          <a:stretch>
                            <a:fillRect/>
                          </a:stretch>
                        </pic:blipFill>
                        <pic:spPr>
                          <a:xfrm>
                            <a:off x="0" y="0"/>
                            <a:ext cx="2978811" cy="2328285"/>
                          </a:xfrm>
                          <a:prstGeom prst="rect">
                            <a:avLst/>
                          </a:prstGeom>
                        </pic:spPr>
                      </pic:pic>
                    </a:graphicData>
                  </a:graphic>
                </wp:inline>
              </w:drawing>
            </w:r>
            <w:r>
              <w:rPr>
                <w:rFonts w:eastAsia="Calibri"/>
              </w:rPr>
              <w:t>Aggregation data</w:t>
            </w:r>
          </w:p>
        </w:tc>
      </w:tr>
    </w:tbl>
    <w:p w14:paraId="1BB8EC91" w14:textId="08BD0D9D" w:rsidR="00DA6960" w:rsidRPr="00985617" w:rsidRDefault="00DA6960" w:rsidP="005F0EEF">
      <w:pPr>
        <w:pStyle w:val="NormalWeb"/>
        <w:shd w:val="clear" w:color="auto" w:fill="FFFFFF"/>
        <w:spacing w:before="0" w:beforeAutospacing="0" w:after="0" w:afterAutospacing="0" w:line="480" w:lineRule="auto"/>
        <w:ind w:firstLine="720"/>
        <w:rPr>
          <w:b/>
          <w:bCs/>
          <w:u w:val="single"/>
        </w:rPr>
      </w:pPr>
    </w:p>
    <w:p w14:paraId="7CBBD3D2" w14:textId="0A4AC7F9" w:rsidR="00AE7A30" w:rsidRPr="00985617" w:rsidRDefault="00AE7A30" w:rsidP="0095584C">
      <w:pPr>
        <w:pStyle w:val="NormalWeb"/>
        <w:shd w:val="clear" w:color="auto" w:fill="FFFFFF"/>
        <w:spacing w:before="0" w:beforeAutospacing="0" w:after="0" w:afterAutospacing="0" w:line="480" w:lineRule="auto"/>
        <w:ind w:firstLine="720"/>
        <w:jc w:val="center"/>
        <w:rPr>
          <w:rFonts w:eastAsia="Calibri"/>
        </w:rPr>
      </w:pPr>
      <w:r w:rsidRPr="00442024">
        <w:rPr>
          <w:noProof/>
          <w:color w:val="auto"/>
        </w:rPr>
        <w:t xml:space="preserve">Fig </w:t>
      </w:r>
      <w:r w:rsidR="007C4F00">
        <w:rPr>
          <w:noProof/>
          <w:color w:val="auto"/>
        </w:rPr>
        <w:t>7</w:t>
      </w:r>
      <w:r w:rsidRPr="00442024">
        <w:rPr>
          <w:noProof/>
          <w:color w:val="auto"/>
        </w:rPr>
        <w:tab/>
        <w:t xml:space="preserve">Correlation relationship between power consumption of </w:t>
      </w:r>
      <w:r w:rsidR="00973D06" w:rsidRPr="00973D06">
        <w:rPr>
          <w:noProof/>
          <w:color w:val="auto"/>
        </w:rPr>
        <w:t>three distribution</w:t>
      </w:r>
      <w:r w:rsidR="00973D06" w:rsidRPr="00985617">
        <w:rPr>
          <w:rFonts w:eastAsia="SimSun"/>
          <w:noProof/>
        </w:rPr>
        <w:t xml:space="preserve"> </w:t>
      </w:r>
      <w:r w:rsidRPr="00985617">
        <w:rPr>
          <w:rFonts w:eastAsia="SimSun"/>
          <w:noProof/>
        </w:rPr>
        <w:t>network</w:t>
      </w:r>
      <w:r w:rsidR="00973D06">
        <w:rPr>
          <w:rFonts w:eastAsia="SimSun"/>
          <w:noProof/>
        </w:rPr>
        <w:t>s</w:t>
      </w:r>
      <w:r w:rsidRPr="00985617">
        <w:rPr>
          <w:rFonts w:eastAsia="SimSun"/>
          <w:noProof/>
        </w:rPr>
        <w:t xml:space="preserve"> and calendar variables</w:t>
      </w:r>
    </w:p>
    <w:p w14:paraId="4CBA1FF1" w14:textId="3C6114A2" w:rsidR="00AE7A30" w:rsidRPr="00985617" w:rsidRDefault="00AE7A30" w:rsidP="005F0EEF">
      <w:pPr>
        <w:pStyle w:val="NormalWeb"/>
        <w:shd w:val="clear" w:color="auto" w:fill="FFFFFF"/>
        <w:spacing w:before="0" w:beforeAutospacing="0" w:after="0" w:afterAutospacing="0" w:line="480" w:lineRule="auto"/>
        <w:ind w:firstLine="720"/>
        <w:rPr>
          <w:rFonts w:eastAsia="Calibri"/>
          <w:rtl/>
        </w:rPr>
      </w:pPr>
      <w:r w:rsidRPr="00985617">
        <w:rPr>
          <w:rFonts w:eastAsia="Calibri"/>
        </w:rPr>
        <w:t>Due to the people</w:t>
      </w:r>
      <w:r w:rsidR="007A24C7">
        <w:rPr>
          <w:rFonts w:eastAsia="Calibri"/>
        </w:rPr>
        <w:t>’s</w:t>
      </w:r>
      <w:r w:rsidRPr="00985617">
        <w:rPr>
          <w:rFonts w:eastAsia="Calibri"/>
        </w:rPr>
        <w:t xml:space="preserve"> behavior, the consumption of power is changed in working days compared to weekends. Usually on working days the consumption is decreased in hous</w:t>
      </w:r>
      <w:r w:rsidR="007A24C7">
        <w:rPr>
          <w:rFonts w:eastAsia="Calibri"/>
        </w:rPr>
        <w:t>ehol</w:t>
      </w:r>
      <w:r w:rsidR="002B7094">
        <w:rPr>
          <w:rFonts w:eastAsia="Calibri"/>
        </w:rPr>
        <w:t>d</w:t>
      </w:r>
      <w:r w:rsidR="007A24C7">
        <w:rPr>
          <w:rFonts w:eastAsia="Calibri"/>
        </w:rPr>
        <w:t>s</w:t>
      </w:r>
      <w:r w:rsidRPr="00985617">
        <w:rPr>
          <w:rFonts w:eastAsia="Calibri"/>
        </w:rPr>
        <w:t xml:space="preserve"> and increased in factories, commercial</w:t>
      </w:r>
      <w:r w:rsidR="00463D2D">
        <w:rPr>
          <w:rFonts w:eastAsia="Calibri"/>
        </w:rPr>
        <w:t>,</w:t>
      </w:r>
      <w:r w:rsidRPr="00985617">
        <w:rPr>
          <w:rFonts w:eastAsia="Calibri"/>
        </w:rPr>
        <w:t xml:space="preserve"> and public establis</w:t>
      </w:r>
      <w:r w:rsidR="00463D2D">
        <w:rPr>
          <w:rFonts w:eastAsia="Calibri"/>
        </w:rPr>
        <w:t>hments</w:t>
      </w:r>
      <w:r w:rsidR="00F0327C">
        <w:rPr>
          <w:rFonts w:eastAsia="Calibri"/>
        </w:rPr>
        <w:t>,</w:t>
      </w:r>
      <w:r w:rsidR="00463D2D">
        <w:rPr>
          <w:rFonts w:eastAsia="Calibri"/>
        </w:rPr>
        <w:t xml:space="preserve"> and the opposite happens</w:t>
      </w:r>
      <w:r w:rsidR="008435F7">
        <w:rPr>
          <w:rFonts w:eastAsia="Calibri"/>
        </w:rPr>
        <w:t xml:space="preserve"> on weekends. </w:t>
      </w:r>
      <w:r w:rsidR="00EF6A40" w:rsidRPr="00EF6A40">
        <w:rPr>
          <w:rFonts w:eastAsia="Calibri"/>
        </w:rPr>
        <w:t>The</w:t>
      </w:r>
      <w:r w:rsidRPr="00985617">
        <w:rPr>
          <w:rFonts w:eastAsia="Calibri"/>
        </w:rPr>
        <w:t xml:space="preserve"> dataset is aggregated data</w:t>
      </w:r>
      <w:r w:rsidR="0071267E">
        <w:rPr>
          <w:rFonts w:eastAsia="Calibri"/>
        </w:rPr>
        <w:t>,</w:t>
      </w:r>
      <w:r w:rsidRPr="00985617">
        <w:rPr>
          <w:rFonts w:eastAsia="Calibri"/>
        </w:rPr>
        <w:t xml:space="preserve"> and</w:t>
      </w:r>
      <w:r w:rsidR="00F0327C">
        <w:rPr>
          <w:rFonts w:eastAsia="Calibri"/>
        </w:rPr>
        <w:t xml:space="preserve"> does not include whether the buildings were </w:t>
      </w:r>
      <w:r w:rsidR="00F0327C">
        <w:rPr>
          <w:rFonts w:eastAsia="Calibri"/>
        </w:rPr>
        <w:lastRenderedPageBreak/>
        <w:t>“green” or not.</w:t>
      </w:r>
      <w:r w:rsidR="00FE5BB4">
        <w:rPr>
          <w:rFonts w:eastAsia="Calibri"/>
        </w:rPr>
        <w:t xml:space="preserve"> Figure 8</w:t>
      </w:r>
      <w:r w:rsidRPr="00985617">
        <w:rPr>
          <w:rFonts w:eastAsia="Calibri"/>
        </w:rPr>
        <w:t xml:space="preserve"> shows the consumption of </w:t>
      </w:r>
      <w:r w:rsidR="00F0327C">
        <w:rPr>
          <w:rFonts w:eastAsia="Calibri"/>
        </w:rPr>
        <w:t>on the week</w:t>
      </w:r>
      <w:r w:rsidRPr="00985617">
        <w:rPr>
          <w:rFonts w:eastAsia="Calibri"/>
        </w:rPr>
        <w:t>days</w:t>
      </w:r>
      <w:r w:rsidR="00D51439">
        <w:rPr>
          <w:rFonts w:eastAsia="Calibri"/>
        </w:rPr>
        <w:t>,</w:t>
      </w:r>
      <w:r w:rsidRPr="00985617">
        <w:rPr>
          <w:rFonts w:eastAsia="Calibri"/>
        </w:rPr>
        <w:t xml:space="preserve"> and it shows slight electricity power consumption is used on Sunday compared to the other days.</w:t>
      </w:r>
    </w:p>
    <w:tbl>
      <w:tblPr>
        <w:tblStyle w:val="TableGrid"/>
        <w:tblW w:w="0" w:type="auto"/>
        <w:tblLook w:val="04A0" w:firstRow="1" w:lastRow="0" w:firstColumn="1" w:lastColumn="0" w:noHBand="0" w:noVBand="1"/>
      </w:tblPr>
      <w:tblGrid>
        <w:gridCol w:w="4788"/>
        <w:gridCol w:w="4788"/>
      </w:tblGrid>
      <w:tr w:rsidR="00FD308F" w14:paraId="109E9D87" w14:textId="77777777" w:rsidTr="00FD308F">
        <w:tc>
          <w:tcPr>
            <w:tcW w:w="5041" w:type="dxa"/>
          </w:tcPr>
          <w:p w14:paraId="2F9F4388" w14:textId="77777777" w:rsidR="00FD308F" w:rsidRDefault="00FD308F" w:rsidP="00FD308F">
            <w:pPr>
              <w:pStyle w:val="NormalWeb"/>
              <w:spacing w:before="0" w:beforeAutospacing="0" w:after="240" w:afterAutospacing="0" w:line="276" w:lineRule="auto"/>
              <w:jc w:val="center"/>
              <w:rPr>
                <w:rFonts w:eastAsia="Calibri"/>
              </w:rPr>
            </w:pPr>
            <w:r w:rsidRPr="00E5700D">
              <w:rPr>
                <w:rFonts w:eastAsia="Calibri"/>
                <w:noProof/>
              </w:rPr>
              <w:drawing>
                <wp:anchor distT="0" distB="0" distL="114300" distR="114300" simplePos="0" relativeHeight="251661312" behindDoc="0" locked="0" layoutInCell="1" allowOverlap="1" wp14:anchorId="3E0E7D4F" wp14:editId="7D160BCF">
                  <wp:simplePos x="0" y="0"/>
                  <wp:positionH relativeFrom="column">
                    <wp:posOffset>-6350</wp:posOffset>
                  </wp:positionH>
                  <wp:positionV relativeFrom="paragraph">
                    <wp:posOffset>153670</wp:posOffset>
                  </wp:positionV>
                  <wp:extent cx="2974975" cy="2171700"/>
                  <wp:effectExtent l="0" t="0" r="0" b="12700"/>
                  <wp:wrapTopAndBottom/>
                  <wp:docPr id="12" name="Image 6" descr="daysplo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ysplotbox"/>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74975"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eastAsia="Calibri"/>
              </w:rPr>
              <w:t>Quads distribution network</w:t>
            </w:r>
          </w:p>
        </w:tc>
        <w:tc>
          <w:tcPr>
            <w:tcW w:w="5041" w:type="dxa"/>
          </w:tcPr>
          <w:p w14:paraId="0BEE90C0" w14:textId="77777777" w:rsidR="00FD308F" w:rsidRPr="005B4CCE" w:rsidRDefault="00FD308F" w:rsidP="00FD308F">
            <w:pPr>
              <w:pStyle w:val="NormalWeb"/>
              <w:spacing w:before="0" w:beforeAutospacing="0" w:after="0" w:afterAutospacing="0"/>
              <w:jc w:val="lowKashida"/>
              <w:rPr>
                <w:rFonts w:eastAsia="Calibri"/>
                <w:sz w:val="2"/>
                <w:szCs w:val="2"/>
              </w:rPr>
            </w:pPr>
            <w:r>
              <w:rPr>
                <w:rFonts w:eastAsia="Calibri"/>
                <w:noProof/>
              </w:rPr>
              <w:drawing>
                <wp:inline distT="0" distB="0" distL="0" distR="0" wp14:anchorId="4C1EF217" wp14:editId="1B00F100">
                  <wp:extent cx="2978283" cy="24421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mirboxplot.png"/>
                          <pic:cNvPicPr/>
                        </pic:nvPicPr>
                        <pic:blipFill>
                          <a:blip r:embed="rId20">
                            <a:extLst>
                              <a:ext uri="{28A0092B-C50C-407E-A947-70E740481C1C}">
                                <a14:useLocalDpi xmlns:a14="http://schemas.microsoft.com/office/drawing/2010/main" val="0"/>
                              </a:ext>
                            </a:extLst>
                          </a:blip>
                          <a:stretch>
                            <a:fillRect/>
                          </a:stretch>
                        </pic:blipFill>
                        <pic:spPr>
                          <a:xfrm>
                            <a:off x="0" y="0"/>
                            <a:ext cx="2978812" cy="2442606"/>
                          </a:xfrm>
                          <a:prstGeom prst="rect">
                            <a:avLst/>
                          </a:prstGeom>
                        </pic:spPr>
                      </pic:pic>
                    </a:graphicData>
                  </a:graphic>
                </wp:inline>
              </w:drawing>
            </w:r>
          </w:p>
          <w:p w14:paraId="5A33CF25" w14:textId="77777777" w:rsidR="00FD308F" w:rsidRDefault="00FD308F" w:rsidP="00FD308F">
            <w:pPr>
              <w:pStyle w:val="NormalWeb"/>
              <w:spacing w:before="0" w:beforeAutospacing="0" w:after="240" w:afterAutospacing="0" w:line="276" w:lineRule="auto"/>
              <w:jc w:val="center"/>
              <w:rPr>
                <w:rFonts w:eastAsia="Calibri"/>
              </w:rPr>
            </w:pPr>
            <w:r>
              <w:rPr>
                <w:rFonts w:eastAsia="Calibri"/>
              </w:rPr>
              <w:t>Smir distribution network</w:t>
            </w:r>
          </w:p>
        </w:tc>
      </w:tr>
      <w:tr w:rsidR="00FD308F" w14:paraId="5A746333" w14:textId="77777777" w:rsidTr="00FD308F">
        <w:tc>
          <w:tcPr>
            <w:tcW w:w="5041" w:type="dxa"/>
          </w:tcPr>
          <w:p w14:paraId="300E0AC7" w14:textId="2172781F" w:rsidR="00FD308F" w:rsidRPr="005B4CCE" w:rsidRDefault="00FD308F" w:rsidP="00FD308F">
            <w:pPr>
              <w:pStyle w:val="NormalWeb"/>
              <w:keepNext/>
              <w:spacing w:before="0" w:beforeAutospacing="0" w:after="240" w:afterAutospacing="0" w:line="276" w:lineRule="auto"/>
              <w:jc w:val="center"/>
              <w:rPr>
                <w:rFonts w:ascii="Courier New" w:hAnsi="Courier New" w:cs="Courier New"/>
                <w:color w:val="000000" w:themeColor="text1"/>
              </w:rPr>
            </w:pPr>
            <w:r>
              <w:rPr>
                <w:rFonts w:eastAsia="Calibri"/>
                <w:noProof/>
              </w:rPr>
              <w:drawing>
                <wp:inline distT="0" distB="0" distL="0" distR="0" wp14:anchorId="04B41F8F" wp14:editId="0D2B591D">
                  <wp:extent cx="2978812" cy="2224800"/>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oussafouboxplot.png"/>
                          <pic:cNvPicPr/>
                        </pic:nvPicPr>
                        <pic:blipFill>
                          <a:blip r:embed="rId21">
                            <a:extLst>
                              <a:ext uri="{28A0092B-C50C-407E-A947-70E740481C1C}">
                                <a14:useLocalDpi xmlns:a14="http://schemas.microsoft.com/office/drawing/2010/main" val="0"/>
                              </a:ext>
                            </a:extLst>
                          </a:blip>
                          <a:stretch>
                            <a:fillRect/>
                          </a:stretch>
                        </pic:blipFill>
                        <pic:spPr>
                          <a:xfrm>
                            <a:off x="0" y="0"/>
                            <a:ext cx="2978812" cy="2224800"/>
                          </a:xfrm>
                          <a:prstGeom prst="rect">
                            <a:avLst/>
                          </a:prstGeom>
                        </pic:spPr>
                      </pic:pic>
                    </a:graphicData>
                  </a:graphic>
                </wp:inline>
              </w:drawing>
            </w:r>
            <w:r w:rsidRPr="003748A7">
              <w:rPr>
                <w:rFonts w:eastAsia="Calibri"/>
              </w:rPr>
              <w:t>Boussafou</w:t>
            </w:r>
            <w:r w:rsidR="003748A7">
              <w:rPr>
                <w:rFonts w:ascii="Courier New" w:hAnsi="Courier New" w:cs="Courier New"/>
                <w:b/>
                <w:bCs/>
                <w:color w:val="000000" w:themeColor="text1"/>
              </w:rPr>
              <w:t xml:space="preserve"> </w:t>
            </w:r>
            <w:r w:rsidRPr="005B4CCE">
              <w:rPr>
                <w:rFonts w:eastAsia="Calibri"/>
                <w:color w:val="000000" w:themeColor="text1"/>
              </w:rPr>
              <w:t>distribution network</w:t>
            </w:r>
          </w:p>
        </w:tc>
        <w:tc>
          <w:tcPr>
            <w:tcW w:w="5041" w:type="dxa"/>
          </w:tcPr>
          <w:p w14:paraId="25C039C1" w14:textId="77777777" w:rsidR="00FD308F" w:rsidRDefault="00FD308F" w:rsidP="00FD308F">
            <w:pPr>
              <w:pStyle w:val="NormalWeb"/>
              <w:spacing w:before="0" w:beforeAutospacing="0" w:after="240" w:afterAutospacing="0" w:line="276" w:lineRule="auto"/>
              <w:jc w:val="center"/>
              <w:rPr>
                <w:rFonts w:eastAsia="Calibri"/>
              </w:rPr>
            </w:pPr>
            <w:r>
              <w:rPr>
                <w:rFonts w:eastAsia="Calibri"/>
                <w:noProof/>
              </w:rPr>
              <w:drawing>
                <wp:inline distT="0" distB="0" distL="0" distR="0" wp14:anchorId="53066ECC" wp14:editId="38D569F7">
                  <wp:extent cx="2978812" cy="2224800"/>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ggregationboxplow.png"/>
                          <pic:cNvPicPr/>
                        </pic:nvPicPr>
                        <pic:blipFill>
                          <a:blip r:embed="rId22">
                            <a:extLst>
                              <a:ext uri="{28A0092B-C50C-407E-A947-70E740481C1C}">
                                <a14:useLocalDpi xmlns:a14="http://schemas.microsoft.com/office/drawing/2010/main" val="0"/>
                              </a:ext>
                            </a:extLst>
                          </a:blip>
                          <a:stretch>
                            <a:fillRect/>
                          </a:stretch>
                        </pic:blipFill>
                        <pic:spPr>
                          <a:xfrm>
                            <a:off x="0" y="0"/>
                            <a:ext cx="2978812" cy="2224800"/>
                          </a:xfrm>
                          <a:prstGeom prst="rect">
                            <a:avLst/>
                          </a:prstGeom>
                        </pic:spPr>
                      </pic:pic>
                    </a:graphicData>
                  </a:graphic>
                </wp:inline>
              </w:drawing>
            </w:r>
            <w:r>
              <w:rPr>
                <w:rFonts w:eastAsia="Calibri"/>
              </w:rPr>
              <w:t>Aggregation data</w:t>
            </w:r>
          </w:p>
        </w:tc>
      </w:tr>
    </w:tbl>
    <w:p w14:paraId="7ABCFE71" w14:textId="77777777" w:rsidR="00C7288A" w:rsidRDefault="00C7288A" w:rsidP="004E6969">
      <w:pPr>
        <w:pStyle w:val="NormalWeb"/>
        <w:keepNext/>
        <w:shd w:val="clear" w:color="auto" w:fill="FFFFFF"/>
        <w:spacing w:before="0" w:beforeAutospacing="0" w:after="0" w:afterAutospacing="0" w:line="480" w:lineRule="auto"/>
        <w:jc w:val="center"/>
        <w:rPr>
          <w:rFonts w:eastAsia="SimSun"/>
          <w:noProof/>
        </w:rPr>
      </w:pPr>
    </w:p>
    <w:p w14:paraId="1B6835BF" w14:textId="270C830B" w:rsidR="00AE7A30" w:rsidRDefault="00AE7A30" w:rsidP="004E6969">
      <w:pPr>
        <w:pStyle w:val="NormalWeb"/>
        <w:keepNext/>
        <w:shd w:val="clear" w:color="auto" w:fill="FFFFFF"/>
        <w:spacing w:before="0" w:beforeAutospacing="0" w:after="0" w:afterAutospacing="0" w:line="480" w:lineRule="auto"/>
        <w:jc w:val="center"/>
        <w:rPr>
          <w:rFonts w:eastAsia="SimSun"/>
          <w:noProof/>
        </w:rPr>
      </w:pPr>
      <w:r w:rsidRPr="00985617">
        <w:rPr>
          <w:rFonts w:eastAsia="SimSun"/>
          <w:noProof/>
        </w:rPr>
        <w:t xml:space="preserve">Fig </w:t>
      </w:r>
      <w:r w:rsidR="00FE5BB4">
        <w:rPr>
          <w:rFonts w:eastAsia="SimSun"/>
          <w:noProof/>
        </w:rPr>
        <w:t>8</w:t>
      </w:r>
      <w:r w:rsidRPr="00985617">
        <w:rPr>
          <w:rFonts w:eastAsia="SimSun"/>
          <w:noProof/>
        </w:rPr>
        <w:t>.</w:t>
      </w:r>
      <w:r w:rsidRPr="00985617">
        <w:rPr>
          <w:rFonts w:eastAsia="SimSun"/>
          <w:noProof/>
        </w:rPr>
        <w:tab/>
        <w:t>Box plot comparison of electricity consumption among week days.</w:t>
      </w:r>
    </w:p>
    <w:p w14:paraId="39654273" w14:textId="77777777" w:rsidR="006F5546" w:rsidRPr="00985617" w:rsidRDefault="006F5546" w:rsidP="004E6969">
      <w:pPr>
        <w:pStyle w:val="NormalWeb"/>
        <w:keepNext/>
        <w:shd w:val="clear" w:color="auto" w:fill="FFFFFF"/>
        <w:spacing w:before="0" w:beforeAutospacing="0" w:after="0" w:afterAutospacing="0" w:line="480" w:lineRule="auto"/>
        <w:jc w:val="center"/>
        <w:rPr>
          <w:rFonts w:eastAsia="SimSun"/>
          <w:noProof/>
        </w:rPr>
      </w:pPr>
    </w:p>
    <w:p w14:paraId="1D54942C" w14:textId="43718680" w:rsidR="00AE7A30" w:rsidRPr="00985617" w:rsidRDefault="00D51439" w:rsidP="007F7735">
      <w:pPr>
        <w:pStyle w:val="NormalWeb"/>
        <w:shd w:val="clear" w:color="auto" w:fill="FFFFFF"/>
        <w:spacing w:before="0" w:beforeAutospacing="0" w:after="0" w:afterAutospacing="0" w:line="480" w:lineRule="auto"/>
        <w:ind w:firstLine="720"/>
      </w:pPr>
      <w:r>
        <w:rPr>
          <w:rFonts w:eastAsia="Calibri"/>
        </w:rPr>
        <w:t xml:space="preserve">There is no </w:t>
      </w:r>
      <w:r w:rsidR="00AE7A30" w:rsidRPr="00985617">
        <w:rPr>
          <w:rFonts w:eastAsia="Calibri"/>
        </w:rPr>
        <w:t>doubt that there are many factors which affect the power consumption</w:t>
      </w:r>
      <w:r>
        <w:rPr>
          <w:rFonts w:eastAsia="Calibri"/>
        </w:rPr>
        <w:t>,</w:t>
      </w:r>
      <w:r w:rsidR="00AE7A30" w:rsidRPr="00985617">
        <w:rPr>
          <w:rFonts w:eastAsia="Calibri"/>
        </w:rPr>
        <w:t xml:space="preserve"> such as weather, income, population, electricity price</w:t>
      </w:r>
      <w:r>
        <w:rPr>
          <w:rFonts w:eastAsia="Calibri"/>
        </w:rPr>
        <w:t>,</w:t>
      </w:r>
      <w:r w:rsidR="00AE7A30" w:rsidRPr="00985617">
        <w:rPr>
          <w:rFonts w:eastAsia="Calibri"/>
        </w:rPr>
        <w:t xml:space="preserve"> etc.</w:t>
      </w:r>
      <w:r w:rsidR="00965EF1">
        <w:rPr>
          <w:rFonts w:eastAsia="Calibri"/>
        </w:rPr>
        <w:t xml:space="preserve"> The data from o</w:t>
      </w:r>
      <w:r w:rsidR="00AE7A30" w:rsidRPr="00985617">
        <w:rPr>
          <w:rFonts w:eastAsia="Calibri"/>
        </w:rPr>
        <w:t>ne of th</w:t>
      </w:r>
      <w:r w:rsidR="00965EF1">
        <w:rPr>
          <w:rFonts w:eastAsia="Calibri"/>
        </w:rPr>
        <w:t>e factors, weather, were gathered from sensors that are</w:t>
      </w:r>
      <w:r w:rsidR="00AE7A30" w:rsidRPr="00985617">
        <w:rPr>
          <w:rFonts w:eastAsia="Calibri"/>
        </w:rPr>
        <w:t xml:space="preserve"> located in the airport at the cen</w:t>
      </w:r>
      <w:r w:rsidR="00965EF1">
        <w:rPr>
          <w:rFonts w:eastAsia="Calibri"/>
        </w:rPr>
        <w:t xml:space="preserve">ter of the city. This data were </w:t>
      </w:r>
      <w:r w:rsidR="00AE7A30" w:rsidRPr="00985617">
        <w:rPr>
          <w:rFonts w:eastAsia="Calibri"/>
        </w:rPr>
        <w:lastRenderedPageBreak/>
        <w:t>collected</w:t>
      </w:r>
      <w:r w:rsidR="00965EF1">
        <w:rPr>
          <w:rFonts w:eastAsia="Calibri"/>
        </w:rPr>
        <w:t xml:space="preserve"> </w:t>
      </w:r>
      <w:r w:rsidR="00965EF1" w:rsidRPr="00985617">
        <w:rPr>
          <w:rFonts w:eastAsia="Calibri"/>
        </w:rPr>
        <w:t>every 5 minutes</w:t>
      </w:r>
      <w:r w:rsidR="00AE7A30" w:rsidRPr="00985617">
        <w:rPr>
          <w:rFonts w:eastAsia="Calibri"/>
        </w:rPr>
        <w:t xml:space="preserve"> in the period between 2017-01-01 and 2017-12-31</w:t>
      </w:r>
      <w:r w:rsidR="00422F91" w:rsidRPr="00985617">
        <w:rPr>
          <w:rFonts w:eastAsia="Calibri"/>
        </w:rPr>
        <w:t>. I</w:t>
      </w:r>
      <w:r w:rsidR="00AE7A30" w:rsidRPr="00985617">
        <w:rPr>
          <w:rFonts w:eastAsia="Calibri"/>
        </w:rPr>
        <w:t xml:space="preserve"> reformed the data to be in every 10 minutes like the power consumption data by resampling the data and taking the average of two reading</w:t>
      </w:r>
      <w:r w:rsidR="00D4360C">
        <w:rPr>
          <w:rFonts w:eastAsia="Calibri"/>
        </w:rPr>
        <w:t>s</w:t>
      </w:r>
      <w:r w:rsidR="00AE7A30" w:rsidRPr="00985617">
        <w:rPr>
          <w:rFonts w:eastAsia="Calibri"/>
        </w:rPr>
        <w:t xml:space="preserve">. The </w:t>
      </w:r>
      <w:r w:rsidR="00B07AD2">
        <w:rPr>
          <w:rFonts w:eastAsia="Calibri"/>
        </w:rPr>
        <w:t>factor</w:t>
      </w:r>
      <w:r w:rsidR="00AE7A30" w:rsidRPr="00985617">
        <w:rPr>
          <w:rFonts w:eastAsia="Calibri"/>
        </w:rPr>
        <w:t xml:space="preserve"> of weather that </w:t>
      </w:r>
      <w:proofErr w:type="gramStart"/>
      <w:r w:rsidR="00AE7A30" w:rsidRPr="00985617">
        <w:rPr>
          <w:rFonts w:eastAsia="Calibri"/>
        </w:rPr>
        <w:t>were</w:t>
      </w:r>
      <w:proofErr w:type="gramEnd"/>
      <w:r w:rsidR="00AE7A30" w:rsidRPr="00985617">
        <w:rPr>
          <w:rFonts w:eastAsia="Calibri"/>
        </w:rPr>
        <w:t xml:space="preserve"> </w:t>
      </w:r>
      <w:r w:rsidR="006F64CA">
        <w:rPr>
          <w:rFonts w:eastAsia="Calibri"/>
        </w:rPr>
        <w:t>considered were</w:t>
      </w:r>
      <w:r w:rsidR="00AE7A30" w:rsidRPr="00985617">
        <w:rPr>
          <w:rFonts w:eastAsia="Calibri"/>
        </w:rPr>
        <w:t xml:space="preserve"> temperature, humidity, </w:t>
      </w:r>
      <w:r w:rsidR="00AE7A30" w:rsidRPr="003448C3">
        <w:t xml:space="preserve">wind speed, </w:t>
      </w:r>
      <w:r w:rsidR="0075248D" w:rsidRPr="003448C3">
        <w:t>(</w:t>
      </w:r>
      <w:r w:rsidR="00AE7A30" w:rsidRPr="003448C3">
        <w:t>flux diffus</w:t>
      </w:r>
      <w:r w:rsidR="0075248D" w:rsidRPr="003448C3">
        <w:t>ion)</w:t>
      </w:r>
      <w:r w:rsidR="00AE7A30" w:rsidRPr="003448C3">
        <w:t xml:space="preserve"> and general flux diffus</w:t>
      </w:r>
      <w:r w:rsidR="004E5376" w:rsidRPr="003448C3">
        <w:t>ion</w:t>
      </w:r>
      <w:r w:rsidR="00AE7A30" w:rsidRPr="003448C3">
        <w:t>.</w:t>
      </w:r>
      <w:r w:rsidR="007F7735" w:rsidRPr="003448C3">
        <w:t xml:space="preserve"> </w:t>
      </w:r>
      <w:r w:rsidR="00AE7A30" w:rsidRPr="00985617">
        <w:t>Table I shows the weather properties and the correlation between the power consumption of Quads distribution and the corresponding weather over the full period of the dataset</w:t>
      </w:r>
      <w:r w:rsidR="007F7735">
        <w:t>.</w:t>
      </w:r>
    </w:p>
    <w:p w14:paraId="50C512FB" w14:textId="77777777" w:rsidR="00AE7A30" w:rsidRPr="00985617" w:rsidRDefault="00AE7A30" w:rsidP="005F0EEF">
      <w:pPr>
        <w:pStyle w:val="tablehead"/>
        <w:tabs>
          <w:tab w:val="num" w:pos="1080"/>
        </w:tabs>
        <w:spacing w:before="0" w:after="0" w:line="480" w:lineRule="auto"/>
        <w:jc w:val="left"/>
        <w:rPr>
          <w:sz w:val="24"/>
          <w:szCs w:val="24"/>
        </w:rPr>
      </w:pPr>
      <w:r w:rsidRPr="00985617">
        <w:rPr>
          <w:sz w:val="24"/>
          <w:szCs w:val="24"/>
        </w:rPr>
        <w:t xml:space="preserve">Table </w:t>
      </w:r>
      <w:r w:rsidRPr="00985617">
        <w:rPr>
          <w:sz w:val="24"/>
          <w:szCs w:val="24"/>
        </w:rPr>
        <w:fldChar w:fldCharType="begin"/>
      </w:r>
      <w:r w:rsidRPr="00985617">
        <w:rPr>
          <w:sz w:val="24"/>
          <w:szCs w:val="24"/>
        </w:rPr>
        <w:instrText xml:space="preserve"> SEQ Table \* roman </w:instrText>
      </w:r>
      <w:r w:rsidRPr="00985617">
        <w:rPr>
          <w:sz w:val="24"/>
          <w:szCs w:val="24"/>
        </w:rPr>
        <w:fldChar w:fldCharType="separate"/>
      </w:r>
      <w:r w:rsidRPr="00985617">
        <w:rPr>
          <w:sz w:val="24"/>
          <w:szCs w:val="24"/>
        </w:rPr>
        <w:t>i</w:t>
      </w:r>
      <w:r w:rsidRPr="00985617">
        <w:rPr>
          <w:sz w:val="24"/>
          <w:szCs w:val="24"/>
        </w:rPr>
        <w:fldChar w:fldCharType="end"/>
      </w:r>
      <w:r w:rsidRPr="00985617">
        <w:rPr>
          <w:sz w:val="24"/>
          <w:szCs w:val="24"/>
        </w:rPr>
        <w:t xml:space="preserve"> </w:t>
      </w:r>
      <w:r w:rsidRPr="00985617">
        <w:rPr>
          <w:sz w:val="24"/>
          <w:szCs w:val="24"/>
        </w:rPr>
        <w:tab/>
        <w:t>COEFFICIENT OF CORRELATION BETWEEN THE INPUT VARIABLES AND THE OUTPUT VARIABLE</w:t>
      </w:r>
    </w:p>
    <w:tbl>
      <w:tblPr>
        <w:tblW w:w="93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2367"/>
        <w:gridCol w:w="1000"/>
        <w:gridCol w:w="947"/>
        <w:gridCol w:w="1132"/>
        <w:gridCol w:w="1104"/>
        <w:gridCol w:w="1133"/>
        <w:gridCol w:w="1696"/>
      </w:tblGrid>
      <w:tr w:rsidR="00422F91" w:rsidRPr="00985617" w14:paraId="22193E23" w14:textId="77777777" w:rsidTr="00283454">
        <w:trPr>
          <w:trHeight w:val="280"/>
        </w:trPr>
        <w:tc>
          <w:tcPr>
            <w:tcW w:w="2367" w:type="dxa"/>
            <w:shd w:val="clear" w:color="auto" w:fill="auto"/>
            <w:vAlign w:val="center"/>
          </w:tcPr>
          <w:p w14:paraId="33760D76" w14:textId="77777777" w:rsidR="00AE7A30" w:rsidRPr="00985617" w:rsidRDefault="00AE7A30" w:rsidP="005F0EEF">
            <w:pPr>
              <w:pStyle w:val="NormalWeb"/>
              <w:spacing w:before="0" w:beforeAutospacing="0" w:after="0" w:afterAutospacing="0" w:line="480" w:lineRule="auto"/>
              <w:rPr>
                <w:rFonts w:eastAsia="Calibri"/>
                <w:kern w:val="2"/>
              </w:rPr>
            </w:pPr>
          </w:p>
        </w:tc>
        <w:tc>
          <w:tcPr>
            <w:tcW w:w="1000" w:type="dxa"/>
            <w:shd w:val="clear" w:color="auto" w:fill="auto"/>
            <w:vAlign w:val="center"/>
          </w:tcPr>
          <w:p w14:paraId="52EF3F62"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Count</w:t>
            </w:r>
          </w:p>
        </w:tc>
        <w:tc>
          <w:tcPr>
            <w:tcW w:w="947" w:type="dxa"/>
            <w:shd w:val="clear" w:color="auto" w:fill="auto"/>
            <w:vAlign w:val="center"/>
          </w:tcPr>
          <w:p w14:paraId="3F5F726F"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Mean</w:t>
            </w:r>
          </w:p>
        </w:tc>
        <w:tc>
          <w:tcPr>
            <w:tcW w:w="1132" w:type="dxa"/>
            <w:shd w:val="clear" w:color="auto" w:fill="auto"/>
            <w:vAlign w:val="center"/>
          </w:tcPr>
          <w:p w14:paraId="4BB5F260"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STD</w:t>
            </w:r>
          </w:p>
        </w:tc>
        <w:tc>
          <w:tcPr>
            <w:tcW w:w="1104" w:type="dxa"/>
            <w:shd w:val="clear" w:color="auto" w:fill="auto"/>
            <w:vAlign w:val="center"/>
          </w:tcPr>
          <w:p w14:paraId="1E2035DA"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Min</w:t>
            </w:r>
          </w:p>
        </w:tc>
        <w:tc>
          <w:tcPr>
            <w:tcW w:w="1133" w:type="dxa"/>
            <w:shd w:val="clear" w:color="auto" w:fill="auto"/>
            <w:vAlign w:val="center"/>
          </w:tcPr>
          <w:p w14:paraId="54BEB207"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Max</w:t>
            </w:r>
          </w:p>
        </w:tc>
        <w:tc>
          <w:tcPr>
            <w:tcW w:w="1696" w:type="dxa"/>
            <w:shd w:val="clear" w:color="auto" w:fill="auto"/>
            <w:vAlign w:val="center"/>
          </w:tcPr>
          <w:p w14:paraId="32C09B79"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Correlation</w:t>
            </w:r>
          </w:p>
        </w:tc>
      </w:tr>
      <w:tr w:rsidR="00422F91" w:rsidRPr="00985617" w14:paraId="56A73AE3" w14:textId="77777777" w:rsidTr="00283454">
        <w:trPr>
          <w:trHeight w:val="280"/>
        </w:trPr>
        <w:tc>
          <w:tcPr>
            <w:tcW w:w="2367" w:type="dxa"/>
            <w:shd w:val="clear" w:color="auto" w:fill="auto"/>
            <w:vAlign w:val="center"/>
          </w:tcPr>
          <w:p w14:paraId="3D717BA3"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Quods</w:t>
            </w:r>
          </w:p>
        </w:tc>
        <w:tc>
          <w:tcPr>
            <w:tcW w:w="1000" w:type="dxa"/>
            <w:shd w:val="clear" w:color="auto" w:fill="auto"/>
            <w:vAlign w:val="center"/>
          </w:tcPr>
          <w:p w14:paraId="45A0FB86"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4BDE1F51"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32330</w:t>
            </w:r>
          </w:p>
        </w:tc>
        <w:tc>
          <w:tcPr>
            <w:tcW w:w="1132" w:type="dxa"/>
            <w:shd w:val="clear" w:color="auto" w:fill="auto"/>
            <w:vAlign w:val="center"/>
          </w:tcPr>
          <w:p w14:paraId="236445E3" w14:textId="77777777" w:rsidR="00AE7A30" w:rsidRPr="00985617" w:rsidRDefault="00AE7A30" w:rsidP="005F0EEF">
            <w:pPr>
              <w:pStyle w:val="NormalWeb"/>
              <w:spacing w:before="0" w:beforeAutospacing="0" w:after="0" w:afterAutospacing="0" w:line="480" w:lineRule="auto"/>
              <w:rPr>
                <w:color w:val="212121"/>
                <w:kern w:val="2"/>
                <w:shd w:val="clear" w:color="auto" w:fill="FFFFFF"/>
              </w:rPr>
            </w:pPr>
            <w:r w:rsidRPr="00985617">
              <w:rPr>
                <w:color w:val="212121"/>
                <w:kern w:val="2"/>
                <w:shd w:val="clear" w:color="auto" w:fill="FFFFFF"/>
              </w:rPr>
              <w:t>7133.05</w:t>
            </w:r>
          </w:p>
        </w:tc>
        <w:tc>
          <w:tcPr>
            <w:tcW w:w="1104" w:type="dxa"/>
            <w:shd w:val="clear" w:color="auto" w:fill="auto"/>
            <w:vAlign w:val="center"/>
          </w:tcPr>
          <w:p w14:paraId="58D9D8AD" w14:textId="77777777" w:rsidR="00AE7A30" w:rsidRPr="00985617" w:rsidRDefault="00AE7A30" w:rsidP="005F0EEF">
            <w:pPr>
              <w:pStyle w:val="NormalWeb"/>
              <w:spacing w:before="0" w:beforeAutospacing="0" w:after="0" w:afterAutospacing="0" w:line="480" w:lineRule="auto"/>
              <w:rPr>
                <w:color w:val="212121"/>
                <w:kern w:val="2"/>
                <w:shd w:val="clear" w:color="auto" w:fill="FFFFFF"/>
              </w:rPr>
            </w:pPr>
            <w:r w:rsidRPr="00985617">
              <w:rPr>
                <w:color w:val="212121"/>
                <w:kern w:val="2"/>
                <w:shd w:val="clear" w:color="auto" w:fill="FFFFFF"/>
              </w:rPr>
              <w:t>13895.7</w:t>
            </w:r>
          </w:p>
        </w:tc>
        <w:tc>
          <w:tcPr>
            <w:tcW w:w="1133" w:type="dxa"/>
            <w:shd w:val="clear" w:color="auto" w:fill="auto"/>
            <w:vAlign w:val="center"/>
          </w:tcPr>
          <w:p w14:paraId="385A3C11" w14:textId="77777777" w:rsidR="00AE7A30" w:rsidRPr="00985617" w:rsidRDefault="00AE7A30" w:rsidP="005F0EEF">
            <w:pPr>
              <w:pStyle w:val="NormalWeb"/>
              <w:spacing w:before="0" w:beforeAutospacing="0" w:after="0" w:afterAutospacing="0" w:line="480" w:lineRule="auto"/>
              <w:rPr>
                <w:color w:val="212121"/>
                <w:kern w:val="2"/>
                <w:shd w:val="clear" w:color="auto" w:fill="FFFFFF"/>
              </w:rPr>
            </w:pPr>
            <w:r w:rsidRPr="00985617">
              <w:rPr>
                <w:color w:val="212121"/>
                <w:kern w:val="2"/>
                <w:shd w:val="clear" w:color="auto" w:fill="FFFFFF"/>
              </w:rPr>
              <w:t>52204.4</w:t>
            </w:r>
          </w:p>
        </w:tc>
        <w:tc>
          <w:tcPr>
            <w:tcW w:w="1696" w:type="dxa"/>
            <w:shd w:val="clear" w:color="auto" w:fill="auto"/>
            <w:vAlign w:val="center"/>
          </w:tcPr>
          <w:p w14:paraId="78BF1C22" w14:textId="77777777" w:rsidR="00AE7A30" w:rsidRPr="00985617" w:rsidRDefault="00AE7A30" w:rsidP="005F0EEF">
            <w:pPr>
              <w:pStyle w:val="NormalWeb"/>
              <w:spacing w:before="0" w:beforeAutospacing="0" w:after="0" w:afterAutospacing="0" w:line="480" w:lineRule="auto"/>
              <w:rPr>
                <w:rFonts w:eastAsia="Calibri"/>
                <w:kern w:val="2"/>
                <w:rtl/>
                <w:lang w:bidi="ar-YE"/>
              </w:rPr>
            </w:pPr>
            <w:r w:rsidRPr="00985617">
              <w:rPr>
                <w:rFonts w:eastAsia="Calibri"/>
                <w:kern w:val="2"/>
                <w:lang w:bidi="ar-YE"/>
              </w:rPr>
              <w:t>1</w:t>
            </w:r>
          </w:p>
        </w:tc>
      </w:tr>
      <w:tr w:rsidR="00422F91" w:rsidRPr="00985617" w14:paraId="65C23FA7" w14:textId="77777777" w:rsidTr="00283454">
        <w:trPr>
          <w:trHeight w:val="280"/>
        </w:trPr>
        <w:tc>
          <w:tcPr>
            <w:tcW w:w="2367" w:type="dxa"/>
            <w:shd w:val="clear" w:color="auto" w:fill="auto"/>
            <w:vAlign w:val="center"/>
          </w:tcPr>
          <w:p w14:paraId="688AFE17"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Temperature</w:t>
            </w:r>
          </w:p>
        </w:tc>
        <w:tc>
          <w:tcPr>
            <w:tcW w:w="1000" w:type="dxa"/>
            <w:shd w:val="clear" w:color="auto" w:fill="auto"/>
            <w:vAlign w:val="center"/>
          </w:tcPr>
          <w:p w14:paraId="37429A36"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1122EC00"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18.81</w:t>
            </w:r>
          </w:p>
        </w:tc>
        <w:tc>
          <w:tcPr>
            <w:tcW w:w="1132" w:type="dxa"/>
            <w:shd w:val="clear" w:color="auto" w:fill="auto"/>
            <w:vAlign w:val="center"/>
          </w:tcPr>
          <w:p w14:paraId="03C48270"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5.82</w:t>
            </w:r>
          </w:p>
        </w:tc>
        <w:tc>
          <w:tcPr>
            <w:tcW w:w="1104" w:type="dxa"/>
            <w:shd w:val="clear" w:color="auto" w:fill="auto"/>
            <w:vAlign w:val="center"/>
          </w:tcPr>
          <w:p w14:paraId="24CCAC46"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3.247</w:t>
            </w:r>
          </w:p>
        </w:tc>
        <w:tc>
          <w:tcPr>
            <w:tcW w:w="1133" w:type="dxa"/>
            <w:shd w:val="clear" w:color="auto" w:fill="auto"/>
            <w:vAlign w:val="center"/>
          </w:tcPr>
          <w:p w14:paraId="5AF9CC00"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40.010</w:t>
            </w:r>
          </w:p>
        </w:tc>
        <w:tc>
          <w:tcPr>
            <w:tcW w:w="1696" w:type="dxa"/>
            <w:shd w:val="clear" w:color="auto" w:fill="auto"/>
            <w:vAlign w:val="center"/>
          </w:tcPr>
          <w:p w14:paraId="3C13FC49"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0.440221</w:t>
            </w:r>
          </w:p>
        </w:tc>
      </w:tr>
      <w:tr w:rsidR="00422F91" w:rsidRPr="00985617" w14:paraId="3A28B78B" w14:textId="77777777" w:rsidTr="00283454">
        <w:trPr>
          <w:trHeight w:val="280"/>
        </w:trPr>
        <w:tc>
          <w:tcPr>
            <w:tcW w:w="2367" w:type="dxa"/>
            <w:shd w:val="clear" w:color="auto" w:fill="auto"/>
            <w:vAlign w:val="center"/>
          </w:tcPr>
          <w:p w14:paraId="6810E047"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Humidity</w:t>
            </w:r>
          </w:p>
        </w:tc>
        <w:tc>
          <w:tcPr>
            <w:tcW w:w="1000" w:type="dxa"/>
            <w:shd w:val="clear" w:color="auto" w:fill="auto"/>
            <w:vAlign w:val="center"/>
          </w:tcPr>
          <w:p w14:paraId="6A78F23C"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3CF1DDF6"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68.26 </w:t>
            </w:r>
          </w:p>
        </w:tc>
        <w:tc>
          <w:tcPr>
            <w:tcW w:w="1132" w:type="dxa"/>
            <w:shd w:val="clear" w:color="auto" w:fill="auto"/>
            <w:vAlign w:val="center"/>
          </w:tcPr>
          <w:p w14:paraId="25DCEB01"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15.55</w:t>
            </w:r>
          </w:p>
        </w:tc>
        <w:tc>
          <w:tcPr>
            <w:tcW w:w="1104" w:type="dxa"/>
            <w:shd w:val="clear" w:color="auto" w:fill="auto"/>
            <w:vAlign w:val="center"/>
          </w:tcPr>
          <w:p w14:paraId="27304787"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11.34 </w:t>
            </w:r>
          </w:p>
        </w:tc>
        <w:tc>
          <w:tcPr>
            <w:tcW w:w="1133" w:type="dxa"/>
            <w:shd w:val="clear" w:color="auto" w:fill="auto"/>
            <w:vAlign w:val="center"/>
          </w:tcPr>
          <w:p w14:paraId="0234C86F"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94.8 </w:t>
            </w:r>
          </w:p>
        </w:tc>
        <w:tc>
          <w:tcPr>
            <w:tcW w:w="1696" w:type="dxa"/>
            <w:shd w:val="clear" w:color="auto" w:fill="auto"/>
            <w:vAlign w:val="center"/>
          </w:tcPr>
          <w:p w14:paraId="3DF9FB41"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0.287421</w:t>
            </w:r>
          </w:p>
        </w:tc>
      </w:tr>
      <w:tr w:rsidR="00422F91" w:rsidRPr="00985617" w14:paraId="070B3102" w14:textId="77777777" w:rsidTr="00283454">
        <w:trPr>
          <w:trHeight w:val="280"/>
        </w:trPr>
        <w:tc>
          <w:tcPr>
            <w:tcW w:w="2367" w:type="dxa"/>
            <w:shd w:val="clear" w:color="auto" w:fill="auto"/>
            <w:vAlign w:val="center"/>
          </w:tcPr>
          <w:p w14:paraId="4716328D"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Wind Speed</w:t>
            </w:r>
          </w:p>
        </w:tc>
        <w:tc>
          <w:tcPr>
            <w:tcW w:w="1000" w:type="dxa"/>
            <w:shd w:val="clear" w:color="auto" w:fill="auto"/>
            <w:vAlign w:val="center"/>
          </w:tcPr>
          <w:p w14:paraId="399E2A02"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03BE5FF4"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1.96 </w:t>
            </w:r>
          </w:p>
        </w:tc>
        <w:tc>
          <w:tcPr>
            <w:tcW w:w="1132" w:type="dxa"/>
            <w:shd w:val="clear" w:color="auto" w:fill="auto"/>
            <w:vAlign w:val="center"/>
          </w:tcPr>
          <w:p w14:paraId="3973C339"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2.34</w:t>
            </w:r>
          </w:p>
        </w:tc>
        <w:tc>
          <w:tcPr>
            <w:tcW w:w="1104" w:type="dxa"/>
            <w:shd w:val="clear" w:color="auto" w:fill="auto"/>
            <w:vAlign w:val="center"/>
          </w:tcPr>
          <w:p w14:paraId="2915224C"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0.05</w:t>
            </w:r>
          </w:p>
        </w:tc>
        <w:tc>
          <w:tcPr>
            <w:tcW w:w="1133" w:type="dxa"/>
            <w:shd w:val="clear" w:color="auto" w:fill="auto"/>
            <w:vAlign w:val="center"/>
          </w:tcPr>
          <w:p w14:paraId="2AD1871E"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6.483</w:t>
            </w:r>
          </w:p>
        </w:tc>
        <w:tc>
          <w:tcPr>
            <w:tcW w:w="1696" w:type="dxa"/>
            <w:shd w:val="clear" w:color="auto" w:fill="auto"/>
            <w:vAlign w:val="center"/>
          </w:tcPr>
          <w:p w14:paraId="433944A4"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0.167444</w:t>
            </w:r>
          </w:p>
        </w:tc>
      </w:tr>
      <w:tr w:rsidR="00422F91" w:rsidRPr="00985617" w14:paraId="1EEAC6AB" w14:textId="77777777" w:rsidTr="00283454">
        <w:trPr>
          <w:trHeight w:val="280"/>
        </w:trPr>
        <w:tc>
          <w:tcPr>
            <w:tcW w:w="2367" w:type="dxa"/>
            <w:shd w:val="clear" w:color="auto" w:fill="auto"/>
            <w:vAlign w:val="center"/>
          </w:tcPr>
          <w:p w14:paraId="5363BCA4" w14:textId="77777777" w:rsidR="00AE7A30" w:rsidRPr="00985617" w:rsidRDefault="00AE7A30" w:rsidP="005F0EEF">
            <w:pPr>
              <w:pStyle w:val="NormalWeb"/>
              <w:spacing w:before="0" w:beforeAutospacing="0" w:after="0" w:afterAutospacing="0" w:line="480" w:lineRule="auto"/>
              <w:rPr>
                <w:rFonts w:eastAsia="Calibri"/>
                <w:kern w:val="2"/>
              </w:rPr>
            </w:pPr>
            <w:r w:rsidRPr="003448C3">
              <w:t>deffus</w:t>
            </w:r>
          </w:p>
        </w:tc>
        <w:tc>
          <w:tcPr>
            <w:tcW w:w="1000" w:type="dxa"/>
            <w:shd w:val="clear" w:color="auto" w:fill="auto"/>
            <w:vAlign w:val="center"/>
          </w:tcPr>
          <w:p w14:paraId="3448D225"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68B2A4DD"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75.03 </w:t>
            </w:r>
          </w:p>
        </w:tc>
        <w:tc>
          <w:tcPr>
            <w:tcW w:w="1132" w:type="dxa"/>
            <w:shd w:val="clear" w:color="auto" w:fill="auto"/>
            <w:vAlign w:val="center"/>
          </w:tcPr>
          <w:p w14:paraId="286BA0CE"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124.21 </w:t>
            </w:r>
          </w:p>
        </w:tc>
        <w:tc>
          <w:tcPr>
            <w:tcW w:w="1104" w:type="dxa"/>
            <w:shd w:val="clear" w:color="auto" w:fill="auto"/>
            <w:vAlign w:val="center"/>
          </w:tcPr>
          <w:p w14:paraId="4404D59A"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0.011 </w:t>
            </w:r>
          </w:p>
        </w:tc>
        <w:tc>
          <w:tcPr>
            <w:tcW w:w="1133" w:type="dxa"/>
            <w:shd w:val="clear" w:color="auto" w:fill="auto"/>
            <w:vAlign w:val="center"/>
          </w:tcPr>
          <w:p w14:paraId="08835BD3"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936.00 </w:t>
            </w:r>
          </w:p>
        </w:tc>
        <w:tc>
          <w:tcPr>
            <w:tcW w:w="1696" w:type="dxa"/>
            <w:shd w:val="clear" w:color="auto" w:fill="auto"/>
            <w:vAlign w:val="center"/>
          </w:tcPr>
          <w:p w14:paraId="32667031"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0.080274 </w:t>
            </w:r>
          </w:p>
        </w:tc>
      </w:tr>
      <w:tr w:rsidR="00422F91" w:rsidRPr="00985617" w14:paraId="0B189F72" w14:textId="77777777" w:rsidTr="00283454">
        <w:trPr>
          <w:trHeight w:val="280"/>
        </w:trPr>
        <w:tc>
          <w:tcPr>
            <w:tcW w:w="2367" w:type="dxa"/>
            <w:shd w:val="clear" w:color="auto" w:fill="auto"/>
            <w:vAlign w:val="center"/>
          </w:tcPr>
          <w:p w14:paraId="2FD450CF"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Global </w:t>
            </w:r>
          </w:p>
        </w:tc>
        <w:tc>
          <w:tcPr>
            <w:tcW w:w="1000" w:type="dxa"/>
            <w:shd w:val="clear" w:color="auto" w:fill="auto"/>
            <w:vAlign w:val="center"/>
          </w:tcPr>
          <w:p w14:paraId="7F2CE1FF"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color w:val="212121"/>
                <w:kern w:val="2"/>
                <w:shd w:val="clear" w:color="auto" w:fill="FFFFFF"/>
              </w:rPr>
              <w:t>52560</w:t>
            </w:r>
          </w:p>
        </w:tc>
        <w:tc>
          <w:tcPr>
            <w:tcW w:w="947" w:type="dxa"/>
            <w:shd w:val="clear" w:color="auto" w:fill="auto"/>
            <w:vAlign w:val="center"/>
          </w:tcPr>
          <w:p w14:paraId="77E6FACE"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182.67</w:t>
            </w:r>
          </w:p>
        </w:tc>
        <w:tc>
          <w:tcPr>
            <w:tcW w:w="1132" w:type="dxa"/>
            <w:shd w:val="clear" w:color="auto" w:fill="auto"/>
            <w:vAlign w:val="center"/>
          </w:tcPr>
          <w:p w14:paraId="7330A4BF"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264.41 </w:t>
            </w:r>
          </w:p>
        </w:tc>
        <w:tc>
          <w:tcPr>
            <w:tcW w:w="1104" w:type="dxa"/>
            <w:shd w:val="clear" w:color="auto" w:fill="auto"/>
            <w:vAlign w:val="center"/>
          </w:tcPr>
          <w:p w14:paraId="2C2D3397"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0.004 </w:t>
            </w:r>
          </w:p>
        </w:tc>
        <w:tc>
          <w:tcPr>
            <w:tcW w:w="1133" w:type="dxa"/>
            <w:shd w:val="clear" w:color="auto" w:fill="auto"/>
            <w:vAlign w:val="center"/>
          </w:tcPr>
          <w:p w14:paraId="5D20F99A"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1163.00 </w:t>
            </w:r>
          </w:p>
        </w:tc>
        <w:tc>
          <w:tcPr>
            <w:tcW w:w="1696" w:type="dxa"/>
            <w:shd w:val="clear" w:color="auto" w:fill="auto"/>
            <w:vAlign w:val="center"/>
          </w:tcPr>
          <w:p w14:paraId="5514694D" w14:textId="77777777" w:rsidR="00AE7A30" w:rsidRPr="00985617" w:rsidRDefault="00AE7A30" w:rsidP="005F0EEF">
            <w:pPr>
              <w:pStyle w:val="NormalWeb"/>
              <w:spacing w:before="0" w:beforeAutospacing="0" w:after="0" w:afterAutospacing="0" w:line="480" w:lineRule="auto"/>
              <w:rPr>
                <w:rFonts w:eastAsia="Calibri"/>
                <w:kern w:val="2"/>
              </w:rPr>
            </w:pPr>
            <w:r w:rsidRPr="00985617">
              <w:rPr>
                <w:rFonts w:eastAsia="Calibri"/>
                <w:kern w:val="2"/>
              </w:rPr>
              <w:t xml:space="preserve">0.187965 </w:t>
            </w:r>
          </w:p>
        </w:tc>
      </w:tr>
    </w:tbl>
    <w:p w14:paraId="4AA97E2D" w14:textId="06BD124D" w:rsidR="00AE7A30" w:rsidRPr="00985617" w:rsidRDefault="00C7288A" w:rsidP="00C7288A">
      <w:pPr>
        <w:spacing w:after="240" w:line="276" w:lineRule="auto"/>
        <w:jc w:val="mediumKashida"/>
      </w:pPr>
      <w:r w:rsidRPr="00E5700D">
        <w:t>*STD: Standard derivation</w:t>
      </w:r>
    </w:p>
    <w:p w14:paraId="635A732A" w14:textId="5B2611DB" w:rsidR="00AE7A30" w:rsidRPr="00985617" w:rsidRDefault="00AE7A30" w:rsidP="005F0EEF">
      <w:pPr>
        <w:spacing w:line="480" w:lineRule="auto"/>
      </w:pPr>
      <w:r w:rsidRPr="00985617">
        <w:t>In Table I and</w:t>
      </w:r>
      <w:r w:rsidR="00FE541E">
        <w:t xml:space="preserve"> Figure 7</w:t>
      </w:r>
      <w:r w:rsidRPr="00985617">
        <w:t xml:space="preserve">, </w:t>
      </w:r>
      <w:r w:rsidR="00422F91" w:rsidRPr="00985617">
        <w:t>I</w:t>
      </w:r>
      <w:r w:rsidRPr="00985617">
        <w:t xml:space="preserve"> showed the power consumption correlation to the calendar and weather attributes. Also,</w:t>
      </w:r>
      <w:r w:rsidR="00422F91" w:rsidRPr="00985617">
        <w:t xml:space="preserve"> I</w:t>
      </w:r>
      <w:r w:rsidRPr="00985617">
        <w:t xml:space="preserve"> applied feature selection to data in order to determine the importance of </w:t>
      </w:r>
      <w:r w:rsidR="007F7735">
        <w:t>predictive variables and deleted</w:t>
      </w:r>
      <w:r w:rsidRPr="00985617">
        <w:t xml:space="preserve"> the unimportant features. There are man</w:t>
      </w:r>
      <w:r w:rsidR="00A632B1">
        <w:t>y ways to perform that;</w:t>
      </w:r>
      <w:r w:rsidRPr="00985617">
        <w:t xml:space="preserve"> one of them is random forest which identifies the true predictor of a large number of candidates</w:t>
      </w:r>
      <w:r w:rsidR="00AA5616">
        <w:t xml:space="preserve"> </w:t>
      </w:r>
      <w:r w:rsidR="00084D98">
        <w:t>(</w:t>
      </w:r>
      <w:r w:rsidR="00084D98">
        <w:rPr>
          <w:color w:val="000000" w:themeColor="text1"/>
        </w:rPr>
        <w:t>Genuer, Poggi</w:t>
      </w:r>
      <w:r w:rsidR="00084D98" w:rsidRPr="006F436F">
        <w:rPr>
          <w:color w:val="000000" w:themeColor="text1"/>
        </w:rPr>
        <w:t xml:space="preserve">, &amp; </w:t>
      </w:r>
      <w:r w:rsidR="00084D98">
        <w:rPr>
          <w:color w:val="000000" w:themeColor="text1"/>
        </w:rPr>
        <w:t>Tuleau-Malot, 2010</w:t>
      </w:r>
      <w:r w:rsidR="00084D98">
        <w:t>)</w:t>
      </w:r>
      <w:r w:rsidR="00151682">
        <w:t>. It is shown in Figure 9</w:t>
      </w:r>
      <w:r w:rsidRPr="00985617">
        <w:t xml:space="preserve"> that all variables are important</w:t>
      </w:r>
      <w:r w:rsidR="00B26FDA">
        <w:t>,</w:t>
      </w:r>
      <w:r w:rsidRPr="00985617">
        <w:t xml:space="preserve"> but hour and temperature </w:t>
      </w:r>
      <w:proofErr w:type="gramStart"/>
      <w:r w:rsidR="006246D2" w:rsidRPr="00985617">
        <w:t>are</w:t>
      </w:r>
      <w:proofErr w:type="gramEnd"/>
      <w:r w:rsidRPr="00985617">
        <w:t xml:space="preserve"> the most valuable.</w:t>
      </w:r>
    </w:p>
    <w:tbl>
      <w:tblPr>
        <w:tblStyle w:val="TableGrid"/>
        <w:tblW w:w="0" w:type="auto"/>
        <w:tblLook w:val="04A0" w:firstRow="1" w:lastRow="0" w:firstColumn="1" w:lastColumn="0" w:noHBand="0" w:noVBand="1"/>
      </w:tblPr>
      <w:tblGrid>
        <w:gridCol w:w="4856"/>
        <w:gridCol w:w="4720"/>
      </w:tblGrid>
      <w:tr w:rsidR="00CB40DC" w14:paraId="14FD7B42" w14:textId="77777777" w:rsidTr="00362D59">
        <w:tc>
          <w:tcPr>
            <w:tcW w:w="5041" w:type="dxa"/>
          </w:tcPr>
          <w:p w14:paraId="31B8597C" w14:textId="77777777" w:rsidR="00CB40DC" w:rsidRDefault="00CB40DC" w:rsidP="00362D59">
            <w:pPr>
              <w:spacing w:line="276" w:lineRule="auto"/>
              <w:jc w:val="mediumKashida"/>
              <w:rPr>
                <w:sz w:val="24"/>
              </w:rPr>
            </w:pPr>
            <w:r w:rsidRPr="00E5700D">
              <w:rPr>
                <w:noProof/>
              </w:rPr>
              <w:lastRenderedPageBreak/>
              <w:drawing>
                <wp:inline distT="0" distB="0" distL="0" distR="0" wp14:anchorId="17C93542" wp14:editId="1D0CE3FE">
                  <wp:extent cx="3047827" cy="2275368"/>
                  <wp:effectExtent l="0" t="0" r="635" b="0"/>
                  <wp:docPr id="22" name="Image 5" descr="impor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porta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136789" cy="2341783"/>
                          </a:xfrm>
                          <a:prstGeom prst="rect">
                            <a:avLst/>
                          </a:prstGeom>
                          <a:noFill/>
                          <a:ln>
                            <a:noFill/>
                          </a:ln>
                        </pic:spPr>
                      </pic:pic>
                    </a:graphicData>
                  </a:graphic>
                </wp:inline>
              </w:drawing>
            </w:r>
          </w:p>
          <w:p w14:paraId="084DB9A0" w14:textId="77777777" w:rsidR="00CB40DC" w:rsidRDefault="00CB40DC" w:rsidP="00362D59">
            <w:pPr>
              <w:spacing w:after="240" w:line="276" w:lineRule="auto"/>
              <w:rPr>
                <w:sz w:val="24"/>
              </w:rPr>
            </w:pPr>
            <w:r>
              <w:rPr>
                <w:sz w:val="24"/>
              </w:rPr>
              <w:t>Quads Distribution Network</w:t>
            </w:r>
          </w:p>
        </w:tc>
        <w:tc>
          <w:tcPr>
            <w:tcW w:w="5041" w:type="dxa"/>
          </w:tcPr>
          <w:p w14:paraId="28D6DEDB" w14:textId="77777777" w:rsidR="00CB40DC" w:rsidRDefault="00CB40DC" w:rsidP="00362D59">
            <w:pPr>
              <w:spacing w:line="276" w:lineRule="auto"/>
              <w:jc w:val="mediumKashida"/>
              <w:rPr>
                <w:sz w:val="24"/>
              </w:rPr>
            </w:pPr>
            <w:r>
              <w:rPr>
                <w:noProof/>
              </w:rPr>
              <w:drawing>
                <wp:inline distT="0" distB="0" distL="0" distR="0" wp14:anchorId="129357E6" wp14:editId="399FD71D">
                  <wp:extent cx="2934587" cy="2338019"/>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mir important.png"/>
                          <pic:cNvPicPr/>
                        </pic:nvPicPr>
                        <pic:blipFill>
                          <a:blip r:embed="rId24">
                            <a:extLst>
                              <a:ext uri="{28A0092B-C50C-407E-A947-70E740481C1C}">
                                <a14:useLocalDpi xmlns:a14="http://schemas.microsoft.com/office/drawing/2010/main" val="0"/>
                              </a:ext>
                            </a:extLst>
                          </a:blip>
                          <a:stretch>
                            <a:fillRect/>
                          </a:stretch>
                        </pic:blipFill>
                        <pic:spPr>
                          <a:xfrm>
                            <a:off x="0" y="0"/>
                            <a:ext cx="2943362" cy="2345010"/>
                          </a:xfrm>
                          <a:prstGeom prst="rect">
                            <a:avLst/>
                          </a:prstGeom>
                          <a:noFill/>
                          <a:ln>
                            <a:noFill/>
                          </a:ln>
                        </pic:spPr>
                      </pic:pic>
                    </a:graphicData>
                  </a:graphic>
                </wp:inline>
              </w:drawing>
            </w:r>
          </w:p>
          <w:p w14:paraId="56304615" w14:textId="77777777" w:rsidR="00CB40DC" w:rsidRDefault="00CB40DC" w:rsidP="00362D59">
            <w:pPr>
              <w:spacing w:after="240" w:line="276" w:lineRule="auto"/>
              <w:rPr>
                <w:sz w:val="24"/>
              </w:rPr>
            </w:pPr>
            <w:r>
              <w:rPr>
                <w:sz w:val="24"/>
              </w:rPr>
              <w:t>Smir Distribution Network</w:t>
            </w:r>
          </w:p>
        </w:tc>
      </w:tr>
      <w:tr w:rsidR="00CB40DC" w14:paraId="516E83F5" w14:textId="77777777" w:rsidTr="00362D59">
        <w:tc>
          <w:tcPr>
            <w:tcW w:w="5041" w:type="dxa"/>
          </w:tcPr>
          <w:p w14:paraId="5B6E4E78" w14:textId="77777777" w:rsidR="00CB40DC" w:rsidRDefault="00CB40DC" w:rsidP="00362D59">
            <w:pPr>
              <w:keepNext/>
              <w:spacing w:line="276" w:lineRule="auto"/>
              <w:jc w:val="mediumKashida"/>
            </w:pPr>
            <w:r>
              <w:rPr>
                <w:noProof/>
              </w:rPr>
              <w:drawing>
                <wp:inline distT="0" distB="0" distL="0" distR="0" wp14:anchorId="440C5518" wp14:editId="2829403A">
                  <wp:extent cx="2996987" cy="22383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oussafou importance.png"/>
                          <pic:cNvPicPr/>
                        </pic:nvPicPr>
                        <pic:blipFill>
                          <a:blip r:embed="rId25">
                            <a:extLst>
                              <a:ext uri="{28A0092B-C50C-407E-A947-70E740481C1C}">
                                <a14:useLocalDpi xmlns:a14="http://schemas.microsoft.com/office/drawing/2010/main" val="0"/>
                              </a:ext>
                            </a:extLst>
                          </a:blip>
                          <a:stretch>
                            <a:fillRect/>
                          </a:stretch>
                        </pic:blipFill>
                        <pic:spPr>
                          <a:xfrm>
                            <a:off x="0" y="0"/>
                            <a:ext cx="3005470" cy="2244711"/>
                          </a:xfrm>
                          <a:prstGeom prst="rect">
                            <a:avLst/>
                          </a:prstGeom>
                        </pic:spPr>
                      </pic:pic>
                    </a:graphicData>
                  </a:graphic>
                </wp:inline>
              </w:drawing>
            </w:r>
          </w:p>
          <w:p w14:paraId="31C533FA" w14:textId="77777777" w:rsidR="00CB40DC" w:rsidRDefault="00CB40DC" w:rsidP="00362D59">
            <w:pPr>
              <w:spacing w:after="240" w:line="276" w:lineRule="auto"/>
              <w:rPr>
                <w:sz w:val="24"/>
              </w:rPr>
            </w:pPr>
            <w:r w:rsidRPr="005B4CCE">
              <w:rPr>
                <w:sz w:val="24"/>
              </w:rPr>
              <w:t>Boussafou</w:t>
            </w:r>
            <w:r>
              <w:rPr>
                <w:sz w:val="24"/>
              </w:rPr>
              <w:t xml:space="preserve"> Distribution Network</w:t>
            </w:r>
          </w:p>
        </w:tc>
        <w:tc>
          <w:tcPr>
            <w:tcW w:w="5041" w:type="dxa"/>
          </w:tcPr>
          <w:p w14:paraId="7567C440" w14:textId="77777777" w:rsidR="00CB40DC" w:rsidRDefault="00CB40DC" w:rsidP="00362D59">
            <w:pPr>
              <w:spacing w:line="276" w:lineRule="auto"/>
              <w:jc w:val="mediumKashida"/>
              <w:rPr>
                <w:sz w:val="24"/>
              </w:rPr>
            </w:pPr>
            <w:r>
              <w:rPr>
                <w:noProof/>
              </w:rPr>
              <w:drawing>
                <wp:inline distT="0" distB="0" distL="0" distR="0" wp14:anchorId="5191C7FD" wp14:editId="60B2035C">
                  <wp:extent cx="2959531" cy="22104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ggregation importnce.png"/>
                          <pic:cNvPicPr/>
                        </pic:nvPicPr>
                        <pic:blipFill>
                          <a:blip r:embed="rId26">
                            <a:extLst>
                              <a:ext uri="{28A0092B-C50C-407E-A947-70E740481C1C}">
                                <a14:useLocalDpi xmlns:a14="http://schemas.microsoft.com/office/drawing/2010/main" val="0"/>
                              </a:ext>
                            </a:extLst>
                          </a:blip>
                          <a:stretch>
                            <a:fillRect/>
                          </a:stretch>
                        </pic:blipFill>
                        <pic:spPr>
                          <a:xfrm>
                            <a:off x="0" y="0"/>
                            <a:ext cx="2959531" cy="2210400"/>
                          </a:xfrm>
                          <a:prstGeom prst="rect">
                            <a:avLst/>
                          </a:prstGeom>
                        </pic:spPr>
                      </pic:pic>
                    </a:graphicData>
                  </a:graphic>
                </wp:inline>
              </w:drawing>
            </w:r>
          </w:p>
          <w:p w14:paraId="28E0C190" w14:textId="77777777" w:rsidR="00CB40DC" w:rsidRDefault="00CB40DC" w:rsidP="00362D59">
            <w:pPr>
              <w:spacing w:after="240" w:line="276" w:lineRule="auto"/>
              <w:rPr>
                <w:sz w:val="24"/>
              </w:rPr>
            </w:pPr>
            <w:r>
              <w:rPr>
                <w:sz w:val="24"/>
              </w:rPr>
              <w:t>Aggregation Dataset</w:t>
            </w:r>
          </w:p>
        </w:tc>
      </w:tr>
    </w:tbl>
    <w:p w14:paraId="7DF7023D" w14:textId="77777777" w:rsidR="00CB40DC" w:rsidRDefault="00CB40DC" w:rsidP="00442024">
      <w:pPr>
        <w:keepNext/>
        <w:spacing w:line="480" w:lineRule="auto"/>
        <w:ind w:left="720"/>
        <w:rPr>
          <w:noProof/>
        </w:rPr>
      </w:pPr>
    </w:p>
    <w:p w14:paraId="6C8401C2" w14:textId="5FD14D1A" w:rsidR="000D4E9D" w:rsidRPr="00985617" w:rsidRDefault="00AE7A30" w:rsidP="00AF4E0B">
      <w:pPr>
        <w:keepNext/>
        <w:spacing w:line="480" w:lineRule="auto"/>
        <w:ind w:firstLine="720"/>
        <w:jc w:val="center"/>
        <w:rPr>
          <w:noProof/>
        </w:rPr>
      </w:pPr>
      <w:r w:rsidRPr="00985617">
        <w:rPr>
          <w:noProof/>
        </w:rPr>
        <w:t xml:space="preserve">Fig </w:t>
      </w:r>
      <w:r w:rsidR="00D05E9F">
        <w:rPr>
          <w:noProof/>
        </w:rPr>
        <w:t xml:space="preserve">9 </w:t>
      </w:r>
      <w:r w:rsidRPr="00985617">
        <w:rPr>
          <w:noProof/>
        </w:rPr>
        <w:t>Variable importance for Quads</w:t>
      </w:r>
      <w:r w:rsidR="00AF4E0B">
        <w:rPr>
          <w:noProof/>
        </w:rPr>
        <w:t>, Smir,Boussafou</w:t>
      </w:r>
      <w:r w:rsidRPr="00985617">
        <w:rPr>
          <w:noProof/>
        </w:rPr>
        <w:t xml:space="preserve"> distribution dataset for minutely consumption</w:t>
      </w:r>
    </w:p>
    <w:p w14:paraId="6225C1F2" w14:textId="689E026D" w:rsidR="00AE7A30" w:rsidRPr="00985617" w:rsidRDefault="00AE7A30" w:rsidP="0047273C">
      <w:pPr>
        <w:keepNext/>
        <w:spacing w:line="480" w:lineRule="auto"/>
        <w:jc w:val="center"/>
        <w:rPr>
          <w:noProof/>
        </w:rPr>
      </w:pPr>
      <w:r w:rsidRPr="00985617">
        <w:rPr>
          <w:b/>
        </w:rPr>
        <w:t>Methodology</w:t>
      </w:r>
    </w:p>
    <w:p w14:paraId="7139E876" w14:textId="63183054" w:rsidR="00F46E9D" w:rsidRPr="00985617" w:rsidRDefault="00422F91" w:rsidP="005F0EEF">
      <w:pPr>
        <w:autoSpaceDE w:val="0"/>
        <w:autoSpaceDN w:val="0"/>
        <w:adjustRightInd w:val="0"/>
        <w:spacing w:line="480" w:lineRule="auto"/>
      </w:pPr>
      <w:r w:rsidRPr="00985617">
        <w:t>In this study, I</w:t>
      </w:r>
      <w:r w:rsidR="00AE7A30" w:rsidRPr="00985617">
        <w:t xml:space="preserve"> used five known types of algorithms that </w:t>
      </w:r>
      <w:r w:rsidR="00C35966">
        <w:t xml:space="preserve">were </w:t>
      </w:r>
      <w:r w:rsidR="00AE7A30" w:rsidRPr="00985617">
        <w:t xml:space="preserve">used in prediction. Despite their advantages and the accuracy of the algorithms, these models require an accurate selection of the arrangement parameters in order </w:t>
      </w:r>
      <w:r w:rsidRPr="00985617">
        <w:t xml:space="preserve">to achieve best performance. I </w:t>
      </w:r>
      <w:r w:rsidR="00AE7A30" w:rsidRPr="00985617">
        <w:t>utilized</w:t>
      </w:r>
      <w:r w:rsidR="00C35966">
        <w:t xml:space="preserve"> the</w:t>
      </w:r>
      <w:r w:rsidR="00AE7A30" w:rsidRPr="00985617">
        <w:t xml:space="preserve"> grid search method to find the best parameter for the models. It is classified as</w:t>
      </w:r>
      <w:r w:rsidR="0012218C">
        <w:t xml:space="preserve"> an</w:t>
      </w:r>
      <w:r w:rsidR="00AE7A30" w:rsidRPr="00985617">
        <w:t xml:space="preserve"> exhaustive method for the best </w:t>
      </w:r>
      <w:r w:rsidR="00AE7A30" w:rsidRPr="00985617">
        <w:lastRenderedPageBreak/>
        <w:t xml:space="preserve">parameter values </w:t>
      </w:r>
      <w:r w:rsidR="00CF0C2B">
        <w:t xml:space="preserve">that </w:t>
      </w:r>
      <w:r w:rsidR="00AE7A30" w:rsidRPr="00985617">
        <w:t xml:space="preserve">have to be explored </w:t>
      </w:r>
      <w:r w:rsidR="00A4206F">
        <w:t xml:space="preserve">for </w:t>
      </w:r>
      <w:r w:rsidR="00AE7A30" w:rsidRPr="00985617">
        <w:t xml:space="preserve">each by setting </w:t>
      </w:r>
      <w:r w:rsidR="00051924">
        <w:t xml:space="preserve">the </w:t>
      </w:r>
      <w:r w:rsidR="00AE7A30" w:rsidRPr="00985617">
        <w:t>sort of values at first. Then, the method will show the score for each parameter value to be considered</w:t>
      </w:r>
      <w:r w:rsidR="009D4765">
        <w:t xml:space="preserve"> and</w:t>
      </w:r>
      <w:r w:rsidR="00AE7A30" w:rsidRPr="00985617">
        <w:t xml:space="preserve"> which one will be selected. This method is applicable in case the required maximum of parameter is known</w:t>
      </w:r>
      <w:r w:rsidR="00013CA0">
        <w:t xml:space="preserve"> (</w:t>
      </w:r>
      <w:r w:rsidR="00013CA0" w:rsidRPr="00013CA0">
        <w:t>Ataei, &amp; Osanloo, 2004</w:t>
      </w:r>
      <w:r w:rsidR="00013CA0">
        <w:t>)</w:t>
      </w:r>
      <w:r w:rsidR="00AE7A30" w:rsidRPr="00985617">
        <w:t xml:space="preserve">. Grid search method is recommended to be used along with cross-validation in order to obtain best values </w:t>
      </w:r>
      <w:r w:rsidR="00CE7149">
        <w:t>(</w:t>
      </w:r>
      <w:r w:rsidR="00CE7149" w:rsidRPr="002E1085">
        <w:t>Lin, 2003</w:t>
      </w:r>
      <w:r w:rsidR="00CE7149">
        <w:t>)</w:t>
      </w:r>
      <w:r w:rsidR="00CE7149" w:rsidRPr="00E5700D">
        <w:t xml:space="preserve">. </w:t>
      </w:r>
      <w:r w:rsidR="00AE7A30" w:rsidRPr="00985617">
        <w:t>The calculations of this work have been implemented using Python 3.6, with base algorithm from Keras</w:t>
      </w:r>
      <w:r w:rsidR="00D84B23">
        <w:t xml:space="preserve"> (</w:t>
      </w:r>
      <w:r w:rsidR="00C51733" w:rsidRPr="006F436F">
        <w:rPr>
          <w:color w:val="000000" w:themeColor="text1"/>
        </w:rPr>
        <w:t>Pedregosa</w:t>
      </w:r>
      <w:r w:rsidR="00C51733">
        <w:t xml:space="preserve"> </w:t>
      </w:r>
      <w:r w:rsidR="007846DE">
        <w:t>et al</w:t>
      </w:r>
      <w:r w:rsidR="00EF4975">
        <w:t>.</w:t>
      </w:r>
      <w:r w:rsidR="00B254BA">
        <w:t>, 2011)</w:t>
      </w:r>
      <w:r w:rsidR="00F46E9D" w:rsidRPr="00985617">
        <w:t>.</w:t>
      </w:r>
    </w:p>
    <w:p w14:paraId="0BD8C2A7" w14:textId="53F6CA75" w:rsidR="009F7B36" w:rsidRPr="00985617" w:rsidRDefault="0029417E" w:rsidP="005F0EEF">
      <w:pPr>
        <w:spacing w:line="480" w:lineRule="auto"/>
        <w:ind w:firstLine="720"/>
      </w:pPr>
      <w:r>
        <w:t>As</w:t>
      </w:r>
      <w:r w:rsidR="009F7B36" w:rsidRPr="00985617">
        <w:t xml:space="preserve"> mentioned in the case study section</w:t>
      </w:r>
      <w:r w:rsidR="004F1BC9">
        <w:t>,</w:t>
      </w:r>
      <w:r w:rsidR="00422F91" w:rsidRPr="00985617">
        <w:t xml:space="preserve"> I</w:t>
      </w:r>
      <w:r w:rsidR="009F7B36" w:rsidRPr="00985617">
        <w:t xml:space="preserve"> got the data from different resources. After extracting, transforming and lo</w:t>
      </w:r>
      <w:r w:rsidR="00422F91" w:rsidRPr="00985617">
        <w:t>ading data from the resources</w:t>
      </w:r>
      <w:r w:rsidR="00C6210B">
        <w:t>,</w:t>
      </w:r>
      <w:r w:rsidR="00422F91" w:rsidRPr="00985617">
        <w:t xml:space="preserve"> I</w:t>
      </w:r>
      <w:r w:rsidR="009F7B36" w:rsidRPr="00985617">
        <w:t xml:space="preserve"> normalized the data as a result of depending some models’ performance on normalization such as neural network. </w:t>
      </w:r>
      <w:r w:rsidR="00183883" w:rsidRPr="00985617">
        <w:t xml:space="preserve">I </w:t>
      </w:r>
      <w:r w:rsidR="009F7B36" w:rsidRPr="00985617">
        <w:t>transformed the data into the values between zero and one by using Min-Max Normalization which is one of the best used techniques and it is achieved by:</w:t>
      </w:r>
    </w:p>
    <w:p w14:paraId="15B03100" w14:textId="77777777" w:rsidR="009F7B36" w:rsidRPr="00985617" w:rsidRDefault="009F7B36" w:rsidP="005F0EEF">
      <w:pPr>
        <w:spacing w:line="480" w:lineRule="auto"/>
        <w:ind w:firstLine="720"/>
        <w:rPr>
          <w:rStyle w:val="Heading1Char"/>
          <w:rFonts w:ascii="Times New Roman" w:eastAsia="Calibri" w:hAnsi="Times New Roman" w:cs="Times New Roman"/>
          <w:b/>
          <w:bCs/>
          <w:color w:val="00000A"/>
          <w:sz w:val="24"/>
          <w:szCs w:val="24"/>
        </w:rPr>
      </w:pPr>
      <m:oMath>
        <m:r>
          <w:rPr>
            <w:rFonts w:ascii="Cambria Math" w:eastAsia="Calibri" w:hAnsi="Cambria Math"/>
            <w:color w:val="00000A"/>
          </w:rPr>
          <m:t>X</m:t>
        </m:r>
        <m:r>
          <m:rPr>
            <m:sty m:val="p"/>
          </m:rPr>
          <w:rPr>
            <w:rFonts w:ascii="Cambria Math" w:eastAsia="Calibri" w:hAnsi="Cambria Math"/>
            <w:color w:val="00000A"/>
          </w:rPr>
          <m:t>=</m:t>
        </m:r>
        <m:f>
          <m:fPr>
            <m:ctrlPr>
              <w:rPr>
                <w:rFonts w:ascii="Cambria Math" w:eastAsia="Calibri" w:hAnsi="Cambria Math"/>
                <w:color w:val="00000A"/>
              </w:rPr>
            </m:ctrlPr>
          </m:fPr>
          <m:num>
            <m:r>
              <m:rPr>
                <m:sty m:val="p"/>
              </m:rPr>
              <w:rPr>
                <w:rFonts w:ascii="Cambria Math" w:eastAsia="Calibri" w:hAnsi="Cambria Math"/>
                <w:color w:val="00000A"/>
              </w:rPr>
              <m:t>x-</m:t>
            </m:r>
            <m:sSub>
              <m:sSubPr>
                <m:ctrlPr>
                  <w:rPr>
                    <w:rFonts w:ascii="Cambria Math" w:eastAsia="Calibri" w:hAnsi="Cambria Math"/>
                    <w:color w:val="00000A"/>
                  </w:rPr>
                </m:ctrlPr>
              </m:sSubPr>
              <m:e>
                <m:r>
                  <w:rPr>
                    <w:rFonts w:ascii="Cambria Math" w:eastAsia="Calibri" w:hAnsi="Cambria Math"/>
                    <w:color w:val="00000A"/>
                  </w:rPr>
                  <m:t>x</m:t>
                </m:r>
              </m:e>
              <m:sub>
                <m:r>
                  <w:rPr>
                    <w:rFonts w:ascii="Cambria Math" w:eastAsia="Calibri" w:hAnsi="Cambria Math"/>
                    <w:color w:val="00000A"/>
                  </w:rPr>
                  <m:t>min</m:t>
                </m:r>
              </m:sub>
            </m:sSub>
          </m:num>
          <m:den>
            <m:sSub>
              <m:sSubPr>
                <m:ctrlPr>
                  <w:rPr>
                    <w:rFonts w:ascii="Cambria Math" w:eastAsia="Calibri" w:hAnsi="Cambria Math"/>
                    <w:i/>
                    <w:color w:val="00000A"/>
                  </w:rPr>
                </m:ctrlPr>
              </m:sSubPr>
              <m:e>
                <m:r>
                  <w:rPr>
                    <w:rFonts w:ascii="Cambria Math" w:eastAsia="Calibri" w:hAnsi="Cambria Math"/>
                    <w:color w:val="00000A"/>
                  </w:rPr>
                  <m:t>x</m:t>
                </m:r>
              </m:e>
              <m:sub>
                <m:r>
                  <w:rPr>
                    <w:rFonts w:ascii="Cambria Math" w:eastAsia="Calibri" w:hAnsi="Cambria Math"/>
                    <w:color w:val="00000A"/>
                  </w:rPr>
                  <m:t>max</m:t>
                </m:r>
              </m:sub>
            </m:sSub>
            <m:r>
              <w:rPr>
                <w:rFonts w:ascii="Cambria Math" w:eastAsia="Calibri" w:hAnsi="Cambria Math"/>
                <w:color w:val="00000A"/>
              </w:rPr>
              <m:t>-</m:t>
            </m:r>
            <m:sSub>
              <m:sSubPr>
                <m:ctrlPr>
                  <w:rPr>
                    <w:rFonts w:ascii="Cambria Math" w:eastAsia="Calibri" w:hAnsi="Cambria Math"/>
                    <w:i/>
                    <w:color w:val="00000A"/>
                  </w:rPr>
                </m:ctrlPr>
              </m:sSubPr>
              <m:e>
                <m:r>
                  <w:rPr>
                    <w:rFonts w:ascii="Cambria Math" w:eastAsia="Calibri" w:hAnsi="Cambria Math"/>
                    <w:color w:val="00000A"/>
                  </w:rPr>
                  <m:t>x</m:t>
                </m:r>
              </m:e>
              <m:sub>
                <m:r>
                  <w:rPr>
                    <w:rFonts w:ascii="Cambria Math" w:eastAsia="Calibri" w:hAnsi="Cambria Math"/>
                    <w:color w:val="00000A"/>
                  </w:rPr>
                  <m:t>min</m:t>
                </m:r>
              </m:sub>
            </m:sSub>
          </m:den>
        </m:f>
      </m:oMath>
      <w:r w:rsidRPr="00985617">
        <w:tab/>
        <w:t>(6)</w:t>
      </w:r>
    </w:p>
    <w:p w14:paraId="2354868C" w14:textId="45C05A4D" w:rsidR="009F7B36" w:rsidRPr="00985617" w:rsidRDefault="00183883" w:rsidP="005F0EEF">
      <w:pPr>
        <w:autoSpaceDE w:val="0"/>
        <w:autoSpaceDN w:val="0"/>
        <w:adjustRightInd w:val="0"/>
        <w:spacing w:line="480" w:lineRule="auto"/>
        <w:ind w:firstLine="720"/>
      </w:pPr>
      <w:r w:rsidRPr="00985617">
        <w:t>I</w:t>
      </w:r>
      <w:r w:rsidR="009F7B36" w:rsidRPr="00985617">
        <w:t xml:space="preserve"> used grid search to find the best parameters for algorithms. Random Forest algorithm depends on several hyper</w:t>
      </w:r>
      <w:r w:rsidR="00DE35E2">
        <w:t xml:space="preserve"> </w:t>
      </w:r>
      <w:r w:rsidR="009F7B36" w:rsidRPr="00985617">
        <w:t xml:space="preserve">parameters. The most important of these are number of trees in the forest, number of features to consider at each split, max depth of each tree in the forest, the required minimum number of samples to split and the minimum number of samples demanded to be at a leaf node. Selecting the appropriate values of these parameters is an important step to get the most accurate result and there is no rule to be determined and followed. The parameters are optimized by cross-validated and grid search method. </w:t>
      </w:r>
      <w:proofErr w:type="gramStart"/>
      <w:r w:rsidR="009F7B36" w:rsidRPr="00985617">
        <w:t>A rang</w:t>
      </w:r>
      <w:r w:rsidR="00C6210B">
        <w:t>e</w:t>
      </w:r>
      <w:r w:rsidR="009F7B36" w:rsidRPr="00985617">
        <w:t xml:space="preserve"> of parameter val</w:t>
      </w:r>
      <w:r w:rsidR="00965E5E">
        <w:t>ues were</w:t>
      </w:r>
      <w:proofErr w:type="gramEnd"/>
      <w:r w:rsidR="00965E5E">
        <w:t xml:space="preserve"> selected and</w:t>
      </w:r>
      <w:r w:rsidR="00F71FBC">
        <w:t xml:space="preserve"> I</w:t>
      </w:r>
      <w:r w:rsidR="00965E5E">
        <w:t xml:space="preserve"> trained</w:t>
      </w:r>
      <w:r w:rsidR="009F7B36" w:rsidRPr="00985617">
        <w:t xml:space="preserve"> them. The No of Trees parameter was tested on</w:t>
      </w:r>
      <w:r w:rsidR="00C65010">
        <w:t xml:space="preserve"> the</w:t>
      </w:r>
      <w:r w:rsidR="009F7B36" w:rsidRPr="00985617">
        <w:t xml:space="preserve"> set of values {10</w:t>
      </w:r>
      <w:r w:rsidR="008667FE">
        <w:t>, 20, 30, 50, 100, 200, 300}</w:t>
      </w:r>
      <w:r w:rsidR="009F7B36" w:rsidRPr="00985617">
        <w:t xml:space="preserve">, No of features was tested on {1, 2, 3, 4, 5, 6, 7, 8,9} etc. The grid search method shows the score for every parameter value to be considered as chosen values. The best values which were gotten by the grid search method were </w:t>
      </w:r>
      <w:r w:rsidR="001B4239">
        <w:t>30, 7, none, 2 and 1 for the 0</w:t>
      </w:r>
      <w:r w:rsidR="009F7B36" w:rsidRPr="00985617">
        <w:t xml:space="preserve"> of Trees and No </w:t>
      </w:r>
      <w:r w:rsidR="009F7B36" w:rsidRPr="00985617">
        <w:lastRenderedPageBreak/>
        <w:t>of features, max depth of the tree, min</w:t>
      </w:r>
      <w:r w:rsidR="00E25ADE">
        <w:t>.</w:t>
      </w:r>
      <w:r w:rsidR="009F7B36" w:rsidRPr="00985617">
        <w:t xml:space="preserve"> samples split and min</w:t>
      </w:r>
      <w:r w:rsidR="00E25ADE">
        <w:t>.</w:t>
      </w:r>
      <w:r w:rsidR="009F7B36" w:rsidRPr="00985617">
        <w:t xml:space="preserve"> sample leaf parameters respectively </w:t>
      </w:r>
    </w:p>
    <w:p w14:paraId="7CBA6F83" w14:textId="77777777" w:rsidR="009F7B36" w:rsidRPr="00985617" w:rsidRDefault="009F7B36" w:rsidP="005F0EEF">
      <w:pPr>
        <w:spacing w:line="480" w:lineRule="auto"/>
        <w:ind w:firstLine="720"/>
      </w:pPr>
      <w:r w:rsidRPr="00985617">
        <w:t xml:space="preserve">In decision tree, different parameters need to be set and examined to compare the result with other algorithms. The most important parameter of decision tree to be selected were tested in sets by grid search were: the depth of the tree, the minimum number of samples required to split an internal node, the minimum number of samples required to be at a leaf node and the number of features to consider when looking for the best split. The best result of these parameters which were gotten by grid search were none, 10, 10 and 9 for the parameters above respectively </w:t>
      </w:r>
    </w:p>
    <w:p w14:paraId="1754FFCF" w14:textId="4E4F9384" w:rsidR="009F7B36" w:rsidRPr="00985617" w:rsidRDefault="009F7B36" w:rsidP="005F0EEF">
      <w:pPr>
        <w:autoSpaceDE w:val="0"/>
        <w:autoSpaceDN w:val="0"/>
        <w:adjustRightInd w:val="0"/>
        <w:spacing w:line="480" w:lineRule="auto"/>
        <w:ind w:firstLine="720"/>
      </w:pPr>
      <w:r w:rsidRPr="00985617">
        <w:t xml:space="preserve">Support vector regression is </w:t>
      </w:r>
      <w:r w:rsidRPr="00985617">
        <w:rPr>
          <w:color w:val="000000"/>
        </w:rPr>
        <w:t>characterized by usage of kernel</w:t>
      </w:r>
      <w:r w:rsidRPr="00985617">
        <w:t xml:space="preserve"> functions. Radial basis function is used in this work according to its lower error compared to polynomial, linear and sigmoid kernels as it is reported by</w:t>
      </w:r>
      <w:r w:rsidR="007E79D1">
        <w:t xml:space="preserve"> (</w:t>
      </w:r>
      <w:r w:rsidR="007E79D1">
        <w:rPr>
          <w:color w:val="000000" w:themeColor="text1"/>
        </w:rPr>
        <w:t xml:space="preserve">Zuo, </w:t>
      </w:r>
      <w:r w:rsidR="007E79D1" w:rsidRPr="006F436F">
        <w:rPr>
          <w:color w:val="000000" w:themeColor="text1"/>
        </w:rPr>
        <w:t xml:space="preserve">&amp; </w:t>
      </w:r>
      <w:r w:rsidR="007E79D1" w:rsidRPr="00A44BEA">
        <w:rPr>
          <w:color w:val="000000" w:themeColor="text1"/>
        </w:rPr>
        <w:t>Carranza</w:t>
      </w:r>
      <w:r w:rsidR="007E79D1">
        <w:rPr>
          <w:color w:val="000000" w:themeColor="text1"/>
        </w:rPr>
        <w:t xml:space="preserve">, </w:t>
      </w:r>
      <w:r w:rsidR="007E79D1" w:rsidRPr="005C715F">
        <w:rPr>
          <w:color w:val="000000" w:themeColor="text1"/>
        </w:rPr>
        <w:t>2011</w:t>
      </w:r>
      <w:r w:rsidR="007E79D1" w:rsidRPr="006F436F">
        <w:rPr>
          <w:color w:val="000000" w:themeColor="text1"/>
        </w:rPr>
        <w:t>).</w:t>
      </w:r>
      <w:r w:rsidRPr="00985617">
        <w:t xml:space="preserve"> Cost and gamma are kernel parameters and are required to be optimized. To assess the accuracy </w:t>
      </w:r>
      <w:r w:rsidR="00183883" w:rsidRPr="00985617">
        <w:t>of support vector regression, I</w:t>
      </w:r>
      <w:r w:rsidRPr="00985617">
        <w:t xml:space="preserve"> tested the model on different parameter companions. The values of cost parameter were in set {1, 10, 100, </w:t>
      </w:r>
      <w:proofErr w:type="gramStart"/>
      <w:r w:rsidRPr="00985617">
        <w:t>1000</w:t>
      </w:r>
      <w:proofErr w:type="gramEnd"/>
      <w:r w:rsidRPr="00985617">
        <w:t>} and the values of gamma were in set {0.01, 0.001, 0.0001}. The best performance result</w:t>
      </w:r>
      <w:r w:rsidR="009A5F10">
        <w:t>s</w:t>
      </w:r>
      <w:r w:rsidRPr="00985617">
        <w:t xml:space="preserve"> were when the cost equal to 10 and when gamma equal to 0.01.</w:t>
      </w:r>
    </w:p>
    <w:p w14:paraId="745D4F8B" w14:textId="09F46E12" w:rsidR="00C52BB7" w:rsidRDefault="00C52BB7" w:rsidP="005F0EEF">
      <w:pPr>
        <w:spacing w:line="480" w:lineRule="auto"/>
        <w:ind w:firstLine="720"/>
      </w:pPr>
      <w:r w:rsidRPr="003B133A">
        <w:t>Before</w:t>
      </w:r>
      <w:r w:rsidR="00C6312E" w:rsidRPr="003B133A">
        <w:t xml:space="preserve"> facing </w:t>
      </w:r>
      <w:r w:rsidR="009F7B36" w:rsidRPr="003B133A">
        <w:t>The most challenge in feedforward neural network</w:t>
      </w:r>
      <w:r w:rsidRPr="003B133A">
        <w:t>,</w:t>
      </w:r>
      <w:r w:rsidR="00C6312E">
        <w:t xml:space="preserve"> which</w:t>
      </w:r>
      <w:r w:rsidR="009F7B36" w:rsidRPr="00985617">
        <w:t xml:space="preserve"> is how to define the number of hidden layers and the number of neurons in each hidden layer. </w:t>
      </w:r>
      <w:r w:rsidR="00C6312E">
        <w:t xml:space="preserve">I had </w:t>
      </w:r>
      <w:r>
        <w:t>split data according t</w:t>
      </w:r>
      <w:r w:rsidR="00895E9D">
        <w:t xml:space="preserve">o some ratio between </w:t>
      </w:r>
      <w:r>
        <w:t>training and validation (testing) set, I used 75% of data for training and 25% for validation.</w:t>
      </w:r>
    </w:p>
    <w:p w14:paraId="74EC0138" w14:textId="1D4289B8" w:rsidR="00C52BB7" w:rsidRDefault="00C52BB7" w:rsidP="005F0EEF">
      <w:pPr>
        <w:spacing w:line="480" w:lineRule="auto"/>
        <w:ind w:firstLine="720"/>
      </w:pPr>
      <w:r>
        <w:rPr>
          <w:noProof/>
        </w:rPr>
        <w:lastRenderedPageBreak/>
        <w:drawing>
          <wp:inline distT="0" distB="0" distL="0" distR="0" wp14:anchorId="1CAA1A02" wp14:editId="4DFD89B4">
            <wp:extent cx="5876158" cy="1754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10 at 4.42.57 PM.png"/>
                    <pic:cNvPicPr/>
                  </pic:nvPicPr>
                  <pic:blipFill>
                    <a:blip r:embed="rId27">
                      <a:extLst>
                        <a:ext uri="{28A0092B-C50C-407E-A947-70E740481C1C}">
                          <a14:useLocalDpi xmlns:a14="http://schemas.microsoft.com/office/drawing/2010/main" val="0"/>
                        </a:ext>
                      </a:extLst>
                    </a:blip>
                    <a:stretch>
                      <a:fillRect/>
                    </a:stretch>
                  </pic:blipFill>
                  <pic:spPr>
                    <a:xfrm>
                      <a:off x="0" y="0"/>
                      <a:ext cx="5917775" cy="1767230"/>
                    </a:xfrm>
                    <a:prstGeom prst="rect">
                      <a:avLst/>
                    </a:prstGeom>
                  </pic:spPr>
                </pic:pic>
              </a:graphicData>
            </a:graphic>
          </wp:inline>
        </w:drawing>
      </w:r>
    </w:p>
    <w:p w14:paraId="155708D9" w14:textId="77777777" w:rsidR="00C52BB7" w:rsidRDefault="00C52BB7" w:rsidP="005F0EEF">
      <w:pPr>
        <w:spacing w:line="480" w:lineRule="auto"/>
        <w:ind w:firstLine="720"/>
      </w:pPr>
    </w:p>
    <w:p w14:paraId="42BB7C2B" w14:textId="54DB3113" w:rsidR="009F7B36" w:rsidRPr="00985617" w:rsidRDefault="00C52BB7" w:rsidP="005F0EEF">
      <w:pPr>
        <w:spacing w:line="480" w:lineRule="auto"/>
        <w:ind w:firstLine="720"/>
      </w:pPr>
      <w:r>
        <w:t xml:space="preserve"> </w:t>
      </w:r>
      <w:r w:rsidR="009F7B36" w:rsidRPr="00985617">
        <w:t>Also</w:t>
      </w:r>
      <w:r w:rsidR="002D13D1">
        <w:t>,</w:t>
      </w:r>
      <w:r w:rsidR="009F7B36" w:rsidRPr="00985617">
        <w:t xml:space="preserve"> choosing the suitable activation function is another challenge. A lot of studies tried to figure it out but no real role can define that. In this work, </w:t>
      </w:r>
      <w:proofErr w:type="gramStart"/>
      <w:r w:rsidR="009F7B36" w:rsidRPr="00985617">
        <w:t xml:space="preserve">number of factors </w:t>
      </w:r>
      <w:r w:rsidR="00183883" w:rsidRPr="00985617">
        <w:t>are</w:t>
      </w:r>
      <w:proofErr w:type="gramEnd"/>
      <w:r w:rsidR="00183883" w:rsidRPr="00985617">
        <w:t xml:space="preserve"> optimized by grid-search. I</w:t>
      </w:r>
      <w:r w:rsidR="009F7B36" w:rsidRPr="00985617">
        <w:t xml:space="preserve"> set the number of hidden layers and neurons to be chosen by grid</w:t>
      </w:r>
      <w:r w:rsidR="00183883" w:rsidRPr="00985617">
        <w:t xml:space="preserve"> search. For one hidden layer</w:t>
      </w:r>
      <w:r w:rsidR="00FD22FE">
        <w:t>,</w:t>
      </w:r>
      <w:r w:rsidR="00183883" w:rsidRPr="00985617">
        <w:t xml:space="preserve"> I</w:t>
      </w:r>
      <w:r w:rsidR="009F7B36" w:rsidRPr="00985617">
        <w:t xml:space="preserve"> specified the number of neurons by functions</w:t>
      </w:r>
      <w:r w:rsidR="00274268">
        <w:t xml:space="preserve"> (</w:t>
      </w:r>
      <w:r w:rsidR="00274268">
        <w:rPr>
          <w:color w:val="000000" w:themeColor="text1"/>
        </w:rPr>
        <w:t>Sheela, &amp; Deepa, 2013</w:t>
      </w:r>
      <w:r w:rsidR="00274268">
        <w:t>)</w:t>
      </w:r>
      <w:r w:rsidR="009F7B36" w:rsidRPr="00985617">
        <w:t>:</w:t>
      </w:r>
    </w:p>
    <w:p w14:paraId="2D97482D" w14:textId="77777777" w:rsidR="009F7B36" w:rsidRPr="00985617" w:rsidRDefault="009F7B36" w:rsidP="005F0EEF">
      <w:pPr>
        <w:spacing w:line="480" w:lineRule="auto"/>
        <w:ind w:firstLine="720"/>
      </w:pPr>
      <w:r w:rsidRPr="00985617">
        <w:rPr>
          <w:rFonts w:ascii="Cambria Math" w:hAnsi="Cambria Math" w:cs="Cambria Math"/>
        </w:rPr>
        <w:t>𝑁</w:t>
      </w:r>
      <w:r w:rsidRPr="00985617">
        <w:rPr>
          <w:vertAlign w:val="subscript"/>
        </w:rPr>
        <w:t>ℎ</w:t>
      </w:r>
      <w:r w:rsidRPr="00985617">
        <w:t xml:space="preserve"> = </w:t>
      </w:r>
      <w:r w:rsidRPr="00985617">
        <w:rPr>
          <w:rFonts w:ascii="Cambria Math" w:hAnsi="Cambria Math" w:cs="Cambria Math"/>
        </w:rPr>
        <w:t>𝑁</w:t>
      </w:r>
      <w:r w:rsidRPr="00985617">
        <w:t xml:space="preserve"> + 1 (12)</w:t>
      </w:r>
      <w:r w:rsidRPr="00985617">
        <w:tab/>
        <w:t>(7)</w:t>
      </w:r>
    </w:p>
    <w:p w14:paraId="1FB8B5EC" w14:textId="77777777" w:rsidR="009F7B36" w:rsidRPr="00985617" w:rsidRDefault="009F7B36" w:rsidP="005F0EEF">
      <w:pPr>
        <w:spacing w:line="480" w:lineRule="auto"/>
      </w:pPr>
      <w:r w:rsidRPr="00985617">
        <w:t>Where N is the number of input data.</w:t>
      </w:r>
    </w:p>
    <w:p w14:paraId="0C27F4D5" w14:textId="5A721CDE" w:rsidR="009F7B36" w:rsidRPr="00985617" w:rsidRDefault="00183883" w:rsidP="005F0EEF">
      <w:pPr>
        <w:spacing w:line="480" w:lineRule="auto"/>
      </w:pPr>
      <w:r w:rsidRPr="00985617">
        <w:t>In the one hidden layer, I</w:t>
      </w:r>
      <w:r w:rsidR="009F7B36" w:rsidRPr="00985617">
        <w:t xml:space="preserve"> also tested the neural network on {4,6,8,9,10,11,12,13,16,18,20,25,30} neurons</w:t>
      </w:r>
      <w:r w:rsidR="009858D5" w:rsidRPr="009858D5">
        <w:rPr>
          <w:color w:val="000000" w:themeColor="text1"/>
        </w:rPr>
        <w:t xml:space="preserve"> </w:t>
      </w:r>
      <w:r w:rsidR="009858D5">
        <w:rPr>
          <w:color w:val="000000" w:themeColor="text1"/>
        </w:rPr>
        <w:t>(</w:t>
      </w:r>
      <w:r w:rsidR="009858D5" w:rsidRPr="006F436F">
        <w:rPr>
          <w:color w:val="000000" w:themeColor="text1"/>
        </w:rPr>
        <w:t>Karsoliya</w:t>
      </w:r>
      <w:r w:rsidR="009858D5">
        <w:rPr>
          <w:color w:val="000000" w:themeColor="text1"/>
        </w:rPr>
        <w:t>, 2012)</w:t>
      </w:r>
      <w:r w:rsidR="009F7B36" w:rsidRPr="00985617">
        <w:t>.</w:t>
      </w:r>
    </w:p>
    <w:p w14:paraId="41E24FF2" w14:textId="4916CB2F" w:rsidR="00ED19AD" w:rsidRPr="00985617" w:rsidRDefault="009F7B36" w:rsidP="005F0EEF">
      <w:pPr>
        <w:spacing w:line="480" w:lineRule="auto"/>
        <w:rPr>
          <w:noProof/>
        </w:rPr>
      </w:pPr>
      <w:r w:rsidRPr="00985617">
        <w:t>Moreover</w:t>
      </w:r>
      <w:r w:rsidR="00AB0D4A">
        <w:t>,</w:t>
      </w:r>
      <w:r w:rsidRPr="00985617">
        <w:t xml:space="preserve"> the grid search tested accuracy of another number of neurons in a deep network with two hidden layers and each hidden layer consists of 30 and 20 layer</w:t>
      </w:r>
      <w:r w:rsidR="009806F8">
        <w:t>s</w:t>
      </w:r>
      <w:r w:rsidRPr="00985617">
        <w:t xml:space="preserve"> respectively</w:t>
      </w:r>
      <w:r w:rsidR="006B7114">
        <w:t xml:space="preserve"> </w:t>
      </w:r>
      <w:r w:rsidR="006B7114">
        <w:rPr>
          <w:color w:val="000000" w:themeColor="text1"/>
        </w:rPr>
        <w:t>(</w:t>
      </w:r>
      <w:r w:rsidR="006B7114" w:rsidRPr="006F436F">
        <w:rPr>
          <w:color w:val="000000" w:themeColor="text1"/>
        </w:rPr>
        <w:t>Karsoliya</w:t>
      </w:r>
      <w:r w:rsidR="006B7114">
        <w:rPr>
          <w:color w:val="000000" w:themeColor="text1"/>
        </w:rPr>
        <w:t>, 2012)</w:t>
      </w:r>
      <w:r w:rsidRPr="00985617">
        <w:t>. The model of nine hidden layer</w:t>
      </w:r>
      <w:r w:rsidR="009806F8">
        <w:t>s</w:t>
      </w:r>
      <w:r w:rsidRPr="00985617">
        <w:t xml:space="preserve"> which consist of 200, 160, 120, 80, 60, 40, 30, 20 neurons in each layer was also examined by grid. Another factor to be optimized by grid search is activation function. Sigmoid, Tanh, ELU, ReLU, SELU and Swish activation functions have been considered in the grid as a result of their variety and popularity. The optimization algorithms which were used in the grid search to be optimized are </w:t>
      </w:r>
      <w:r w:rsidRPr="00985617">
        <w:rPr>
          <w:noProof/>
        </w:rPr>
        <w:t xml:space="preserve">Stochastic gradient descent (SGD) </w:t>
      </w:r>
      <w:r w:rsidRPr="00985617">
        <w:rPr>
          <w:noProof/>
        </w:rPr>
        <w:fldChar w:fldCharType="begin" w:fldLock="1"/>
      </w:r>
      <w:r w:rsidRPr="00985617">
        <w:rPr>
          <w:noProof/>
        </w:rPr>
        <w:instrText>ADDIN CSL_CITATION {"citationItems":[{"id":"ITEM-1","itemData":{"DOI":"10.1145/1015330.1015332","ISBN":"1581138285","author":[{"dropping-particle":"","family":"Zhang","given":"Tong","non-dropping-particle":"","parse-names":false,"suffix":""},{"dropping-particle":"","family":"Tong","given":"","non-dropping-particle":"","parse-names":false,"suffix":""}],"container-title":"Twenty-first international conference on Machine learning  - ICML '04","id":"ITEM-1","issued":{"date-parts":[["2004"]]},"page":"116","publisher":"ACM Press","publisher-place":"New York, New York, USA","title":"Solving large scale linear prediction problems using stochastic gradient descent algorithms","type":"paper-conference"},"uris":["http://www.mendeley.com/documents/?uuid=26180913-0dd3-3fcb-81a0-a214a9df23d4"]}],"mendeley":{"formattedCitation":"[28]","plainTextFormattedCitation":"[28]","previouslyFormattedCitation":"[27]"},"properties":{"noteIndex":0},"schema":"https://github.com/citation-style-language/schema/raw/master/csl-citation.json"}</w:instrText>
      </w:r>
      <w:r w:rsidRPr="00985617">
        <w:rPr>
          <w:noProof/>
        </w:rPr>
        <w:fldChar w:fldCharType="separate"/>
      </w:r>
      <w:r w:rsidR="004A7964" w:rsidRPr="004A7964">
        <w:t xml:space="preserve"> </w:t>
      </w:r>
      <w:r w:rsidR="004A7964">
        <w:t>(</w:t>
      </w:r>
      <w:r w:rsidR="004A7964" w:rsidRPr="004114D4">
        <w:t>Zhang &amp; Tong, 2004)</w:t>
      </w:r>
      <w:r w:rsidRPr="00985617">
        <w:rPr>
          <w:noProof/>
        </w:rPr>
        <w:fldChar w:fldCharType="end"/>
      </w:r>
      <w:r w:rsidRPr="00985617">
        <w:rPr>
          <w:noProof/>
        </w:rPr>
        <w:t xml:space="preserve"> and Adam</w:t>
      </w:r>
      <w:r w:rsidR="004A7964">
        <w:rPr>
          <w:noProof/>
        </w:rPr>
        <w:t xml:space="preserve"> </w:t>
      </w:r>
      <w:r w:rsidR="004A7964">
        <w:t>(</w:t>
      </w:r>
      <w:r w:rsidR="004A7964" w:rsidRPr="004114D4">
        <w:t>Kingma, &amp; Ba (2014</w:t>
      </w:r>
      <w:r w:rsidR="004A7964">
        <w:t>)</w:t>
      </w:r>
      <w:r w:rsidRPr="00985617">
        <w:rPr>
          <w:noProof/>
        </w:rPr>
        <w:t>. One hidden layer with 10 neurons is selected by grid search, SELU activation is also chosen and the Adam is implemented</w:t>
      </w:r>
      <w:r w:rsidR="00183883" w:rsidRPr="00985617">
        <w:rPr>
          <w:noProof/>
        </w:rPr>
        <w:t xml:space="preserve"> </w:t>
      </w:r>
      <w:r w:rsidR="00183883" w:rsidRPr="00985617">
        <w:rPr>
          <w:noProof/>
        </w:rPr>
        <w:lastRenderedPageBreak/>
        <w:t>as the preferable optimizer. I</w:t>
      </w:r>
      <w:r w:rsidRPr="00985617">
        <w:rPr>
          <w:noProof/>
        </w:rPr>
        <w:t xml:space="preserve"> manually set the number of epochs to 100. The initial learning rate is set to 0.001. The initialization of training is Glorot uniform initialization</w:t>
      </w:r>
      <w:bookmarkStart w:id="0" w:name="__Fieldmark__1406_2472353493"/>
      <w:bookmarkEnd w:id="0"/>
      <w:r w:rsidR="00552C54">
        <w:rPr>
          <w:noProof/>
        </w:rPr>
        <w:t xml:space="preserve"> (</w:t>
      </w:r>
      <w:r w:rsidR="00552C54">
        <w:rPr>
          <w:color w:val="000000" w:themeColor="text1"/>
        </w:rPr>
        <w:t xml:space="preserve">Glorot, &amp; Bengio, </w:t>
      </w:r>
      <w:r w:rsidR="00552C54" w:rsidRPr="006F436F">
        <w:rPr>
          <w:color w:val="000000" w:themeColor="text1"/>
        </w:rPr>
        <w:t>2010</w:t>
      </w:r>
      <w:r w:rsidR="00552C54">
        <w:rPr>
          <w:noProof/>
        </w:rPr>
        <w:t>)</w:t>
      </w:r>
      <w:r w:rsidR="00183883" w:rsidRPr="00985617">
        <w:rPr>
          <w:noProof/>
        </w:rPr>
        <w:t>. I</w:t>
      </w:r>
      <w:r w:rsidRPr="00985617">
        <w:rPr>
          <w:noProof/>
        </w:rPr>
        <w:t xml:space="preserve"> used no dropout and 0.9 momentum. </w:t>
      </w:r>
    </w:p>
    <w:p w14:paraId="2EA790C3" w14:textId="431A0C45" w:rsidR="009F7B36" w:rsidRPr="00985617" w:rsidRDefault="009F7B36" w:rsidP="00DA7354">
      <w:pPr>
        <w:spacing w:line="480" w:lineRule="auto"/>
        <w:jc w:val="center"/>
        <w:rPr>
          <w:b/>
          <w:noProof/>
        </w:rPr>
      </w:pPr>
      <w:r w:rsidRPr="00985617">
        <w:rPr>
          <w:b/>
        </w:rPr>
        <w:t>Experiments and Result</w:t>
      </w:r>
      <w:r w:rsidR="00473B97">
        <w:rPr>
          <w:b/>
        </w:rPr>
        <w:t>s</w:t>
      </w:r>
    </w:p>
    <w:p w14:paraId="52D94BE3" w14:textId="39A36602" w:rsidR="009F7B36" w:rsidRPr="00985617" w:rsidRDefault="009F7B36" w:rsidP="005F0EEF">
      <w:pPr>
        <w:spacing w:line="480" w:lineRule="auto"/>
        <w:ind w:firstLine="720"/>
      </w:pPr>
      <w:r w:rsidRPr="00985617">
        <w:t xml:space="preserve">Original dataset was collected over 10 minutes and </w:t>
      </w:r>
      <w:r w:rsidR="001D45CD" w:rsidRPr="00985617">
        <w:t>my</w:t>
      </w:r>
      <w:r w:rsidRPr="00985617">
        <w:t xml:space="preserve"> study is examined for the prediction of 10 minutes and </w:t>
      </w:r>
      <w:r w:rsidR="00C35966" w:rsidRPr="00985617">
        <w:t>one-hour</w:t>
      </w:r>
      <w:r w:rsidRPr="00985617">
        <w:t xml:space="preserve"> power consumption periods to give the utilities the ability of decision making. All independent inputs are used in the experiment according to their effect which is explained and showed in the analysis of parameters</w:t>
      </w:r>
      <w:r w:rsidR="009806F8">
        <w:t>.</w:t>
      </w:r>
      <w:r w:rsidRPr="00985617">
        <w:t xml:space="preserve"> </w:t>
      </w:r>
    </w:p>
    <w:p w14:paraId="75411D73" w14:textId="536427F2" w:rsidR="009F7B36" w:rsidRPr="00985617" w:rsidRDefault="00183883" w:rsidP="005F0EEF">
      <w:pPr>
        <w:spacing w:line="480" w:lineRule="auto"/>
        <w:ind w:firstLine="720"/>
      </w:pPr>
      <w:r w:rsidRPr="00985617">
        <w:t>I</w:t>
      </w:r>
      <w:r w:rsidR="009F7B36" w:rsidRPr="00985617">
        <w:t xml:space="preserve"> applied Performance crit</w:t>
      </w:r>
      <w:r w:rsidRPr="00985617">
        <w:t>erion to evaluate the models. I</w:t>
      </w:r>
      <w:r w:rsidR="009F7B36" w:rsidRPr="00985617">
        <w:t xml:space="preserve"> utilized two different measures: </w:t>
      </w:r>
      <w:r w:rsidR="009F7B36" w:rsidRPr="000533FA">
        <w:t>Root Mean Squared Error (RMSE),</w:t>
      </w:r>
      <w:r w:rsidR="009F7B36" w:rsidRPr="00985617">
        <w:t xml:space="preserve"> and </w:t>
      </w:r>
      <w:r w:rsidR="009F7B36" w:rsidRPr="000533FA">
        <w:t>Mean Absolute Error (MAE</w:t>
      </w:r>
      <w:r w:rsidR="000533FA" w:rsidRPr="000533FA">
        <w:t>)</w:t>
      </w:r>
      <w:r w:rsidR="000533FA" w:rsidRPr="00985617">
        <w:t xml:space="preserve"> that</w:t>
      </w:r>
      <w:r w:rsidR="009F7B36" w:rsidRPr="00985617">
        <w:t xml:space="preserve"> are defined as:</w:t>
      </w:r>
    </w:p>
    <w:p w14:paraId="5E13CABF" w14:textId="77777777" w:rsidR="009F7B36" w:rsidRPr="00985617" w:rsidRDefault="009F7B36" w:rsidP="005F0EEF">
      <w:pPr>
        <w:spacing w:line="480" w:lineRule="auto"/>
        <w:ind w:firstLine="720"/>
        <w:rPr>
          <w:rStyle w:val="Heading1Char"/>
          <w:rFonts w:ascii="Times New Roman" w:hAnsi="Times New Roman" w:cs="Times New Roman"/>
          <w:color w:val="00000A"/>
          <w:sz w:val="24"/>
          <w:szCs w:val="24"/>
        </w:rPr>
      </w:pPr>
      <m:oMath>
        <m:r>
          <w:rPr>
            <w:rFonts w:ascii="Cambria Math" w:eastAsia="Calibri" w:hAnsi="Cambria Math"/>
            <w:color w:val="00000A"/>
          </w:rPr>
          <m:t>RMSE</m:t>
        </m:r>
        <m:r>
          <m:rPr>
            <m:sty m:val="p"/>
          </m:rPr>
          <w:rPr>
            <w:rFonts w:ascii="Cambria Math" w:eastAsia="Calibri" w:hAnsi="Cambria Math"/>
            <w:color w:val="00000A"/>
          </w:rPr>
          <m:t>=</m:t>
        </m:r>
        <m:rad>
          <m:radPr>
            <m:degHide m:val="1"/>
            <m:ctrlPr>
              <w:rPr>
                <w:rFonts w:ascii="Cambria Math" w:eastAsia="Calibri" w:hAnsi="Cambria Math"/>
                <w:color w:val="00000A"/>
              </w:rPr>
            </m:ctrlPr>
          </m:radPr>
          <m:deg/>
          <m:e>
            <m:f>
              <m:fPr>
                <m:ctrlPr>
                  <w:rPr>
                    <w:rFonts w:ascii="Cambria Math" w:eastAsia="Calibri" w:hAnsi="Cambria Math"/>
                    <w:i/>
                    <w:color w:val="00000A"/>
                  </w:rPr>
                </m:ctrlPr>
              </m:fPr>
              <m:num>
                <m:nary>
                  <m:naryPr>
                    <m:chr m:val="∑"/>
                    <m:limLoc m:val="undOvr"/>
                    <m:ctrlPr>
                      <w:rPr>
                        <w:rFonts w:ascii="Cambria Math" w:eastAsia="Calibri" w:hAnsi="Cambria Math"/>
                        <w:i/>
                        <w:color w:val="00000A"/>
                      </w:rPr>
                    </m:ctrlPr>
                  </m:naryPr>
                  <m:sub>
                    <m:r>
                      <w:rPr>
                        <w:rFonts w:ascii="Cambria Math" w:eastAsia="Calibri" w:hAnsi="Cambria Math"/>
                        <w:color w:val="00000A"/>
                      </w:rPr>
                      <m:t>k=1</m:t>
                    </m:r>
                  </m:sub>
                  <m:sup>
                    <m:r>
                      <w:rPr>
                        <w:rFonts w:ascii="Cambria Math" w:eastAsia="Calibri" w:hAnsi="Cambria Math"/>
                        <w:color w:val="00000A"/>
                      </w:rPr>
                      <m:t>N</m:t>
                    </m:r>
                  </m:sup>
                  <m:e>
                    <m:sSup>
                      <m:sSupPr>
                        <m:ctrlPr>
                          <w:rPr>
                            <w:rFonts w:ascii="Cambria Math" w:eastAsia="Calibri" w:hAnsi="Cambria Math"/>
                            <w:i/>
                            <w:color w:val="00000A"/>
                          </w:rPr>
                        </m:ctrlPr>
                      </m:sSupPr>
                      <m:e>
                        <m:d>
                          <m:dPr>
                            <m:ctrlPr>
                              <w:rPr>
                                <w:rFonts w:ascii="Cambria Math" w:eastAsia="Calibri" w:hAnsi="Cambria Math"/>
                                <w:i/>
                                <w:color w:val="00000A"/>
                              </w:rPr>
                            </m:ctrlPr>
                          </m:dPr>
                          <m:e>
                            <m:sSub>
                              <m:sSubPr>
                                <m:ctrlPr>
                                  <w:rPr>
                                    <w:rFonts w:ascii="Cambria Math" w:eastAsia="Calibri" w:hAnsi="Cambria Math"/>
                                    <w:i/>
                                    <w:color w:val="00000A"/>
                                  </w:rPr>
                                </m:ctrlPr>
                              </m:sSubPr>
                              <m:e>
                                <m:r>
                                  <w:rPr>
                                    <w:rFonts w:ascii="Cambria Math" w:eastAsia="Calibri" w:hAnsi="Cambria Math"/>
                                    <w:color w:val="00000A"/>
                                  </w:rPr>
                                  <m:t>Y</m:t>
                                </m:r>
                              </m:e>
                              <m:sub>
                                <m:r>
                                  <w:rPr>
                                    <w:rFonts w:ascii="Cambria Math" w:eastAsia="Calibri" w:hAnsi="Cambria Math"/>
                                    <w:color w:val="00000A"/>
                                  </w:rPr>
                                  <m:t>f,K</m:t>
                                </m:r>
                              </m:sub>
                            </m:sSub>
                            <m:r>
                              <w:rPr>
                                <w:rFonts w:ascii="Cambria Math" w:eastAsia="Calibri" w:hAnsi="Cambria Math"/>
                                <w:color w:val="00000A"/>
                              </w:rPr>
                              <m:t>-</m:t>
                            </m:r>
                            <m:sSub>
                              <m:sSubPr>
                                <m:ctrlPr>
                                  <w:rPr>
                                    <w:rFonts w:ascii="Cambria Math" w:eastAsia="Calibri" w:hAnsi="Cambria Math"/>
                                    <w:i/>
                                    <w:color w:val="00000A"/>
                                  </w:rPr>
                                </m:ctrlPr>
                              </m:sSubPr>
                              <m:e>
                                <m:r>
                                  <w:rPr>
                                    <w:rFonts w:ascii="Cambria Math" w:eastAsia="Calibri" w:hAnsi="Cambria Math"/>
                                    <w:color w:val="00000A"/>
                                  </w:rPr>
                                  <m:t>Y</m:t>
                                </m:r>
                              </m:e>
                              <m:sub>
                                <m:r>
                                  <w:rPr>
                                    <w:rFonts w:ascii="Cambria Math" w:eastAsia="Calibri" w:hAnsi="Cambria Math"/>
                                    <w:color w:val="00000A"/>
                                  </w:rPr>
                                  <m:t>r,K</m:t>
                                </m:r>
                              </m:sub>
                            </m:sSub>
                          </m:e>
                        </m:d>
                      </m:e>
                      <m:sup>
                        <m:r>
                          <w:rPr>
                            <w:rFonts w:ascii="Cambria Math" w:eastAsia="Calibri" w:hAnsi="Cambria Math"/>
                            <w:color w:val="00000A"/>
                          </w:rPr>
                          <m:t>2</m:t>
                        </m:r>
                      </m:sup>
                    </m:sSup>
                  </m:e>
                </m:nary>
              </m:num>
              <m:den>
                <m:r>
                  <w:rPr>
                    <w:rFonts w:ascii="Cambria Math" w:eastAsia="Calibri" w:hAnsi="Cambria Math"/>
                    <w:color w:val="00000A"/>
                  </w:rPr>
                  <m:t>N</m:t>
                </m:r>
              </m:den>
            </m:f>
          </m:e>
        </m:rad>
      </m:oMath>
      <w:r w:rsidRPr="00985617">
        <w:tab/>
        <w:t>(8)</w:t>
      </w:r>
    </w:p>
    <w:p w14:paraId="3855F8E6" w14:textId="77777777" w:rsidR="009F7B36" w:rsidRPr="00985617" w:rsidRDefault="009F7B36" w:rsidP="005F0EEF">
      <w:pPr>
        <w:spacing w:line="480" w:lineRule="auto"/>
        <w:ind w:firstLine="720"/>
      </w:pPr>
      <m:oMath>
        <m:r>
          <w:rPr>
            <w:rFonts w:ascii="Cambria Math" w:eastAsia="Calibri" w:hAnsi="Cambria Math"/>
            <w:color w:val="00000A"/>
          </w:rPr>
          <m:t>MAE=</m:t>
        </m:r>
        <m:f>
          <m:fPr>
            <m:ctrlPr>
              <w:rPr>
                <w:rFonts w:ascii="Cambria Math" w:eastAsia="Calibri" w:hAnsi="Cambria Math"/>
                <w:i/>
                <w:color w:val="00000A"/>
              </w:rPr>
            </m:ctrlPr>
          </m:fPr>
          <m:num>
            <m:nary>
              <m:naryPr>
                <m:chr m:val="∑"/>
                <m:limLoc m:val="undOvr"/>
                <m:ctrlPr>
                  <w:rPr>
                    <w:rFonts w:ascii="Cambria Math" w:eastAsia="Calibri" w:hAnsi="Cambria Math"/>
                    <w:i/>
                    <w:color w:val="00000A"/>
                  </w:rPr>
                </m:ctrlPr>
              </m:naryPr>
              <m:sub>
                <m:r>
                  <w:rPr>
                    <w:rFonts w:ascii="Cambria Math" w:eastAsia="Calibri" w:hAnsi="Cambria Math"/>
                    <w:color w:val="00000A"/>
                  </w:rPr>
                  <m:t>k=1</m:t>
                </m:r>
              </m:sub>
              <m:sup>
                <m:r>
                  <w:rPr>
                    <w:rFonts w:ascii="Cambria Math" w:eastAsia="Calibri" w:hAnsi="Cambria Math"/>
                    <w:color w:val="00000A"/>
                  </w:rPr>
                  <m:t>N</m:t>
                </m:r>
              </m:sup>
              <m:e>
                <m:d>
                  <m:dPr>
                    <m:begChr m:val="|"/>
                    <m:endChr m:val="|"/>
                    <m:ctrlPr>
                      <w:rPr>
                        <w:rFonts w:ascii="Cambria Math" w:eastAsia="Calibri" w:hAnsi="Cambria Math"/>
                        <w:i/>
                        <w:color w:val="00000A"/>
                      </w:rPr>
                    </m:ctrlPr>
                  </m:dPr>
                  <m:e>
                    <m:sSub>
                      <m:sSubPr>
                        <m:ctrlPr>
                          <w:rPr>
                            <w:rFonts w:ascii="Cambria Math" w:eastAsia="Calibri" w:hAnsi="Cambria Math"/>
                            <w:i/>
                            <w:color w:val="00000A"/>
                          </w:rPr>
                        </m:ctrlPr>
                      </m:sSubPr>
                      <m:e>
                        <m:r>
                          <w:rPr>
                            <w:rFonts w:ascii="Cambria Math" w:eastAsia="Calibri" w:hAnsi="Cambria Math"/>
                            <w:color w:val="00000A"/>
                          </w:rPr>
                          <m:t>Y</m:t>
                        </m:r>
                      </m:e>
                      <m:sub>
                        <m:r>
                          <w:rPr>
                            <w:rFonts w:ascii="Cambria Math" w:eastAsia="Calibri" w:hAnsi="Cambria Math"/>
                            <w:color w:val="00000A"/>
                          </w:rPr>
                          <m:t>f,K</m:t>
                        </m:r>
                      </m:sub>
                    </m:sSub>
                    <m:r>
                      <w:rPr>
                        <w:rFonts w:ascii="Cambria Math" w:eastAsia="Calibri" w:hAnsi="Cambria Math"/>
                        <w:color w:val="00000A"/>
                      </w:rPr>
                      <m:t>-</m:t>
                    </m:r>
                    <m:sSub>
                      <m:sSubPr>
                        <m:ctrlPr>
                          <w:rPr>
                            <w:rFonts w:ascii="Cambria Math" w:eastAsia="Calibri" w:hAnsi="Cambria Math"/>
                            <w:i/>
                            <w:color w:val="00000A"/>
                          </w:rPr>
                        </m:ctrlPr>
                      </m:sSubPr>
                      <m:e>
                        <m:r>
                          <w:rPr>
                            <w:rFonts w:ascii="Cambria Math" w:eastAsia="Calibri" w:hAnsi="Cambria Math"/>
                            <w:color w:val="00000A"/>
                          </w:rPr>
                          <m:t>Y</m:t>
                        </m:r>
                      </m:e>
                      <m:sub>
                        <m:r>
                          <w:rPr>
                            <w:rFonts w:ascii="Cambria Math" w:eastAsia="Calibri" w:hAnsi="Cambria Math"/>
                            <w:color w:val="00000A"/>
                          </w:rPr>
                          <m:t>r,K</m:t>
                        </m:r>
                      </m:sub>
                    </m:sSub>
                  </m:e>
                </m:d>
              </m:e>
            </m:nary>
          </m:num>
          <m:den>
            <m:r>
              <w:rPr>
                <w:rFonts w:ascii="Cambria Math" w:eastAsia="Calibri" w:hAnsi="Cambria Math"/>
                <w:color w:val="00000A"/>
              </w:rPr>
              <m:t>N</m:t>
            </m:r>
          </m:den>
        </m:f>
      </m:oMath>
      <w:r w:rsidRPr="00985617">
        <w:tab/>
        <w:t>(9)</w:t>
      </w:r>
    </w:p>
    <w:p w14:paraId="553A5E87" w14:textId="77777777" w:rsidR="009F7B36" w:rsidRPr="00985617" w:rsidRDefault="009F7B36" w:rsidP="005F0EEF">
      <w:pPr>
        <w:spacing w:line="480" w:lineRule="auto"/>
        <w:ind w:firstLine="720"/>
      </w:pPr>
      <w:r w:rsidRPr="00985617">
        <w:t xml:space="preserve">Where </w:t>
      </w:r>
      <m:oMath>
        <m:sSub>
          <m:sSubPr>
            <m:ctrlPr>
              <w:rPr>
                <w:rFonts w:ascii="Cambria Math" w:hAnsi="Cambria Math"/>
              </w:rPr>
            </m:ctrlPr>
          </m:sSubPr>
          <m:e>
            <m:r>
              <w:rPr>
                <w:rFonts w:ascii="Cambria Math" w:hAnsi="Cambria Math"/>
              </w:rPr>
              <m:t>Y</m:t>
            </m:r>
          </m:e>
          <m:sub>
            <m:r>
              <w:rPr>
                <w:rFonts w:ascii="Cambria Math" w:hAnsi="Cambria Math"/>
              </w:rPr>
              <m:t>f</m:t>
            </m:r>
          </m:sub>
        </m:sSub>
      </m:oMath>
      <w:r w:rsidRPr="00985617">
        <w:t xml:space="preserve">is predicted values, </w:t>
      </w:r>
      <m:oMath>
        <m:sSub>
          <m:sSubPr>
            <m:ctrlPr>
              <w:rPr>
                <w:rFonts w:ascii="Cambria Math" w:hAnsi="Cambria Math"/>
              </w:rPr>
            </m:ctrlPr>
          </m:sSubPr>
          <m:e>
            <m:r>
              <w:rPr>
                <w:rFonts w:ascii="Cambria Math" w:hAnsi="Cambria Math"/>
              </w:rPr>
              <m:t>Y</m:t>
            </m:r>
          </m:e>
          <m:sub>
            <m:r>
              <w:rPr>
                <w:rFonts w:ascii="Cambria Math" w:hAnsi="Cambria Math"/>
              </w:rPr>
              <m:t>r</m:t>
            </m:r>
          </m:sub>
        </m:sSub>
      </m:oMath>
      <w:r w:rsidRPr="00985617">
        <w:t xml:space="preserve">is actual values and </w:t>
      </w:r>
      <m:oMath>
        <m:acc>
          <m:accPr>
            <m:chr m:val="̅"/>
            <m:ctrlPr>
              <w:rPr>
                <w:rFonts w:ascii="Cambria Math" w:hAnsi="Cambria Math"/>
              </w:rPr>
            </m:ctrlPr>
          </m:accPr>
          <m:e>
            <m:r>
              <w:rPr>
                <w:rFonts w:ascii="Cambria Math" w:hAnsi="Cambria Math"/>
              </w:rPr>
              <m:t>Y</m:t>
            </m:r>
          </m:e>
        </m:acc>
      </m:oMath>
      <w:r w:rsidRPr="00985617">
        <w:t xml:space="preserve"> is the average.</w:t>
      </w:r>
    </w:p>
    <w:p w14:paraId="3B494C1E" w14:textId="1A987412" w:rsidR="009F7B36" w:rsidRPr="00985617" w:rsidRDefault="009F7B36" w:rsidP="005F0EEF">
      <w:pPr>
        <w:spacing w:line="480" w:lineRule="auto"/>
        <w:ind w:firstLine="720"/>
      </w:pPr>
      <w:r w:rsidRPr="00985617">
        <w:t>In order to evaluate the fiv</w:t>
      </w:r>
      <w:r w:rsidR="00B02307">
        <w:t xml:space="preserve">e models on datasets, </w:t>
      </w:r>
      <w:r w:rsidR="004E0973">
        <w:t>10-minute</w:t>
      </w:r>
      <w:r w:rsidRPr="00985617">
        <w:t xml:space="preserve"> consumption and an hour consumption, datasets are divided into a train set and test set. Each algorithm is trained by using 75% of the data and 25% for testing. The test set is usually used to judge</w:t>
      </w:r>
      <w:r w:rsidR="00183883" w:rsidRPr="00985617">
        <w:t xml:space="preserve"> the models, but I </w:t>
      </w:r>
      <w:r w:rsidRPr="00985617">
        <w:t xml:space="preserve">also used </w:t>
      </w:r>
      <w:r w:rsidR="00B36154">
        <w:t xml:space="preserve">the </w:t>
      </w:r>
      <w:r w:rsidRPr="00985617">
        <w:t>training set to show the ability of learn</w:t>
      </w:r>
      <w:r w:rsidR="00183883" w:rsidRPr="00985617">
        <w:t>ing. For comparison purposes, I</w:t>
      </w:r>
      <w:r w:rsidRPr="00985617">
        <w:t xml:space="preserve"> compared the median of 9 implementation</w:t>
      </w:r>
      <w:r w:rsidR="0098334C">
        <w:t>s</w:t>
      </w:r>
      <w:r w:rsidRPr="00985617">
        <w:t xml:space="preserve"> in all models of dataset. All parameters that have</w:t>
      </w:r>
      <w:r w:rsidR="00E25D35">
        <w:t xml:space="preserve"> been</w:t>
      </w:r>
      <w:r w:rsidRPr="00985617">
        <w:t xml:space="preserve"> optimized by search grid before was for the compa</w:t>
      </w:r>
      <w:r w:rsidR="004E0973">
        <w:t>rison of dataset of 10-minute</w:t>
      </w:r>
      <w:r w:rsidRPr="00985617">
        <w:t xml:space="preserve"> power consumption.</w:t>
      </w:r>
    </w:p>
    <w:p w14:paraId="05F9E408" w14:textId="5025E28A" w:rsidR="009F7B36" w:rsidRPr="00985617" w:rsidRDefault="009F7B36" w:rsidP="005F0EEF">
      <w:pPr>
        <w:spacing w:line="480" w:lineRule="auto"/>
        <w:ind w:firstLine="720"/>
        <w:rPr>
          <w:rtl/>
        </w:rPr>
      </w:pPr>
      <w:r w:rsidRPr="00985617">
        <w:t>The experimental resul</w:t>
      </w:r>
      <w:r w:rsidR="004E0973">
        <w:t>ts for the prediction of the 10-minute</w:t>
      </w:r>
      <w:r w:rsidRPr="00985617">
        <w:t xml:space="preserve"> period are presented in Table II. From the two performance criterions, it is shown that random forest model achieved the best </w:t>
      </w:r>
      <w:r w:rsidRPr="00985617">
        <w:lastRenderedPageBreak/>
        <w:t>results for the four examination</w:t>
      </w:r>
      <w:r w:rsidR="00FB6A3E">
        <w:t>s</w:t>
      </w:r>
      <w:r w:rsidRPr="00985617">
        <w:t>. Also, it is noticed that feed</w:t>
      </w:r>
      <w:r w:rsidR="000D0235">
        <w:t>f</w:t>
      </w:r>
      <w:r w:rsidRPr="00985617">
        <w:t>orward neural network achieved close result</w:t>
      </w:r>
      <w:r w:rsidR="005631BD">
        <w:t>s</w:t>
      </w:r>
      <w:r w:rsidRPr="00985617">
        <w:t xml:space="preserve"> to random forest in Quads distribution</w:t>
      </w:r>
      <w:r w:rsidRPr="00985617">
        <w:rPr>
          <w:rtl/>
        </w:rPr>
        <w:t xml:space="preserve"> </w:t>
      </w:r>
      <w:r w:rsidRPr="00985617">
        <w:t>network.</w:t>
      </w:r>
      <w:r w:rsidRPr="00985617">
        <w:rPr>
          <w:rtl/>
        </w:rPr>
        <w:t xml:space="preserve"> </w:t>
      </w:r>
    </w:p>
    <w:p w14:paraId="10ECC9D2" w14:textId="6FE357C1" w:rsidR="005E2C3E" w:rsidRPr="00985617" w:rsidRDefault="005E2C3E" w:rsidP="005F0EEF">
      <w:pPr>
        <w:pStyle w:val="tablehead"/>
        <w:tabs>
          <w:tab w:val="num" w:pos="1080"/>
        </w:tabs>
        <w:spacing w:before="0" w:after="0" w:line="480" w:lineRule="auto"/>
        <w:jc w:val="left"/>
        <w:rPr>
          <w:sz w:val="24"/>
          <w:szCs w:val="24"/>
        </w:rPr>
      </w:pPr>
      <w:r w:rsidRPr="00985617">
        <w:rPr>
          <w:sz w:val="24"/>
          <w:szCs w:val="24"/>
        </w:rPr>
        <w:t xml:space="preserve">Table </w:t>
      </w:r>
      <w:r w:rsidRPr="00985617">
        <w:rPr>
          <w:sz w:val="24"/>
          <w:szCs w:val="24"/>
        </w:rPr>
        <w:fldChar w:fldCharType="begin"/>
      </w:r>
      <w:r w:rsidRPr="00985617">
        <w:rPr>
          <w:sz w:val="24"/>
          <w:szCs w:val="24"/>
        </w:rPr>
        <w:instrText xml:space="preserve"> SEQ Table \* roman </w:instrText>
      </w:r>
      <w:r w:rsidRPr="00985617">
        <w:rPr>
          <w:sz w:val="24"/>
          <w:szCs w:val="24"/>
        </w:rPr>
        <w:fldChar w:fldCharType="separate"/>
      </w:r>
      <w:r w:rsidRPr="00985617">
        <w:rPr>
          <w:sz w:val="24"/>
          <w:szCs w:val="24"/>
        </w:rPr>
        <w:t>ii</w:t>
      </w:r>
      <w:r w:rsidRPr="00985617">
        <w:rPr>
          <w:sz w:val="24"/>
          <w:szCs w:val="24"/>
        </w:rPr>
        <w:fldChar w:fldCharType="end"/>
      </w:r>
      <w:r w:rsidRPr="00985617">
        <w:rPr>
          <w:sz w:val="24"/>
          <w:szCs w:val="24"/>
        </w:rPr>
        <w:t xml:space="preserve">. </w:t>
      </w:r>
      <w:r w:rsidRPr="00985617">
        <w:rPr>
          <w:sz w:val="24"/>
          <w:szCs w:val="24"/>
        </w:rPr>
        <w:tab/>
        <w:t>RSME and MAE COMPARISON OF ALGORITHMS IN 3 DISTRIBUTION</w:t>
      </w:r>
      <w:r w:rsidR="00063733">
        <w:rPr>
          <w:sz w:val="24"/>
          <w:szCs w:val="24"/>
        </w:rPr>
        <w:t>S</w:t>
      </w:r>
      <w:r w:rsidRPr="00985617">
        <w:rPr>
          <w:sz w:val="24"/>
          <w:szCs w:val="24"/>
        </w:rPr>
        <w:t xml:space="preserve"> FOR THE 10 MINUTES POWER CONSUMPTION</w:t>
      </w:r>
    </w:p>
    <w:tbl>
      <w:tblPr>
        <w:tblW w:w="11880" w:type="dxa"/>
        <w:tblInd w:w="-1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630"/>
        <w:gridCol w:w="720"/>
        <w:gridCol w:w="720"/>
        <w:gridCol w:w="630"/>
        <w:gridCol w:w="720"/>
        <w:gridCol w:w="630"/>
        <w:gridCol w:w="720"/>
        <w:gridCol w:w="720"/>
        <w:gridCol w:w="630"/>
        <w:gridCol w:w="630"/>
        <w:gridCol w:w="810"/>
        <w:gridCol w:w="720"/>
        <w:gridCol w:w="630"/>
        <w:gridCol w:w="720"/>
        <w:gridCol w:w="720"/>
        <w:gridCol w:w="810"/>
        <w:gridCol w:w="720"/>
      </w:tblGrid>
      <w:tr w:rsidR="00551A2A" w:rsidRPr="00DB184E" w14:paraId="2675C4B4" w14:textId="77777777" w:rsidTr="00DB184E">
        <w:trPr>
          <w:trHeight w:val="248"/>
        </w:trPr>
        <w:tc>
          <w:tcPr>
            <w:tcW w:w="630" w:type="dxa"/>
            <w:vMerge w:val="restart"/>
            <w:shd w:val="clear" w:color="auto" w:fill="auto"/>
            <w:vAlign w:val="center"/>
          </w:tcPr>
          <w:p w14:paraId="67072EF7" w14:textId="70237383" w:rsidR="005E2C3E" w:rsidRPr="00DB184E" w:rsidRDefault="000C5F66" w:rsidP="005F0EEF">
            <w:pPr>
              <w:pStyle w:val="tablecolhead"/>
              <w:spacing w:line="480" w:lineRule="auto"/>
              <w:jc w:val="left"/>
              <w:rPr>
                <w:sz w:val="20"/>
                <w:szCs w:val="20"/>
              </w:rPr>
            </w:pPr>
            <w:r w:rsidRPr="00DB184E">
              <w:rPr>
                <w:sz w:val="20"/>
                <w:szCs w:val="20"/>
              </w:rPr>
              <w:t>ALGORITHMS</w:t>
            </w:r>
          </w:p>
        </w:tc>
        <w:tc>
          <w:tcPr>
            <w:tcW w:w="2790" w:type="dxa"/>
            <w:gridSpan w:val="4"/>
            <w:shd w:val="clear" w:color="auto" w:fill="auto"/>
            <w:vAlign w:val="center"/>
          </w:tcPr>
          <w:p w14:paraId="19A1A3FB" w14:textId="77777777" w:rsidR="005E2C3E" w:rsidRPr="00DB184E" w:rsidRDefault="005E2C3E" w:rsidP="005F0EEF">
            <w:pPr>
              <w:pStyle w:val="tablecolhead"/>
              <w:spacing w:line="480" w:lineRule="auto"/>
              <w:jc w:val="left"/>
              <w:rPr>
                <w:sz w:val="20"/>
                <w:szCs w:val="20"/>
              </w:rPr>
            </w:pPr>
            <w:r w:rsidRPr="00DB184E">
              <w:rPr>
                <w:sz w:val="20"/>
                <w:szCs w:val="20"/>
              </w:rPr>
              <w:t>Quads Distribution</w:t>
            </w:r>
          </w:p>
        </w:tc>
        <w:tc>
          <w:tcPr>
            <w:tcW w:w="2700" w:type="dxa"/>
            <w:gridSpan w:val="4"/>
            <w:vAlign w:val="center"/>
          </w:tcPr>
          <w:p w14:paraId="691C9D63" w14:textId="77777777" w:rsidR="005E2C3E" w:rsidRPr="00DB184E" w:rsidRDefault="005E2C3E" w:rsidP="005F0EEF">
            <w:pPr>
              <w:pStyle w:val="tablecolhead"/>
              <w:spacing w:line="480" w:lineRule="auto"/>
              <w:jc w:val="left"/>
              <w:rPr>
                <w:sz w:val="20"/>
                <w:szCs w:val="20"/>
              </w:rPr>
            </w:pPr>
            <w:r w:rsidRPr="00DB184E">
              <w:rPr>
                <w:sz w:val="20"/>
                <w:szCs w:val="20"/>
              </w:rPr>
              <w:t>Smir Distribution</w:t>
            </w:r>
          </w:p>
        </w:tc>
        <w:tc>
          <w:tcPr>
            <w:tcW w:w="2790" w:type="dxa"/>
            <w:gridSpan w:val="4"/>
            <w:vAlign w:val="center"/>
          </w:tcPr>
          <w:p w14:paraId="09CECA91" w14:textId="77777777" w:rsidR="005E2C3E" w:rsidRPr="00DB184E" w:rsidRDefault="005E2C3E" w:rsidP="005F0EEF">
            <w:pPr>
              <w:pStyle w:val="tablecolhead"/>
              <w:spacing w:line="480" w:lineRule="auto"/>
              <w:jc w:val="left"/>
              <w:rPr>
                <w:sz w:val="20"/>
                <w:szCs w:val="20"/>
              </w:rPr>
            </w:pPr>
            <w:r w:rsidRPr="00DB184E">
              <w:rPr>
                <w:sz w:val="20"/>
                <w:szCs w:val="20"/>
              </w:rPr>
              <w:t>Boussafou Distribution</w:t>
            </w:r>
          </w:p>
        </w:tc>
        <w:tc>
          <w:tcPr>
            <w:tcW w:w="2970" w:type="dxa"/>
            <w:gridSpan w:val="4"/>
          </w:tcPr>
          <w:p w14:paraId="5D3DC9DB" w14:textId="77777777" w:rsidR="005E2C3E" w:rsidRPr="00DB184E" w:rsidRDefault="005E2C3E" w:rsidP="005F0EEF">
            <w:pPr>
              <w:pStyle w:val="tablecolhead"/>
              <w:spacing w:line="480" w:lineRule="auto"/>
              <w:jc w:val="left"/>
              <w:rPr>
                <w:sz w:val="20"/>
                <w:szCs w:val="20"/>
              </w:rPr>
            </w:pPr>
            <w:r w:rsidRPr="00DB184E">
              <w:rPr>
                <w:sz w:val="20"/>
                <w:szCs w:val="20"/>
              </w:rPr>
              <w:t>Aggregated Distribution</w:t>
            </w:r>
          </w:p>
        </w:tc>
      </w:tr>
      <w:tr w:rsidR="00DB184E" w:rsidRPr="00DB184E" w14:paraId="7F44AF55" w14:textId="77777777" w:rsidTr="00DB184E">
        <w:trPr>
          <w:trHeight w:val="575"/>
        </w:trPr>
        <w:tc>
          <w:tcPr>
            <w:tcW w:w="630" w:type="dxa"/>
            <w:vMerge/>
            <w:shd w:val="clear" w:color="auto" w:fill="auto"/>
            <w:vAlign w:val="center"/>
          </w:tcPr>
          <w:p w14:paraId="0F0807AF" w14:textId="77777777" w:rsidR="005E2C3E" w:rsidRPr="00DB184E" w:rsidRDefault="005E2C3E" w:rsidP="005F0EEF">
            <w:pPr>
              <w:pStyle w:val="tablecolhead"/>
              <w:spacing w:line="480" w:lineRule="auto"/>
              <w:jc w:val="left"/>
              <w:rPr>
                <w:sz w:val="20"/>
                <w:szCs w:val="20"/>
              </w:rPr>
            </w:pPr>
          </w:p>
        </w:tc>
        <w:tc>
          <w:tcPr>
            <w:tcW w:w="1440" w:type="dxa"/>
            <w:gridSpan w:val="2"/>
            <w:shd w:val="clear" w:color="auto" w:fill="auto"/>
            <w:vAlign w:val="center"/>
          </w:tcPr>
          <w:p w14:paraId="421B7354" w14:textId="77777777" w:rsidR="005E2C3E" w:rsidRPr="00DB184E" w:rsidRDefault="005E2C3E" w:rsidP="005F0EEF">
            <w:pPr>
              <w:pStyle w:val="tablecolhead"/>
              <w:spacing w:line="480" w:lineRule="auto"/>
              <w:jc w:val="left"/>
              <w:rPr>
                <w:sz w:val="20"/>
                <w:szCs w:val="20"/>
              </w:rPr>
            </w:pPr>
            <w:r w:rsidRPr="00DB184E">
              <w:rPr>
                <w:sz w:val="20"/>
                <w:szCs w:val="20"/>
              </w:rPr>
              <w:t>RSME</w:t>
            </w:r>
          </w:p>
        </w:tc>
        <w:tc>
          <w:tcPr>
            <w:tcW w:w="1350" w:type="dxa"/>
            <w:gridSpan w:val="2"/>
            <w:shd w:val="clear" w:color="auto" w:fill="auto"/>
            <w:vAlign w:val="center"/>
          </w:tcPr>
          <w:p w14:paraId="3224448B" w14:textId="77777777" w:rsidR="005E2C3E" w:rsidRPr="00DB184E" w:rsidRDefault="005E2C3E" w:rsidP="005F0EEF">
            <w:pPr>
              <w:pStyle w:val="tablecolhead"/>
              <w:spacing w:line="480" w:lineRule="auto"/>
              <w:jc w:val="left"/>
              <w:rPr>
                <w:sz w:val="20"/>
                <w:szCs w:val="20"/>
              </w:rPr>
            </w:pPr>
            <w:r w:rsidRPr="00DB184E">
              <w:rPr>
                <w:sz w:val="20"/>
                <w:szCs w:val="20"/>
              </w:rPr>
              <w:t>MAE</w:t>
            </w:r>
          </w:p>
        </w:tc>
        <w:tc>
          <w:tcPr>
            <w:tcW w:w="1350" w:type="dxa"/>
            <w:gridSpan w:val="2"/>
            <w:vAlign w:val="center"/>
          </w:tcPr>
          <w:p w14:paraId="346658F8" w14:textId="77777777" w:rsidR="005E2C3E" w:rsidRPr="00DB184E" w:rsidRDefault="005E2C3E" w:rsidP="005F0EEF">
            <w:pPr>
              <w:pStyle w:val="tablecolhead"/>
              <w:spacing w:line="480" w:lineRule="auto"/>
              <w:jc w:val="left"/>
              <w:rPr>
                <w:sz w:val="20"/>
                <w:szCs w:val="20"/>
              </w:rPr>
            </w:pPr>
            <w:r w:rsidRPr="00DB184E">
              <w:rPr>
                <w:sz w:val="20"/>
                <w:szCs w:val="20"/>
              </w:rPr>
              <w:t>RSME</w:t>
            </w:r>
          </w:p>
        </w:tc>
        <w:tc>
          <w:tcPr>
            <w:tcW w:w="1350" w:type="dxa"/>
            <w:gridSpan w:val="2"/>
            <w:vAlign w:val="center"/>
          </w:tcPr>
          <w:p w14:paraId="556FFF14" w14:textId="77777777" w:rsidR="005E2C3E" w:rsidRPr="00DB184E" w:rsidRDefault="005E2C3E" w:rsidP="005F0EEF">
            <w:pPr>
              <w:pStyle w:val="tablecolhead"/>
              <w:spacing w:line="480" w:lineRule="auto"/>
              <w:jc w:val="left"/>
              <w:rPr>
                <w:sz w:val="20"/>
                <w:szCs w:val="20"/>
              </w:rPr>
            </w:pPr>
            <w:r w:rsidRPr="00DB184E">
              <w:rPr>
                <w:sz w:val="20"/>
                <w:szCs w:val="20"/>
              </w:rPr>
              <w:t>MAE</w:t>
            </w:r>
          </w:p>
        </w:tc>
        <w:tc>
          <w:tcPr>
            <w:tcW w:w="1440" w:type="dxa"/>
            <w:gridSpan w:val="2"/>
            <w:vAlign w:val="center"/>
          </w:tcPr>
          <w:p w14:paraId="44998C10" w14:textId="77777777" w:rsidR="005E2C3E" w:rsidRPr="00DB184E" w:rsidRDefault="005E2C3E" w:rsidP="005F0EEF">
            <w:pPr>
              <w:pStyle w:val="tablecolhead"/>
              <w:spacing w:line="480" w:lineRule="auto"/>
              <w:jc w:val="left"/>
              <w:rPr>
                <w:sz w:val="20"/>
                <w:szCs w:val="20"/>
              </w:rPr>
            </w:pPr>
            <w:r w:rsidRPr="00DB184E">
              <w:rPr>
                <w:sz w:val="20"/>
                <w:szCs w:val="20"/>
              </w:rPr>
              <w:t>RSME</w:t>
            </w:r>
          </w:p>
        </w:tc>
        <w:tc>
          <w:tcPr>
            <w:tcW w:w="1350" w:type="dxa"/>
            <w:gridSpan w:val="2"/>
            <w:vAlign w:val="center"/>
          </w:tcPr>
          <w:p w14:paraId="519F2DEF" w14:textId="77777777" w:rsidR="005E2C3E" w:rsidRPr="00DB184E" w:rsidRDefault="005E2C3E" w:rsidP="005F0EEF">
            <w:pPr>
              <w:pStyle w:val="tablecolhead"/>
              <w:spacing w:line="480" w:lineRule="auto"/>
              <w:jc w:val="left"/>
              <w:rPr>
                <w:sz w:val="20"/>
                <w:szCs w:val="20"/>
              </w:rPr>
            </w:pPr>
            <w:r w:rsidRPr="00DB184E">
              <w:rPr>
                <w:sz w:val="20"/>
                <w:szCs w:val="20"/>
              </w:rPr>
              <w:t>MAE</w:t>
            </w:r>
          </w:p>
        </w:tc>
        <w:tc>
          <w:tcPr>
            <w:tcW w:w="1440" w:type="dxa"/>
            <w:gridSpan w:val="2"/>
            <w:vAlign w:val="center"/>
          </w:tcPr>
          <w:p w14:paraId="62B207C8" w14:textId="77777777" w:rsidR="005E2C3E" w:rsidRPr="00DB184E" w:rsidRDefault="005E2C3E" w:rsidP="005F0EEF">
            <w:pPr>
              <w:pStyle w:val="tablecolhead"/>
              <w:spacing w:line="480" w:lineRule="auto"/>
              <w:jc w:val="left"/>
              <w:rPr>
                <w:sz w:val="20"/>
                <w:szCs w:val="20"/>
              </w:rPr>
            </w:pPr>
            <w:r w:rsidRPr="00DB184E">
              <w:rPr>
                <w:sz w:val="20"/>
                <w:szCs w:val="20"/>
              </w:rPr>
              <w:t>RSME</w:t>
            </w:r>
          </w:p>
        </w:tc>
        <w:tc>
          <w:tcPr>
            <w:tcW w:w="1530" w:type="dxa"/>
            <w:gridSpan w:val="2"/>
            <w:vAlign w:val="center"/>
          </w:tcPr>
          <w:p w14:paraId="62E17B51" w14:textId="77777777" w:rsidR="005E2C3E" w:rsidRPr="00DB184E" w:rsidRDefault="005E2C3E" w:rsidP="005F0EEF">
            <w:pPr>
              <w:pStyle w:val="tablecolhead"/>
              <w:spacing w:line="480" w:lineRule="auto"/>
              <w:jc w:val="left"/>
              <w:rPr>
                <w:sz w:val="20"/>
                <w:szCs w:val="20"/>
              </w:rPr>
            </w:pPr>
            <w:r w:rsidRPr="00DB184E">
              <w:rPr>
                <w:sz w:val="20"/>
                <w:szCs w:val="20"/>
              </w:rPr>
              <w:t>MAE</w:t>
            </w:r>
          </w:p>
        </w:tc>
      </w:tr>
      <w:tr w:rsidR="00DB184E" w:rsidRPr="00DB184E" w14:paraId="5C423115" w14:textId="77777777" w:rsidTr="00DB184E">
        <w:trPr>
          <w:trHeight w:val="202"/>
        </w:trPr>
        <w:tc>
          <w:tcPr>
            <w:tcW w:w="630" w:type="dxa"/>
            <w:vMerge/>
            <w:shd w:val="clear" w:color="auto" w:fill="auto"/>
          </w:tcPr>
          <w:p w14:paraId="09075914" w14:textId="77777777" w:rsidR="005E2C3E" w:rsidRPr="00DB184E" w:rsidRDefault="005E2C3E" w:rsidP="005F0EEF">
            <w:pPr>
              <w:pStyle w:val="tablecolhead"/>
              <w:spacing w:line="480" w:lineRule="auto"/>
              <w:jc w:val="left"/>
              <w:rPr>
                <w:sz w:val="20"/>
                <w:szCs w:val="20"/>
              </w:rPr>
            </w:pPr>
          </w:p>
        </w:tc>
        <w:tc>
          <w:tcPr>
            <w:tcW w:w="720" w:type="dxa"/>
            <w:shd w:val="clear" w:color="auto" w:fill="auto"/>
          </w:tcPr>
          <w:p w14:paraId="79F0F7DA"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720" w:type="dxa"/>
            <w:shd w:val="clear" w:color="auto" w:fill="auto"/>
          </w:tcPr>
          <w:p w14:paraId="2C61711D"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630" w:type="dxa"/>
            <w:shd w:val="clear" w:color="auto" w:fill="auto"/>
          </w:tcPr>
          <w:p w14:paraId="313D3662"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720" w:type="dxa"/>
            <w:shd w:val="clear" w:color="auto" w:fill="auto"/>
          </w:tcPr>
          <w:p w14:paraId="145C2712"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630" w:type="dxa"/>
          </w:tcPr>
          <w:p w14:paraId="2E538C5F"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720" w:type="dxa"/>
          </w:tcPr>
          <w:p w14:paraId="563CE024"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720" w:type="dxa"/>
          </w:tcPr>
          <w:p w14:paraId="786FB7CA"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630" w:type="dxa"/>
          </w:tcPr>
          <w:p w14:paraId="70EAC41B"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630" w:type="dxa"/>
          </w:tcPr>
          <w:p w14:paraId="7972263B"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810" w:type="dxa"/>
          </w:tcPr>
          <w:p w14:paraId="2B31B154"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720" w:type="dxa"/>
          </w:tcPr>
          <w:p w14:paraId="2C6C9BCA"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630" w:type="dxa"/>
          </w:tcPr>
          <w:p w14:paraId="5DA157AB"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720" w:type="dxa"/>
          </w:tcPr>
          <w:p w14:paraId="11AD194F"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720" w:type="dxa"/>
          </w:tcPr>
          <w:p w14:paraId="38B0AB8A"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c>
          <w:tcPr>
            <w:tcW w:w="810" w:type="dxa"/>
          </w:tcPr>
          <w:p w14:paraId="6CB19DAE" w14:textId="77777777" w:rsidR="005E2C3E" w:rsidRPr="00DB184E" w:rsidRDefault="005E2C3E" w:rsidP="005F0EEF">
            <w:pPr>
              <w:pStyle w:val="tablecolhead"/>
              <w:spacing w:line="480" w:lineRule="auto"/>
              <w:jc w:val="left"/>
              <w:rPr>
                <w:i/>
                <w:iCs/>
                <w:sz w:val="20"/>
                <w:szCs w:val="20"/>
              </w:rPr>
            </w:pPr>
            <w:r w:rsidRPr="00DB184E">
              <w:rPr>
                <w:i/>
                <w:iCs/>
                <w:sz w:val="20"/>
                <w:szCs w:val="20"/>
              </w:rPr>
              <w:t>Train</w:t>
            </w:r>
          </w:p>
        </w:tc>
        <w:tc>
          <w:tcPr>
            <w:tcW w:w="720" w:type="dxa"/>
          </w:tcPr>
          <w:p w14:paraId="74FB002A" w14:textId="77777777" w:rsidR="005E2C3E" w:rsidRPr="00DB184E" w:rsidRDefault="005E2C3E" w:rsidP="005F0EEF">
            <w:pPr>
              <w:pStyle w:val="tablecolhead"/>
              <w:spacing w:line="480" w:lineRule="auto"/>
              <w:jc w:val="left"/>
              <w:rPr>
                <w:i/>
                <w:iCs/>
                <w:sz w:val="20"/>
                <w:szCs w:val="20"/>
              </w:rPr>
            </w:pPr>
            <w:r w:rsidRPr="00DB184E">
              <w:rPr>
                <w:i/>
                <w:iCs/>
                <w:sz w:val="20"/>
                <w:szCs w:val="20"/>
              </w:rPr>
              <w:t>Test</w:t>
            </w:r>
          </w:p>
        </w:tc>
      </w:tr>
      <w:tr w:rsidR="00DB184E" w:rsidRPr="00DB184E" w14:paraId="6FAA96B7" w14:textId="77777777" w:rsidTr="00DB184E">
        <w:trPr>
          <w:trHeight w:val="248"/>
        </w:trPr>
        <w:tc>
          <w:tcPr>
            <w:tcW w:w="630" w:type="dxa"/>
            <w:shd w:val="clear" w:color="auto" w:fill="auto"/>
          </w:tcPr>
          <w:p w14:paraId="7261ED22"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RF</w:t>
            </w:r>
          </w:p>
        </w:tc>
        <w:tc>
          <w:tcPr>
            <w:tcW w:w="720" w:type="dxa"/>
            <w:shd w:val="clear" w:color="auto" w:fill="auto"/>
          </w:tcPr>
          <w:p w14:paraId="31D330E1"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671.7</w:t>
            </w:r>
          </w:p>
        </w:tc>
        <w:tc>
          <w:tcPr>
            <w:tcW w:w="720" w:type="dxa"/>
            <w:shd w:val="clear" w:color="auto" w:fill="auto"/>
          </w:tcPr>
          <w:p w14:paraId="0E070793" w14:textId="77777777" w:rsidR="005E2C3E" w:rsidRPr="00DB184E" w:rsidRDefault="005E2C3E" w:rsidP="005F0EEF">
            <w:pPr>
              <w:pStyle w:val="TableContents"/>
              <w:spacing w:line="480" w:lineRule="auto"/>
              <w:rPr>
                <w:rFonts w:ascii="Times New Roman" w:hAnsi="Times New Roman" w:cs="Times New Roman"/>
                <w:b/>
                <w:bCs/>
                <w:sz w:val="20"/>
                <w:szCs w:val="20"/>
              </w:rPr>
            </w:pPr>
            <w:r w:rsidRPr="00DB184E">
              <w:rPr>
                <w:rFonts w:ascii="Times New Roman" w:hAnsi="Times New Roman" w:cs="Times New Roman"/>
                <w:b/>
                <w:bCs/>
                <w:sz w:val="20"/>
                <w:szCs w:val="20"/>
              </w:rPr>
              <w:t>3174.7</w:t>
            </w:r>
          </w:p>
        </w:tc>
        <w:tc>
          <w:tcPr>
            <w:tcW w:w="630" w:type="dxa"/>
            <w:shd w:val="clear" w:color="auto" w:fill="auto"/>
          </w:tcPr>
          <w:p w14:paraId="3EBA5218"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472.8</w:t>
            </w:r>
          </w:p>
        </w:tc>
        <w:tc>
          <w:tcPr>
            <w:tcW w:w="720" w:type="dxa"/>
            <w:shd w:val="clear" w:color="auto" w:fill="auto"/>
          </w:tcPr>
          <w:p w14:paraId="0CEC2555"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2663.5</w:t>
            </w:r>
          </w:p>
        </w:tc>
        <w:tc>
          <w:tcPr>
            <w:tcW w:w="630" w:type="dxa"/>
          </w:tcPr>
          <w:p w14:paraId="5A60F3B6"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14.1</w:t>
            </w:r>
          </w:p>
        </w:tc>
        <w:tc>
          <w:tcPr>
            <w:tcW w:w="720" w:type="dxa"/>
          </w:tcPr>
          <w:p w14:paraId="5472720B" w14:textId="77777777" w:rsidR="005E2C3E" w:rsidRPr="00DB184E" w:rsidRDefault="005E2C3E" w:rsidP="005F0EEF">
            <w:pPr>
              <w:pStyle w:val="tablecolhead"/>
              <w:spacing w:line="480" w:lineRule="auto"/>
              <w:jc w:val="left"/>
              <w:rPr>
                <w:rFonts w:eastAsia="AR PL SungtiL GB"/>
                <w:color w:val="00000A"/>
                <w:kern w:val="2"/>
                <w:sz w:val="20"/>
                <w:szCs w:val="20"/>
                <w:lang w:eastAsia="zh-CN" w:bidi="hi-IN"/>
              </w:rPr>
            </w:pPr>
            <w:r w:rsidRPr="00DB184E">
              <w:rPr>
                <w:rFonts w:eastAsia="AR PL SungtiL GB"/>
                <w:color w:val="00000A"/>
                <w:kern w:val="2"/>
                <w:sz w:val="20"/>
                <w:szCs w:val="20"/>
                <w:lang w:eastAsia="zh-CN" w:bidi="hi-IN"/>
              </w:rPr>
              <w:t>2336.9</w:t>
            </w:r>
          </w:p>
        </w:tc>
        <w:tc>
          <w:tcPr>
            <w:tcW w:w="720" w:type="dxa"/>
          </w:tcPr>
          <w:p w14:paraId="458E0389"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35.6</w:t>
            </w:r>
          </w:p>
        </w:tc>
        <w:tc>
          <w:tcPr>
            <w:tcW w:w="630" w:type="dxa"/>
          </w:tcPr>
          <w:p w14:paraId="742A7C0D"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939.6</w:t>
            </w:r>
          </w:p>
        </w:tc>
        <w:tc>
          <w:tcPr>
            <w:tcW w:w="630" w:type="dxa"/>
          </w:tcPr>
          <w:p w14:paraId="1CE60466"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594.5</w:t>
            </w:r>
          </w:p>
        </w:tc>
        <w:tc>
          <w:tcPr>
            <w:tcW w:w="810" w:type="dxa"/>
          </w:tcPr>
          <w:p w14:paraId="3F437254" w14:textId="77777777" w:rsidR="005E2C3E" w:rsidRPr="00DB184E" w:rsidRDefault="005E2C3E" w:rsidP="005F0EEF">
            <w:pPr>
              <w:pStyle w:val="tablecolhead"/>
              <w:spacing w:line="480" w:lineRule="auto"/>
              <w:jc w:val="left"/>
              <w:rPr>
                <w:rFonts w:eastAsia="AR PL SungtiL GB"/>
                <w:color w:val="00000A"/>
                <w:kern w:val="2"/>
                <w:sz w:val="20"/>
                <w:szCs w:val="20"/>
                <w:lang w:eastAsia="zh-CN" w:bidi="hi-IN"/>
              </w:rPr>
            </w:pPr>
            <w:r w:rsidRPr="00DB184E">
              <w:rPr>
                <w:rFonts w:eastAsia="AR PL SungtiL GB"/>
                <w:color w:val="00000A"/>
                <w:kern w:val="2"/>
                <w:sz w:val="20"/>
                <w:szCs w:val="20"/>
                <w:lang w:eastAsia="zh-CN" w:bidi="hi-IN"/>
              </w:rPr>
              <w:t>3227.8</w:t>
            </w:r>
          </w:p>
        </w:tc>
        <w:tc>
          <w:tcPr>
            <w:tcW w:w="720" w:type="dxa"/>
          </w:tcPr>
          <w:p w14:paraId="1985DFFA"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20.5</w:t>
            </w:r>
          </w:p>
        </w:tc>
        <w:tc>
          <w:tcPr>
            <w:tcW w:w="630" w:type="dxa"/>
          </w:tcPr>
          <w:p w14:paraId="3FEE3D08"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475.9</w:t>
            </w:r>
          </w:p>
        </w:tc>
        <w:tc>
          <w:tcPr>
            <w:tcW w:w="720" w:type="dxa"/>
          </w:tcPr>
          <w:p w14:paraId="31A83320"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82.3</w:t>
            </w:r>
          </w:p>
        </w:tc>
        <w:tc>
          <w:tcPr>
            <w:tcW w:w="720" w:type="dxa"/>
          </w:tcPr>
          <w:p w14:paraId="1CBE1696" w14:textId="77777777" w:rsidR="005E2C3E" w:rsidRPr="00DB184E" w:rsidRDefault="005E2C3E" w:rsidP="005F0EEF">
            <w:pPr>
              <w:pStyle w:val="tablecolhead"/>
              <w:spacing w:line="480" w:lineRule="auto"/>
              <w:jc w:val="left"/>
              <w:rPr>
                <w:rFonts w:eastAsia="AR PL SungtiL GB"/>
                <w:color w:val="00000A"/>
                <w:kern w:val="2"/>
                <w:sz w:val="20"/>
                <w:szCs w:val="20"/>
                <w:lang w:eastAsia="zh-CN" w:bidi="hi-IN"/>
              </w:rPr>
            </w:pPr>
            <w:r w:rsidRPr="00DB184E">
              <w:rPr>
                <w:rFonts w:eastAsia="AR PL SungtiL GB"/>
                <w:color w:val="00000A"/>
                <w:kern w:val="2"/>
                <w:sz w:val="20"/>
                <w:szCs w:val="20"/>
                <w:lang w:eastAsia="zh-CN" w:bidi="hi-IN"/>
              </w:rPr>
              <w:t>4481.1</w:t>
            </w:r>
          </w:p>
        </w:tc>
        <w:tc>
          <w:tcPr>
            <w:tcW w:w="810" w:type="dxa"/>
          </w:tcPr>
          <w:p w14:paraId="437548AA"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18.5</w:t>
            </w:r>
          </w:p>
        </w:tc>
        <w:tc>
          <w:tcPr>
            <w:tcW w:w="720" w:type="dxa"/>
          </w:tcPr>
          <w:p w14:paraId="0571893D"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595.3</w:t>
            </w:r>
          </w:p>
        </w:tc>
      </w:tr>
      <w:tr w:rsidR="00DB184E" w:rsidRPr="00DB184E" w14:paraId="776FD8F7" w14:textId="77777777" w:rsidTr="00DB184E">
        <w:trPr>
          <w:trHeight w:val="248"/>
        </w:trPr>
        <w:tc>
          <w:tcPr>
            <w:tcW w:w="630" w:type="dxa"/>
            <w:shd w:val="clear" w:color="auto" w:fill="auto"/>
          </w:tcPr>
          <w:p w14:paraId="7E64D51A"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DT</w:t>
            </w:r>
          </w:p>
        </w:tc>
        <w:tc>
          <w:tcPr>
            <w:tcW w:w="720" w:type="dxa"/>
            <w:shd w:val="clear" w:color="auto" w:fill="auto"/>
          </w:tcPr>
          <w:p w14:paraId="7D503290"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840.2</w:t>
            </w:r>
          </w:p>
        </w:tc>
        <w:tc>
          <w:tcPr>
            <w:tcW w:w="720" w:type="dxa"/>
            <w:shd w:val="clear" w:color="auto" w:fill="auto"/>
          </w:tcPr>
          <w:p w14:paraId="08B0C2B7"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4613.9</w:t>
            </w:r>
          </w:p>
        </w:tc>
        <w:tc>
          <w:tcPr>
            <w:tcW w:w="630" w:type="dxa"/>
            <w:shd w:val="clear" w:color="auto" w:fill="auto"/>
          </w:tcPr>
          <w:p w14:paraId="002A9876"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550.7</w:t>
            </w:r>
          </w:p>
        </w:tc>
        <w:tc>
          <w:tcPr>
            <w:tcW w:w="720" w:type="dxa"/>
            <w:shd w:val="clear" w:color="auto" w:fill="auto"/>
          </w:tcPr>
          <w:p w14:paraId="7D27A042"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962.3</w:t>
            </w:r>
          </w:p>
        </w:tc>
        <w:tc>
          <w:tcPr>
            <w:tcW w:w="630" w:type="dxa"/>
          </w:tcPr>
          <w:p w14:paraId="743C096C"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06.7</w:t>
            </w:r>
          </w:p>
        </w:tc>
        <w:tc>
          <w:tcPr>
            <w:tcW w:w="720" w:type="dxa"/>
          </w:tcPr>
          <w:p w14:paraId="3E426FCB"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849.8</w:t>
            </w:r>
          </w:p>
        </w:tc>
        <w:tc>
          <w:tcPr>
            <w:tcW w:w="720" w:type="dxa"/>
          </w:tcPr>
          <w:p w14:paraId="15C78675"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79.3</w:t>
            </w:r>
          </w:p>
        </w:tc>
        <w:tc>
          <w:tcPr>
            <w:tcW w:w="630" w:type="dxa"/>
          </w:tcPr>
          <w:p w14:paraId="227DE377"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396.3</w:t>
            </w:r>
          </w:p>
        </w:tc>
        <w:tc>
          <w:tcPr>
            <w:tcW w:w="630" w:type="dxa"/>
          </w:tcPr>
          <w:p w14:paraId="528BFF1B"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611.7</w:t>
            </w:r>
          </w:p>
        </w:tc>
        <w:tc>
          <w:tcPr>
            <w:tcW w:w="810" w:type="dxa"/>
          </w:tcPr>
          <w:p w14:paraId="5FC69575"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543.7</w:t>
            </w:r>
          </w:p>
        </w:tc>
        <w:tc>
          <w:tcPr>
            <w:tcW w:w="720" w:type="dxa"/>
          </w:tcPr>
          <w:p w14:paraId="6060A3DC"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05.9</w:t>
            </w:r>
          </w:p>
        </w:tc>
        <w:tc>
          <w:tcPr>
            <w:tcW w:w="630" w:type="dxa"/>
          </w:tcPr>
          <w:p w14:paraId="767B2083"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759.5</w:t>
            </w:r>
          </w:p>
        </w:tc>
        <w:tc>
          <w:tcPr>
            <w:tcW w:w="720" w:type="dxa"/>
          </w:tcPr>
          <w:p w14:paraId="6C9B2983"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790.6</w:t>
            </w:r>
          </w:p>
        </w:tc>
        <w:tc>
          <w:tcPr>
            <w:tcW w:w="720" w:type="dxa"/>
          </w:tcPr>
          <w:p w14:paraId="17948466"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5957.3</w:t>
            </w:r>
          </w:p>
        </w:tc>
        <w:tc>
          <w:tcPr>
            <w:tcW w:w="810" w:type="dxa"/>
          </w:tcPr>
          <w:p w14:paraId="37A7EFA2"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90.0</w:t>
            </w:r>
          </w:p>
        </w:tc>
        <w:tc>
          <w:tcPr>
            <w:tcW w:w="720" w:type="dxa"/>
          </w:tcPr>
          <w:p w14:paraId="40A0E4A1"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835.5</w:t>
            </w:r>
          </w:p>
        </w:tc>
      </w:tr>
      <w:tr w:rsidR="00DB184E" w:rsidRPr="00DB184E" w14:paraId="394E639A" w14:textId="77777777" w:rsidTr="00DB184E">
        <w:trPr>
          <w:trHeight w:val="265"/>
        </w:trPr>
        <w:tc>
          <w:tcPr>
            <w:tcW w:w="630" w:type="dxa"/>
            <w:shd w:val="clear" w:color="auto" w:fill="auto"/>
          </w:tcPr>
          <w:p w14:paraId="18E36BD3"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SVR</w:t>
            </w:r>
          </w:p>
        </w:tc>
        <w:tc>
          <w:tcPr>
            <w:tcW w:w="720" w:type="dxa"/>
            <w:shd w:val="clear" w:color="auto" w:fill="auto"/>
          </w:tcPr>
          <w:p w14:paraId="67AC4D4D"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4092.3</w:t>
            </w:r>
          </w:p>
        </w:tc>
        <w:tc>
          <w:tcPr>
            <w:tcW w:w="720" w:type="dxa"/>
            <w:shd w:val="clear" w:color="auto" w:fill="auto"/>
          </w:tcPr>
          <w:p w14:paraId="581E6008"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898.7</w:t>
            </w:r>
          </w:p>
        </w:tc>
        <w:tc>
          <w:tcPr>
            <w:tcW w:w="630" w:type="dxa"/>
            <w:shd w:val="clear" w:color="auto" w:fill="auto"/>
          </w:tcPr>
          <w:p w14:paraId="205703AD"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192.3</w:t>
            </w:r>
          </w:p>
        </w:tc>
        <w:tc>
          <w:tcPr>
            <w:tcW w:w="720" w:type="dxa"/>
            <w:shd w:val="clear" w:color="auto" w:fill="auto"/>
          </w:tcPr>
          <w:p w14:paraId="4534C57C"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046.0</w:t>
            </w:r>
          </w:p>
        </w:tc>
        <w:tc>
          <w:tcPr>
            <w:tcW w:w="630" w:type="dxa"/>
          </w:tcPr>
          <w:p w14:paraId="14890462"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205.5</w:t>
            </w:r>
          </w:p>
        </w:tc>
        <w:tc>
          <w:tcPr>
            <w:tcW w:w="720" w:type="dxa"/>
          </w:tcPr>
          <w:p w14:paraId="6779F160"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5584.3</w:t>
            </w:r>
          </w:p>
        </w:tc>
        <w:tc>
          <w:tcPr>
            <w:tcW w:w="720" w:type="dxa"/>
          </w:tcPr>
          <w:p w14:paraId="4C2DDE8B"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298.6</w:t>
            </w:r>
          </w:p>
        </w:tc>
        <w:tc>
          <w:tcPr>
            <w:tcW w:w="630" w:type="dxa"/>
          </w:tcPr>
          <w:p w14:paraId="16BF5F34"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680.8</w:t>
            </w:r>
          </w:p>
        </w:tc>
        <w:tc>
          <w:tcPr>
            <w:tcW w:w="630" w:type="dxa"/>
          </w:tcPr>
          <w:p w14:paraId="46B40629"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334.4</w:t>
            </w:r>
          </w:p>
        </w:tc>
        <w:tc>
          <w:tcPr>
            <w:tcW w:w="810" w:type="dxa"/>
          </w:tcPr>
          <w:p w14:paraId="035D3C8C"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981.3</w:t>
            </w:r>
          </w:p>
        </w:tc>
        <w:tc>
          <w:tcPr>
            <w:tcW w:w="720" w:type="dxa"/>
          </w:tcPr>
          <w:p w14:paraId="2AE87EAF"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671.6</w:t>
            </w:r>
          </w:p>
        </w:tc>
        <w:tc>
          <w:tcPr>
            <w:tcW w:w="630" w:type="dxa"/>
          </w:tcPr>
          <w:p w14:paraId="3450BF6A"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066.6</w:t>
            </w:r>
          </w:p>
        </w:tc>
        <w:tc>
          <w:tcPr>
            <w:tcW w:w="720" w:type="dxa"/>
          </w:tcPr>
          <w:p w14:paraId="18CC160F"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0821.8</w:t>
            </w:r>
          </w:p>
        </w:tc>
        <w:tc>
          <w:tcPr>
            <w:tcW w:w="720" w:type="dxa"/>
          </w:tcPr>
          <w:p w14:paraId="6876FB0A"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9647.2</w:t>
            </w:r>
          </w:p>
        </w:tc>
        <w:tc>
          <w:tcPr>
            <w:tcW w:w="810" w:type="dxa"/>
          </w:tcPr>
          <w:p w14:paraId="37899450"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8505.6</w:t>
            </w:r>
          </w:p>
        </w:tc>
        <w:tc>
          <w:tcPr>
            <w:tcW w:w="720" w:type="dxa"/>
          </w:tcPr>
          <w:p w14:paraId="340B8732"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7692.8</w:t>
            </w:r>
          </w:p>
        </w:tc>
      </w:tr>
      <w:tr w:rsidR="00DB184E" w:rsidRPr="00DB184E" w14:paraId="7324AE4F" w14:textId="77777777" w:rsidTr="00DB184E">
        <w:trPr>
          <w:trHeight w:val="248"/>
        </w:trPr>
        <w:tc>
          <w:tcPr>
            <w:tcW w:w="630" w:type="dxa"/>
            <w:shd w:val="clear" w:color="auto" w:fill="auto"/>
          </w:tcPr>
          <w:p w14:paraId="0F4FEE01"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FFNN</w:t>
            </w:r>
          </w:p>
        </w:tc>
        <w:tc>
          <w:tcPr>
            <w:tcW w:w="720" w:type="dxa"/>
            <w:shd w:val="clear" w:color="auto" w:fill="auto"/>
          </w:tcPr>
          <w:p w14:paraId="086A54CA"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2562.2</w:t>
            </w:r>
          </w:p>
        </w:tc>
        <w:tc>
          <w:tcPr>
            <w:tcW w:w="720" w:type="dxa"/>
            <w:shd w:val="clear" w:color="auto" w:fill="auto"/>
          </w:tcPr>
          <w:p w14:paraId="7243743D"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203.6</w:t>
            </w:r>
          </w:p>
        </w:tc>
        <w:tc>
          <w:tcPr>
            <w:tcW w:w="630" w:type="dxa"/>
            <w:shd w:val="clear" w:color="auto" w:fill="auto"/>
          </w:tcPr>
          <w:p w14:paraId="20CF4478"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1945.7</w:t>
            </w:r>
          </w:p>
        </w:tc>
        <w:tc>
          <w:tcPr>
            <w:tcW w:w="720" w:type="dxa"/>
            <w:shd w:val="clear" w:color="auto" w:fill="auto"/>
          </w:tcPr>
          <w:p w14:paraId="4A827042"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2601.2</w:t>
            </w:r>
          </w:p>
        </w:tc>
        <w:tc>
          <w:tcPr>
            <w:tcW w:w="630" w:type="dxa"/>
          </w:tcPr>
          <w:p w14:paraId="09196474"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815.8</w:t>
            </w:r>
          </w:p>
        </w:tc>
        <w:tc>
          <w:tcPr>
            <w:tcW w:w="720" w:type="dxa"/>
          </w:tcPr>
          <w:p w14:paraId="2E2F6CC4"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877.8</w:t>
            </w:r>
          </w:p>
        </w:tc>
        <w:tc>
          <w:tcPr>
            <w:tcW w:w="720" w:type="dxa"/>
          </w:tcPr>
          <w:p w14:paraId="6C6C5EA3"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976.9</w:t>
            </w:r>
          </w:p>
        </w:tc>
        <w:tc>
          <w:tcPr>
            <w:tcW w:w="630" w:type="dxa"/>
          </w:tcPr>
          <w:p w14:paraId="14777F57"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007.1</w:t>
            </w:r>
          </w:p>
        </w:tc>
        <w:tc>
          <w:tcPr>
            <w:tcW w:w="630" w:type="dxa"/>
          </w:tcPr>
          <w:p w14:paraId="475CE447"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731.5</w:t>
            </w:r>
          </w:p>
        </w:tc>
        <w:tc>
          <w:tcPr>
            <w:tcW w:w="810" w:type="dxa"/>
          </w:tcPr>
          <w:p w14:paraId="51AE500F"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745.6</w:t>
            </w:r>
          </w:p>
        </w:tc>
        <w:tc>
          <w:tcPr>
            <w:tcW w:w="720" w:type="dxa"/>
          </w:tcPr>
          <w:p w14:paraId="2742283E"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119.5</w:t>
            </w:r>
          </w:p>
        </w:tc>
        <w:tc>
          <w:tcPr>
            <w:tcW w:w="630" w:type="dxa"/>
          </w:tcPr>
          <w:p w14:paraId="300E8F5E"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965.2</w:t>
            </w:r>
          </w:p>
        </w:tc>
        <w:tc>
          <w:tcPr>
            <w:tcW w:w="720" w:type="dxa"/>
          </w:tcPr>
          <w:p w14:paraId="399ECF82"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6487.6</w:t>
            </w:r>
          </w:p>
        </w:tc>
        <w:tc>
          <w:tcPr>
            <w:tcW w:w="720" w:type="dxa"/>
          </w:tcPr>
          <w:p w14:paraId="1C8B7736"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7045.9</w:t>
            </w:r>
          </w:p>
        </w:tc>
        <w:tc>
          <w:tcPr>
            <w:tcW w:w="810" w:type="dxa"/>
          </w:tcPr>
          <w:p w14:paraId="2D6902F3"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985.02</w:t>
            </w:r>
          </w:p>
        </w:tc>
        <w:tc>
          <w:tcPr>
            <w:tcW w:w="720" w:type="dxa"/>
          </w:tcPr>
          <w:p w14:paraId="30A2DDD3"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5583.9</w:t>
            </w:r>
          </w:p>
        </w:tc>
      </w:tr>
      <w:tr w:rsidR="00DB184E" w:rsidRPr="00DB184E" w14:paraId="5AE8343E" w14:textId="77777777" w:rsidTr="00DB184E">
        <w:trPr>
          <w:trHeight w:val="485"/>
        </w:trPr>
        <w:tc>
          <w:tcPr>
            <w:tcW w:w="630" w:type="dxa"/>
            <w:shd w:val="clear" w:color="auto" w:fill="auto"/>
          </w:tcPr>
          <w:p w14:paraId="613FF18D"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LR</w:t>
            </w:r>
          </w:p>
        </w:tc>
        <w:tc>
          <w:tcPr>
            <w:tcW w:w="720" w:type="dxa"/>
            <w:shd w:val="clear" w:color="auto" w:fill="auto"/>
          </w:tcPr>
          <w:p w14:paraId="6D229AF1"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4404.2</w:t>
            </w:r>
          </w:p>
        </w:tc>
        <w:tc>
          <w:tcPr>
            <w:tcW w:w="720" w:type="dxa"/>
            <w:shd w:val="clear" w:color="auto" w:fill="auto"/>
          </w:tcPr>
          <w:p w14:paraId="639EFEE4"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925.5</w:t>
            </w:r>
          </w:p>
        </w:tc>
        <w:tc>
          <w:tcPr>
            <w:tcW w:w="630" w:type="dxa"/>
            <w:shd w:val="clear" w:color="auto" w:fill="auto"/>
          </w:tcPr>
          <w:p w14:paraId="65A56E08"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522.1</w:t>
            </w:r>
          </w:p>
        </w:tc>
        <w:tc>
          <w:tcPr>
            <w:tcW w:w="720" w:type="dxa"/>
            <w:shd w:val="clear" w:color="auto" w:fill="auto"/>
          </w:tcPr>
          <w:p w14:paraId="167B16C1" w14:textId="77777777" w:rsidR="005E2C3E" w:rsidRPr="00DB184E" w:rsidRDefault="005E2C3E" w:rsidP="005F0EEF">
            <w:pPr>
              <w:pStyle w:val="TableContents"/>
              <w:spacing w:line="480" w:lineRule="auto"/>
              <w:rPr>
                <w:rFonts w:ascii="Times New Roman" w:hAnsi="Times New Roman" w:cs="Times New Roman"/>
                <w:sz w:val="20"/>
                <w:szCs w:val="20"/>
              </w:rPr>
            </w:pPr>
            <w:r w:rsidRPr="00DB184E">
              <w:rPr>
                <w:rFonts w:ascii="Times New Roman" w:hAnsi="Times New Roman" w:cs="Times New Roman"/>
                <w:sz w:val="20"/>
                <w:szCs w:val="20"/>
              </w:rPr>
              <w:t>3112.2</w:t>
            </w:r>
          </w:p>
        </w:tc>
        <w:tc>
          <w:tcPr>
            <w:tcW w:w="630" w:type="dxa"/>
          </w:tcPr>
          <w:p w14:paraId="0B24A888"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068.4</w:t>
            </w:r>
          </w:p>
        </w:tc>
        <w:tc>
          <w:tcPr>
            <w:tcW w:w="720" w:type="dxa"/>
          </w:tcPr>
          <w:p w14:paraId="186228A6"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949.9</w:t>
            </w:r>
          </w:p>
        </w:tc>
        <w:tc>
          <w:tcPr>
            <w:tcW w:w="720" w:type="dxa"/>
          </w:tcPr>
          <w:p w14:paraId="08BE2779"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213.4</w:t>
            </w:r>
          </w:p>
        </w:tc>
        <w:tc>
          <w:tcPr>
            <w:tcW w:w="630" w:type="dxa"/>
          </w:tcPr>
          <w:p w14:paraId="01FD0528"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033.4</w:t>
            </w:r>
          </w:p>
        </w:tc>
        <w:tc>
          <w:tcPr>
            <w:tcW w:w="630" w:type="dxa"/>
          </w:tcPr>
          <w:p w14:paraId="62BB8BD9"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3142.8</w:t>
            </w:r>
          </w:p>
        </w:tc>
        <w:tc>
          <w:tcPr>
            <w:tcW w:w="810" w:type="dxa"/>
          </w:tcPr>
          <w:p w14:paraId="4FF0E624"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5785.7</w:t>
            </w:r>
          </w:p>
        </w:tc>
        <w:tc>
          <w:tcPr>
            <w:tcW w:w="720" w:type="dxa"/>
          </w:tcPr>
          <w:p w14:paraId="67B9C98B"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2504.1</w:t>
            </w:r>
          </w:p>
        </w:tc>
        <w:tc>
          <w:tcPr>
            <w:tcW w:w="630" w:type="dxa"/>
          </w:tcPr>
          <w:p w14:paraId="5D75CADC"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4647.2</w:t>
            </w:r>
          </w:p>
        </w:tc>
        <w:tc>
          <w:tcPr>
            <w:tcW w:w="720" w:type="dxa"/>
          </w:tcPr>
          <w:p w14:paraId="0AF4534F"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0687.4</w:t>
            </w:r>
          </w:p>
        </w:tc>
        <w:tc>
          <w:tcPr>
            <w:tcW w:w="720" w:type="dxa"/>
          </w:tcPr>
          <w:p w14:paraId="5A2CBB10"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10152.5</w:t>
            </w:r>
          </w:p>
        </w:tc>
        <w:tc>
          <w:tcPr>
            <w:tcW w:w="810" w:type="dxa"/>
          </w:tcPr>
          <w:p w14:paraId="01114BF4"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8450.9</w:t>
            </w:r>
          </w:p>
        </w:tc>
        <w:tc>
          <w:tcPr>
            <w:tcW w:w="720" w:type="dxa"/>
          </w:tcPr>
          <w:p w14:paraId="0F9B7BC7" w14:textId="77777777" w:rsidR="005E2C3E" w:rsidRPr="00DB184E" w:rsidRDefault="005E2C3E" w:rsidP="005F0EEF">
            <w:pPr>
              <w:pStyle w:val="tablecolhead"/>
              <w:spacing w:line="480" w:lineRule="auto"/>
              <w:jc w:val="left"/>
              <w:rPr>
                <w:rFonts w:eastAsia="AR PL SungtiL GB"/>
                <w:b w:val="0"/>
                <w:bCs w:val="0"/>
                <w:color w:val="00000A"/>
                <w:kern w:val="2"/>
                <w:sz w:val="20"/>
                <w:szCs w:val="20"/>
                <w:lang w:eastAsia="zh-CN" w:bidi="hi-IN"/>
              </w:rPr>
            </w:pPr>
            <w:r w:rsidRPr="00DB184E">
              <w:rPr>
                <w:rFonts w:eastAsia="AR PL SungtiL GB"/>
                <w:b w:val="0"/>
                <w:bCs w:val="0"/>
                <w:color w:val="00000A"/>
                <w:kern w:val="2"/>
                <w:sz w:val="20"/>
                <w:szCs w:val="20"/>
                <w:lang w:eastAsia="zh-CN" w:bidi="hi-IN"/>
              </w:rPr>
              <w:t>8110.3</w:t>
            </w:r>
          </w:p>
        </w:tc>
      </w:tr>
    </w:tbl>
    <w:p w14:paraId="47227B9B" w14:textId="77777777" w:rsidR="005E2C3E" w:rsidRPr="00985617" w:rsidRDefault="005E2C3E" w:rsidP="005F0EEF">
      <w:pPr>
        <w:spacing w:line="480" w:lineRule="auto"/>
        <w:ind w:firstLine="720"/>
      </w:pPr>
    </w:p>
    <w:p w14:paraId="5EB64CCC" w14:textId="0EE5C517" w:rsidR="0092472D" w:rsidRPr="00985617" w:rsidRDefault="0092472D" w:rsidP="00DF0B13">
      <w:pPr>
        <w:spacing w:line="480" w:lineRule="auto"/>
        <w:ind w:left="720"/>
        <w:jc w:val="center"/>
        <w:rPr>
          <w:b/>
          <w:bCs/>
          <w:color w:val="000000"/>
          <w:u w:val="single"/>
        </w:rPr>
      </w:pPr>
      <w:r w:rsidRPr="00985617">
        <w:rPr>
          <w:noProof/>
        </w:rPr>
        <w:drawing>
          <wp:inline distT="0" distB="0" distL="0" distR="0" wp14:anchorId="0A7C3D44" wp14:editId="44B456AD">
            <wp:extent cx="5943600" cy="1564199"/>
            <wp:effectExtent l="0" t="0" r="0" b="10795"/>
            <wp:docPr id="4" name="Image 4" descr="allQuodsmin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llQuodsminut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1564199"/>
                    </a:xfrm>
                    <a:prstGeom prst="rect">
                      <a:avLst/>
                    </a:prstGeom>
                    <a:noFill/>
                    <a:ln>
                      <a:noFill/>
                    </a:ln>
                  </pic:spPr>
                </pic:pic>
              </a:graphicData>
            </a:graphic>
          </wp:inline>
        </w:drawing>
      </w:r>
      <w:r w:rsidRPr="00985617">
        <w:t xml:space="preserve">Fig </w:t>
      </w:r>
      <w:r w:rsidR="00EF6A40">
        <w:t>10</w:t>
      </w:r>
      <w:r w:rsidRPr="00985617">
        <w:t>. Actual vs predicted electricity power consumption of comparative models for the Quads distribution of every 10 minutes</w:t>
      </w:r>
    </w:p>
    <w:p w14:paraId="4725AE0C" w14:textId="77777777" w:rsidR="00AE7A30" w:rsidRPr="00985617" w:rsidRDefault="00AE7A30" w:rsidP="005F0EEF">
      <w:pPr>
        <w:spacing w:line="480" w:lineRule="auto"/>
        <w:ind w:firstLine="720"/>
        <w:rPr>
          <w:b/>
          <w:bCs/>
          <w:color w:val="000000"/>
        </w:rPr>
      </w:pPr>
    </w:p>
    <w:p w14:paraId="6331FE60" w14:textId="1FA47DB3" w:rsidR="00AE7A30" w:rsidRPr="00985617" w:rsidRDefault="007E2512" w:rsidP="005F0EEF">
      <w:pPr>
        <w:spacing w:line="480" w:lineRule="auto"/>
        <w:ind w:firstLine="720"/>
        <w:rPr>
          <w:b/>
          <w:bCs/>
          <w:color w:val="000000"/>
        </w:rPr>
      </w:pPr>
      <w:r w:rsidRPr="00985617">
        <w:rPr>
          <w:bCs/>
          <w:noProof/>
          <w:color w:val="00000A"/>
        </w:rPr>
        <w:lastRenderedPageBreak/>
        <w:drawing>
          <wp:inline distT="0" distB="0" distL="0" distR="0" wp14:anchorId="047711C0" wp14:editId="7BCC27C6">
            <wp:extent cx="6047347" cy="1573030"/>
            <wp:effectExtent l="0" t="0" r="0" b="1905"/>
            <wp:docPr id="3" name="Image 3" descr="aggregation minu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ggregation minut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49123" cy="1573492"/>
                    </a:xfrm>
                    <a:prstGeom prst="rect">
                      <a:avLst/>
                    </a:prstGeom>
                    <a:noFill/>
                    <a:ln>
                      <a:noFill/>
                    </a:ln>
                  </pic:spPr>
                </pic:pic>
              </a:graphicData>
            </a:graphic>
          </wp:inline>
        </w:drawing>
      </w:r>
    </w:p>
    <w:p w14:paraId="7D04DDA0" w14:textId="332C2902" w:rsidR="007E2512" w:rsidRPr="00985617" w:rsidRDefault="00DF0B13" w:rsidP="00DF0B13">
      <w:pPr>
        <w:pStyle w:val="Caption"/>
        <w:spacing w:line="480" w:lineRule="auto"/>
        <w:rPr>
          <w:rStyle w:val="Heading1Char"/>
          <w:rFonts w:ascii="Times New Roman" w:hAnsi="Times New Roman" w:cs="Times New Roman"/>
          <w:b w:val="0"/>
          <w:bCs w:val="0"/>
          <w:color w:val="00000A"/>
          <w:sz w:val="24"/>
          <w:szCs w:val="24"/>
        </w:rPr>
      </w:pPr>
      <w:r>
        <w:rPr>
          <w:b w:val="0"/>
          <w:bCs w:val="0"/>
          <w:sz w:val="24"/>
          <w:szCs w:val="24"/>
        </w:rPr>
        <w:t xml:space="preserve">  </w:t>
      </w:r>
      <w:r w:rsidR="007E2512" w:rsidRPr="00985617">
        <w:rPr>
          <w:b w:val="0"/>
          <w:bCs w:val="0"/>
          <w:sz w:val="24"/>
          <w:szCs w:val="24"/>
        </w:rPr>
        <w:t xml:space="preserve">Fig </w:t>
      </w:r>
      <w:r>
        <w:rPr>
          <w:b w:val="0"/>
          <w:bCs w:val="0"/>
          <w:sz w:val="24"/>
          <w:szCs w:val="24"/>
        </w:rPr>
        <w:t>11</w:t>
      </w:r>
      <w:r w:rsidR="007E2512" w:rsidRPr="00985617">
        <w:rPr>
          <w:b w:val="0"/>
          <w:bCs w:val="0"/>
          <w:sz w:val="24"/>
          <w:szCs w:val="24"/>
        </w:rPr>
        <w:t>. Actual vs predicted forecast of comparative models for the aggregation power consumption every 10 minutes</w:t>
      </w:r>
    </w:p>
    <w:p w14:paraId="0FF88F88" w14:textId="77777777" w:rsidR="00AE7A30" w:rsidRPr="00985617" w:rsidRDefault="00AE7A30" w:rsidP="005F0EEF">
      <w:pPr>
        <w:spacing w:line="480" w:lineRule="auto"/>
        <w:ind w:firstLine="720"/>
        <w:rPr>
          <w:b/>
          <w:bCs/>
          <w:color w:val="000000"/>
        </w:rPr>
      </w:pPr>
    </w:p>
    <w:p w14:paraId="55A088DE" w14:textId="04356BB2" w:rsidR="0061552D" w:rsidRPr="00985617" w:rsidRDefault="004301A7" w:rsidP="005F0EEF">
      <w:pPr>
        <w:spacing w:line="480" w:lineRule="auto"/>
        <w:ind w:firstLine="720"/>
        <w:rPr>
          <w:b/>
          <w:bCs/>
          <w:color w:val="000000"/>
          <w:u w:val="single"/>
        </w:rPr>
      </w:pPr>
      <w:r w:rsidRPr="00985617">
        <w:t>Power utilities need to have the prediction of different time periods such as hours, days, weeks, months and sometimes years for decision ma</w:t>
      </w:r>
      <w:r w:rsidR="009679FC" w:rsidRPr="00985617">
        <w:t>king and plans. In this work, I</w:t>
      </w:r>
      <w:r w:rsidRPr="00985617">
        <w:t xml:space="preserve"> used the prediction of 10 minutes and one hour periods and it can be applied to different time period</w:t>
      </w:r>
      <w:r w:rsidR="009679FC" w:rsidRPr="00985617">
        <w:t>s. For the hourly prediction, I</w:t>
      </w:r>
      <w:r w:rsidRPr="00985617">
        <w:t xml:space="preserve"> reduced the number of parameters that became ineffective such as minutes. As the value of power consumption and</w:t>
      </w:r>
      <w:r w:rsidR="009679FC" w:rsidRPr="00985617">
        <w:t xml:space="preserve"> the parameters were changed, I</w:t>
      </w:r>
      <w:r w:rsidRPr="00985617">
        <w:t xml:space="preserve"> needed</w:t>
      </w:r>
    </w:p>
    <w:p w14:paraId="18CDBB49" w14:textId="0052E36E" w:rsidR="002E753A" w:rsidRDefault="004301A7" w:rsidP="00350A5B">
      <w:pPr>
        <w:spacing w:line="480" w:lineRule="auto"/>
        <w:rPr>
          <w:b/>
          <w:bCs/>
          <w:color w:val="000000"/>
          <w:u w:val="single"/>
        </w:rPr>
      </w:pPr>
      <w:r w:rsidRPr="00985617">
        <w:t>to optimize comparative algorithms again by the same optimizer method (grid search) for the same sets of parameters. Table III shows the optimized parameters of the comparative models and it is obviously different from distribution to another. Table IV shows the result</w:t>
      </w:r>
      <w:r w:rsidR="00D14E13">
        <w:t>s</w:t>
      </w:r>
      <w:r w:rsidRPr="00985617">
        <w:t xml:space="preserve"> of the models in each distribution and the aggregation of the three distribution</w:t>
      </w:r>
      <w:r w:rsidR="00E57792">
        <w:t>s</w:t>
      </w:r>
      <w:r w:rsidRPr="00985617">
        <w:t>. The results present that also random forest still performs the best achievement.</w:t>
      </w:r>
    </w:p>
    <w:p w14:paraId="06EBA5B1" w14:textId="77777777" w:rsidR="00350A5B" w:rsidRPr="00985617" w:rsidRDefault="00350A5B" w:rsidP="00350A5B">
      <w:pPr>
        <w:spacing w:line="480" w:lineRule="auto"/>
        <w:rPr>
          <w:b/>
          <w:bCs/>
          <w:color w:val="000000"/>
          <w:u w:val="single"/>
        </w:rPr>
      </w:pPr>
    </w:p>
    <w:p w14:paraId="112FC20E" w14:textId="77777777" w:rsidR="004D1E38" w:rsidRPr="00985617" w:rsidRDefault="004D1E38" w:rsidP="005F0EEF">
      <w:pPr>
        <w:pStyle w:val="tablehead"/>
        <w:tabs>
          <w:tab w:val="num" w:pos="1080"/>
        </w:tabs>
        <w:spacing w:before="0" w:after="0" w:line="480" w:lineRule="auto"/>
        <w:jc w:val="left"/>
        <w:rPr>
          <w:sz w:val="24"/>
          <w:szCs w:val="24"/>
        </w:rPr>
      </w:pPr>
      <w:r w:rsidRPr="00985617">
        <w:rPr>
          <w:sz w:val="24"/>
          <w:szCs w:val="24"/>
        </w:rPr>
        <w:t xml:space="preserve">Table </w:t>
      </w:r>
      <w:r w:rsidRPr="00985617">
        <w:rPr>
          <w:sz w:val="24"/>
          <w:szCs w:val="24"/>
        </w:rPr>
        <w:fldChar w:fldCharType="begin"/>
      </w:r>
      <w:r w:rsidRPr="00985617">
        <w:rPr>
          <w:sz w:val="24"/>
          <w:szCs w:val="24"/>
        </w:rPr>
        <w:instrText xml:space="preserve"> SEQ Table \* roman </w:instrText>
      </w:r>
      <w:r w:rsidRPr="00985617">
        <w:rPr>
          <w:sz w:val="24"/>
          <w:szCs w:val="24"/>
        </w:rPr>
        <w:fldChar w:fldCharType="separate"/>
      </w:r>
      <w:r w:rsidRPr="00985617">
        <w:rPr>
          <w:sz w:val="24"/>
          <w:szCs w:val="24"/>
        </w:rPr>
        <w:t>iii</w:t>
      </w:r>
      <w:r w:rsidRPr="00985617">
        <w:rPr>
          <w:sz w:val="24"/>
          <w:szCs w:val="24"/>
        </w:rPr>
        <w:fldChar w:fldCharType="end"/>
      </w:r>
      <w:r w:rsidRPr="00985617">
        <w:rPr>
          <w:sz w:val="24"/>
          <w:szCs w:val="24"/>
        </w:rPr>
        <w:t xml:space="preserve"> </w:t>
      </w:r>
      <w:r w:rsidRPr="00985617">
        <w:rPr>
          <w:sz w:val="24"/>
          <w:szCs w:val="24"/>
        </w:rPr>
        <w:tab/>
        <w:t>optimizining comparitive model parameters for every hour power consumption by using grid searc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1"/>
        <w:gridCol w:w="2245"/>
        <w:gridCol w:w="2190"/>
        <w:gridCol w:w="2190"/>
        <w:gridCol w:w="2080"/>
      </w:tblGrid>
      <w:tr w:rsidR="00F810F6" w:rsidRPr="00985617" w14:paraId="70245C9C" w14:textId="77777777" w:rsidTr="00F810F6">
        <w:trPr>
          <w:jc w:val="center"/>
        </w:trPr>
        <w:tc>
          <w:tcPr>
            <w:tcW w:w="652" w:type="dxa"/>
            <w:shd w:val="clear" w:color="auto" w:fill="auto"/>
          </w:tcPr>
          <w:p w14:paraId="71D6773A" w14:textId="77777777" w:rsidR="00F810F6" w:rsidRPr="00985617" w:rsidRDefault="00F810F6" w:rsidP="005F0EEF">
            <w:pPr>
              <w:pStyle w:val="tablecolhead"/>
              <w:spacing w:line="480" w:lineRule="auto"/>
              <w:jc w:val="left"/>
              <w:rPr>
                <w:sz w:val="24"/>
                <w:szCs w:val="24"/>
              </w:rPr>
            </w:pPr>
            <w:r w:rsidRPr="00985617">
              <w:rPr>
                <w:sz w:val="24"/>
                <w:szCs w:val="24"/>
              </w:rPr>
              <w:t>Model</w:t>
            </w:r>
          </w:p>
        </w:tc>
        <w:tc>
          <w:tcPr>
            <w:tcW w:w="2305" w:type="dxa"/>
            <w:shd w:val="clear" w:color="auto" w:fill="auto"/>
          </w:tcPr>
          <w:p w14:paraId="4BA8D4AB" w14:textId="77777777" w:rsidR="00F810F6" w:rsidRPr="00985617" w:rsidRDefault="00F810F6" w:rsidP="005F0EEF">
            <w:pPr>
              <w:pStyle w:val="tablecolhead"/>
              <w:spacing w:line="480" w:lineRule="auto"/>
              <w:jc w:val="left"/>
              <w:rPr>
                <w:sz w:val="24"/>
                <w:szCs w:val="24"/>
              </w:rPr>
            </w:pPr>
            <w:r w:rsidRPr="00985617">
              <w:rPr>
                <w:sz w:val="24"/>
                <w:szCs w:val="24"/>
              </w:rPr>
              <w:t>Quads Distribution Parameter</w:t>
            </w:r>
          </w:p>
        </w:tc>
        <w:tc>
          <w:tcPr>
            <w:tcW w:w="2246" w:type="dxa"/>
          </w:tcPr>
          <w:p w14:paraId="26F393D7" w14:textId="77777777" w:rsidR="00F810F6" w:rsidRPr="00985617" w:rsidRDefault="00F810F6" w:rsidP="005F0EEF">
            <w:pPr>
              <w:pStyle w:val="tablecolhead"/>
              <w:spacing w:line="480" w:lineRule="auto"/>
              <w:jc w:val="left"/>
              <w:rPr>
                <w:sz w:val="24"/>
                <w:szCs w:val="24"/>
              </w:rPr>
            </w:pPr>
            <w:r w:rsidRPr="00985617">
              <w:rPr>
                <w:sz w:val="24"/>
                <w:szCs w:val="24"/>
              </w:rPr>
              <w:t>Smir Distribution Parameter</w:t>
            </w:r>
          </w:p>
        </w:tc>
        <w:tc>
          <w:tcPr>
            <w:tcW w:w="2246" w:type="dxa"/>
          </w:tcPr>
          <w:p w14:paraId="697B7246" w14:textId="77777777" w:rsidR="00F810F6" w:rsidRPr="00985617" w:rsidRDefault="00F810F6" w:rsidP="005F0EEF">
            <w:pPr>
              <w:pStyle w:val="tablecolhead"/>
              <w:spacing w:line="480" w:lineRule="auto"/>
              <w:jc w:val="left"/>
              <w:rPr>
                <w:sz w:val="24"/>
                <w:szCs w:val="24"/>
              </w:rPr>
            </w:pPr>
            <w:r w:rsidRPr="00985617">
              <w:rPr>
                <w:sz w:val="24"/>
                <w:szCs w:val="24"/>
              </w:rPr>
              <w:t xml:space="preserve">Boussafou Distribution </w:t>
            </w:r>
            <w:r w:rsidRPr="00985617">
              <w:rPr>
                <w:sz w:val="24"/>
                <w:szCs w:val="24"/>
              </w:rPr>
              <w:lastRenderedPageBreak/>
              <w:t>Parameter</w:t>
            </w:r>
          </w:p>
        </w:tc>
        <w:tc>
          <w:tcPr>
            <w:tcW w:w="2127" w:type="dxa"/>
          </w:tcPr>
          <w:p w14:paraId="3FDBD919" w14:textId="77777777" w:rsidR="00F810F6" w:rsidRPr="00985617" w:rsidRDefault="00F810F6" w:rsidP="005F0EEF">
            <w:pPr>
              <w:pStyle w:val="tablecolhead"/>
              <w:spacing w:line="480" w:lineRule="auto"/>
              <w:jc w:val="left"/>
              <w:rPr>
                <w:sz w:val="24"/>
                <w:szCs w:val="24"/>
              </w:rPr>
            </w:pPr>
            <w:r w:rsidRPr="00985617">
              <w:rPr>
                <w:sz w:val="24"/>
                <w:szCs w:val="24"/>
              </w:rPr>
              <w:lastRenderedPageBreak/>
              <w:t xml:space="preserve">Aggregated Distribution </w:t>
            </w:r>
            <w:r w:rsidRPr="00985617">
              <w:rPr>
                <w:sz w:val="24"/>
                <w:szCs w:val="24"/>
              </w:rPr>
              <w:lastRenderedPageBreak/>
              <w:t>Parameter</w:t>
            </w:r>
          </w:p>
        </w:tc>
      </w:tr>
      <w:tr w:rsidR="00F810F6" w:rsidRPr="00985617" w14:paraId="5B34F7FB" w14:textId="77777777" w:rsidTr="00F810F6">
        <w:trPr>
          <w:jc w:val="center"/>
        </w:trPr>
        <w:tc>
          <w:tcPr>
            <w:tcW w:w="652" w:type="dxa"/>
            <w:shd w:val="clear" w:color="auto" w:fill="auto"/>
            <w:vAlign w:val="center"/>
          </w:tcPr>
          <w:p w14:paraId="3E01C648"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lastRenderedPageBreak/>
              <w:t>RF</w:t>
            </w:r>
          </w:p>
        </w:tc>
        <w:tc>
          <w:tcPr>
            <w:tcW w:w="2305" w:type="dxa"/>
            <w:shd w:val="clear" w:color="auto" w:fill="auto"/>
          </w:tcPr>
          <w:p w14:paraId="65208A80"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3, min samples split = 2, No of Trees = 50, max depth of the tree = None, min sample leaf = 1</w:t>
            </w:r>
          </w:p>
        </w:tc>
        <w:tc>
          <w:tcPr>
            <w:tcW w:w="2246" w:type="dxa"/>
          </w:tcPr>
          <w:p w14:paraId="2C6E423E"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7, min samples split = 3, No of Trees = 10, max depth of the tree = None, min sample leaf = 1</w:t>
            </w:r>
          </w:p>
        </w:tc>
        <w:tc>
          <w:tcPr>
            <w:tcW w:w="2246" w:type="dxa"/>
          </w:tcPr>
          <w:p w14:paraId="1CF01406"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7, min samples split = 3, No of Trees = 10, max depth of the tree = None, min sample leaf = 10</w:t>
            </w:r>
          </w:p>
        </w:tc>
        <w:tc>
          <w:tcPr>
            <w:tcW w:w="2127" w:type="dxa"/>
          </w:tcPr>
          <w:p w14:paraId="413CF94E"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5, min samples split = 2, No of Trees = 100, max depth of the tree = None, min sample leaf = 1</w:t>
            </w:r>
          </w:p>
        </w:tc>
      </w:tr>
      <w:tr w:rsidR="00F810F6" w:rsidRPr="00985617" w14:paraId="69ED74CF" w14:textId="77777777" w:rsidTr="00F810F6">
        <w:trPr>
          <w:jc w:val="center"/>
        </w:trPr>
        <w:tc>
          <w:tcPr>
            <w:tcW w:w="652" w:type="dxa"/>
            <w:shd w:val="clear" w:color="auto" w:fill="auto"/>
            <w:vAlign w:val="center"/>
          </w:tcPr>
          <w:p w14:paraId="1A1A3F70"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DT</w:t>
            </w:r>
          </w:p>
        </w:tc>
        <w:tc>
          <w:tcPr>
            <w:tcW w:w="2305" w:type="dxa"/>
            <w:shd w:val="clear" w:color="auto" w:fill="auto"/>
          </w:tcPr>
          <w:p w14:paraId="7C006AB3"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5, min samples split = 2, max depth of the tree = None, min sample leaf = 10</w:t>
            </w:r>
          </w:p>
        </w:tc>
        <w:tc>
          <w:tcPr>
            <w:tcW w:w="2246" w:type="dxa"/>
          </w:tcPr>
          <w:p w14:paraId="370A4C04"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7, min samples split = 3, max depth of the tree = None, min sample leaf = 10</w:t>
            </w:r>
          </w:p>
        </w:tc>
        <w:tc>
          <w:tcPr>
            <w:tcW w:w="2246" w:type="dxa"/>
          </w:tcPr>
          <w:p w14:paraId="2112FA04"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9, min samples split = 2, max depth of the tree = None, min sample leaf = 10</w:t>
            </w:r>
          </w:p>
        </w:tc>
        <w:tc>
          <w:tcPr>
            <w:tcW w:w="2127" w:type="dxa"/>
          </w:tcPr>
          <w:p w14:paraId="700E26A5"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No of features = 9, min samples split = 3, max depth of the tree = None, min sample leaf = 3</w:t>
            </w:r>
          </w:p>
        </w:tc>
      </w:tr>
      <w:tr w:rsidR="00F810F6" w:rsidRPr="00985617" w14:paraId="7758FEEA" w14:textId="77777777" w:rsidTr="00F810F6">
        <w:trPr>
          <w:jc w:val="center"/>
        </w:trPr>
        <w:tc>
          <w:tcPr>
            <w:tcW w:w="652" w:type="dxa"/>
            <w:shd w:val="clear" w:color="auto" w:fill="auto"/>
            <w:vAlign w:val="center"/>
          </w:tcPr>
          <w:p w14:paraId="55A7268E"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SVR</w:t>
            </w:r>
          </w:p>
        </w:tc>
        <w:tc>
          <w:tcPr>
            <w:tcW w:w="2305" w:type="dxa"/>
            <w:shd w:val="clear" w:color="auto" w:fill="auto"/>
          </w:tcPr>
          <w:p w14:paraId="087EEB02"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C= 10, gamma= 0.01</w:t>
            </w:r>
          </w:p>
        </w:tc>
        <w:tc>
          <w:tcPr>
            <w:tcW w:w="2246" w:type="dxa"/>
          </w:tcPr>
          <w:p w14:paraId="080A61E7"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C': 1, 'gamma': 0.01</w:t>
            </w:r>
          </w:p>
        </w:tc>
        <w:tc>
          <w:tcPr>
            <w:tcW w:w="2246" w:type="dxa"/>
          </w:tcPr>
          <w:p w14:paraId="115A9AE9"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C': 1000, 'gamma': 0.01</w:t>
            </w:r>
          </w:p>
        </w:tc>
        <w:tc>
          <w:tcPr>
            <w:tcW w:w="2127" w:type="dxa"/>
          </w:tcPr>
          <w:p w14:paraId="5BF594C4"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C= 1, gamma= 0.01</w:t>
            </w:r>
          </w:p>
        </w:tc>
      </w:tr>
      <w:tr w:rsidR="00F810F6" w:rsidRPr="00985617" w14:paraId="677B498C" w14:textId="77777777" w:rsidTr="00F810F6">
        <w:trPr>
          <w:jc w:val="center"/>
        </w:trPr>
        <w:tc>
          <w:tcPr>
            <w:tcW w:w="652" w:type="dxa"/>
            <w:shd w:val="clear" w:color="auto" w:fill="auto"/>
            <w:vAlign w:val="center"/>
          </w:tcPr>
          <w:p w14:paraId="2C383D70"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t>FFNN</w:t>
            </w:r>
          </w:p>
        </w:tc>
        <w:tc>
          <w:tcPr>
            <w:tcW w:w="2305" w:type="dxa"/>
            <w:shd w:val="clear" w:color="auto" w:fill="auto"/>
          </w:tcPr>
          <w:p w14:paraId="0499B0DB" w14:textId="77777777" w:rsidR="00F810F6" w:rsidRPr="00985617" w:rsidRDefault="00F810F6" w:rsidP="005F0EEF">
            <w:pPr>
              <w:pStyle w:val="tablecolhead"/>
              <w:spacing w:line="480" w:lineRule="auto"/>
              <w:jc w:val="left"/>
              <w:rPr>
                <w:sz w:val="24"/>
                <w:szCs w:val="24"/>
              </w:rPr>
            </w:pPr>
            <w:r w:rsidRPr="00985617">
              <w:rPr>
                <w:b w:val="0"/>
                <w:bCs w:val="0"/>
                <w:sz w:val="24"/>
                <w:szCs w:val="24"/>
              </w:rPr>
              <w:t>Activation = ReLU, optimizer = SGD, batch size = 100, layers=one, neurons=25, number of epochs = 100, learning rate = 0.001</w:t>
            </w:r>
          </w:p>
        </w:tc>
        <w:tc>
          <w:tcPr>
            <w:tcW w:w="2246" w:type="dxa"/>
          </w:tcPr>
          <w:p w14:paraId="172279C2" w14:textId="77777777" w:rsidR="00F810F6" w:rsidRPr="00985617" w:rsidRDefault="00F810F6" w:rsidP="005F0EEF">
            <w:pPr>
              <w:pStyle w:val="tablecolhead"/>
              <w:spacing w:line="480" w:lineRule="auto"/>
              <w:jc w:val="left"/>
              <w:rPr>
                <w:sz w:val="24"/>
                <w:szCs w:val="24"/>
              </w:rPr>
            </w:pPr>
            <w:r w:rsidRPr="00985617">
              <w:rPr>
                <w:b w:val="0"/>
                <w:bCs w:val="0"/>
                <w:sz w:val="24"/>
                <w:szCs w:val="24"/>
              </w:rPr>
              <w:t xml:space="preserve">Activation = SELU, optimizer = Adam, batch size = 350, layers=one, neurons=4, number of epochs = 100, learning rate = </w:t>
            </w:r>
            <w:r w:rsidRPr="00985617">
              <w:rPr>
                <w:b w:val="0"/>
                <w:bCs w:val="0"/>
                <w:sz w:val="24"/>
                <w:szCs w:val="24"/>
              </w:rPr>
              <w:lastRenderedPageBreak/>
              <w:t>0.001</w:t>
            </w:r>
          </w:p>
        </w:tc>
        <w:tc>
          <w:tcPr>
            <w:tcW w:w="2246" w:type="dxa"/>
          </w:tcPr>
          <w:p w14:paraId="20A5C3CC" w14:textId="77777777" w:rsidR="00F810F6" w:rsidRPr="00985617" w:rsidRDefault="00F810F6" w:rsidP="005F0EEF">
            <w:pPr>
              <w:pStyle w:val="tablecolhead"/>
              <w:spacing w:line="480" w:lineRule="auto"/>
              <w:jc w:val="left"/>
              <w:rPr>
                <w:sz w:val="24"/>
                <w:szCs w:val="24"/>
              </w:rPr>
            </w:pPr>
            <w:r w:rsidRPr="00985617">
              <w:rPr>
                <w:b w:val="0"/>
                <w:bCs w:val="0"/>
                <w:sz w:val="24"/>
                <w:szCs w:val="24"/>
              </w:rPr>
              <w:lastRenderedPageBreak/>
              <w:t xml:space="preserve">Activation = SELU, optimizer = Adam, batch size = 250, layers=one, neurons=8, number of epochs = 100, learning rate = </w:t>
            </w:r>
            <w:r w:rsidRPr="00985617">
              <w:rPr>
                <w:b w:val="0"/>
                <w:bCs w:val="0"/>
                <w:sz w:val="24"/>
                <w:szCs w:val="24"/>
              </w:rPr>
              <w:lastRenderedPageBreak/>
              <w:t>0.001</w:t>
            </w:r>
          </w:p>
        </w:tc>
        <w:tc>
          <w:tcPr>
            <w:tcW w:w="2127" w:type="dxa"/>
          </w:tcPr>
          <w:p w14:paraId="1255250E" w14:textId="77777777" w:rsidR="00F810F6" w:rsidRPr="00985617" w:rsidRDefault="00F810F6" w:rsidP="005F0EEF">
            <w:pPr>
              <w:pStyle w:val="tablecolhead"/>
              <w:spacing w:line="480" w:lineRule="auto"/>
              <w:jc w:val="left"/>
              <w:rPr>
                <w:b w:val="0"/>
                <w:bCs w:val="0"/>
                <w:sz w:val="24"/>
                <w:szCs w:val="24"/>
              </w:rPr>
            </w:pPr>
            <w:r w:rsidRPr="00985617">
              <w:rPr>
                <w:b w:val="0"/>
                <w:bCs w:val="0"/>
                <w:sz w:val="24"/>
                <w:szCs w:val="24"/>
              </w:rPr>
              <w:lastRenderedPageBreak/>
              <w:t xml:space="preserve">Activation = SELU, optimizer = Adam, batch size = 250, layers=one, neurons=4, number of epochs = 100, learning </w:t>
            </w:r>
            <w:r w:rsidRPr="00985617">
              <w:rPr>
                <w:b w:val="0"/>
                <w:bCs w:val="0"/>
                <w:sz w:val="24"/>
                <w:szCs w:val="24"/>
              </w:rPr>
              <w:lastRenderedPageBreak/>
              <w:t>rate = 0.001</w:t>
            </w:r>
          </w:p>
        </w:tc>
      </w:tr>
    </w:tbl>
    <w:p w14:paraId="72E54FBF" w14:textId="77777777" w:rsidR="00FA5B48" w:rsidRPr="00985617" w:rsidRDefault="00FA5B48" w:rsidP="005F0EEF">
      <w:pPr>
        <w:pStyle w:val="tablehead"/>
        <w:tabs>
          <w:tab w:val="num" w:pos="1080"/>
        </w:tabs>
        <w:spacing w:before="0" w:after="0" w:line="480" w:lineRule="auto"/>
        <w:jc w:val="left"/>
        <w:rPr>
          <w:sz w:val="24"/>
          <w:szCs w:val="24"/>
        </w:rPr>
      </w:pPr>
    </w:p>
    <w:p w14:paraId="14F5743A" w14:textId="79DE0699" w:rsidR="00F810F6" w:rsidRPr="00985617" w:rsidRDefault="00F810F6" w:rsidP="005F0EEF">
      <w:pPr>
        <w:pStyle w:val="tablehead"/>
        <w:tabs>
          <w:tab w:val="num" w:pos="1080"/>
        </w:tabs>
        <w:spacing w:before="0" w:after="0" w:line="480" w:lineRule="auto"/>
        <w:jc w:val="left"/>
        <w:rPr>
          <w:sz w:val="24"/>
          <w:szCs w:val="24"/>
        </w:rPr>
      </w:pPr>
      <w:r w:rsidRPr="00985617">
        <w:rPr>
          <w:sz w:val="24"/>
          <w:szCs w:val="24"/>
        </w:rPr>
        <w:t xml:space="preserve">Table </w:t>
      </w:r>
      <w:r w:rsidRPr="00985617">
        <w:rPr>
          <w:sz w:val="24"/>
          <w:szCs w:val="24"/>
        </w:rPr>
        <w:fldChar w:fldCharType="begin"/>
      </w:r>
      <w:r w:rsidRPr="00985617">
        <w:rPr>
          <w:sz w:val="24"/>
          <w:szCs w:val="24"/>
        </w:rPr>
        <w:instrText xml:space="preserve"> SEQ Table \* roman </w:instrText>
      </w:r>
      <w:r w:rsidRPr="00985617">
        <w:rPr>
          <w:sz w:val="24"/>
          <w:szCs w:val="24"/>
        </w:rPr>
        <w:fldChar w:fldCharType="separate"/>
      </w:r>
      <w:r w:rsidRPr="00985617">
        <w:rPr>
          <w:sz w:val="24"/>
          <w:szCs w:val="24"/>
        </w:rPr>
        <w:t>iv</w:t>
      </w:r>
      <w:r w:rsidRPr="00985617">
        <w:rPr>
          <w:sz w:val="24"/>
          <w:szCs w:val="24"/>
        </w:rPr>
        <w:fldChar w:fldCharType="end"/>
      </w:r>
      <w:r w:rsidRPr="00985617">
        <w:rPr>
          <w:sz w:val="24"/>
          <w:szCs w:val="24"/>
        </w:rPr>
        <w:t xml:space="preserve">. </w:t>
      </w:r>
      <w:r w:rsidRPr="00985617">
        <w:rPr>
          <w:sz w:val="24"/>
          <w:szCs w:val="24"/>
        </w:rPr>
        <w:tab/>
        <w:t>RSME and MAE COMPARISON OF ALGORITHMS IN 3 DISTRIBU</w:t>
      </w:r>
      <w:r w:rsidR="00C73208">
        <w:rPr>
          <w:sz w:val="24"/>
          <w:szCs w:val="24"/>
        </w:rPr>
        <w:t>TION networks FOR THE ONE HOURLY</w:t>
      </w:r>
      <w:r w:rsidRPr="00985617">
        <w:rPr>
          <w:sz w:val="24"/>
          <w:szCs w:val="24"/>
        </w:rPr>
        <w:t xml:space="preserve"> POWER CONSUMPTION</w:t>
      </w:r>
    </w:p>
    <w:tbl>
      <w:tblPr>
        <w:tblW w:w="11099" w:type="dxa"/>
        <w:tblInd w:w="-6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626"/>
        <w:gridCol w:w="716"/>
        <w:gridCol w:w="716"/>
        <w:gridCol w:w="716"/>
        <w:gridCol w:w="716"/>
        <w:gridCol w:w="670"/>
        <w:gridCol w:w="596"/>
        <w:gridCol w:w="595"/>
        <w:gridCol w:w="595"/>
        <w:gridCol w:w="595"/>
        <w:gridCol w:w="595"/>
        <w:gridCol w:w="596"/>
        <w:gridCol w:w="595"/>
        <w:gridCol w:w="595"/>
        <w:gridCol w:w="745"/>
        <w:gridCol w:w="716"/>
        <w:gridCol w:w="716"/>
      </w:tblGrid>
      <w:tr w:rsidR="00362D59" w:rsidRPr="00457251" w14:paraId="22D07804" w14:textId="77777777" w:rsidTr="00362D59">
        <w:trPr>
          <w:trHeight w:val="564"/>
        </w:trPr>
        <w:tc>
          <w:tcPr>
            <w:tcW w:w="626" w:type="dxa"/>
            <w:vMerge w:val="restart"/>
            <w:shd w:val="clear" w:color="auto" w:fill="auto"/>
            <w:vAlign w:val="center"/>
          </w:tcPr>
          <w:p w14:paraId="6231477F" w14:textId="77777777" w:rsidR="00FA5B48" w:rsidRPr="00457251" w:rsidRDefault="00FA5B48" w:rsidP="005F0EEF">
            <w:pPr>
              <w:pStyle w:val="tablecolhead"/>
              <w:spacing w:line="480" w:lineRule="auto"/>
              <w:jc w:val="left"/>
            </w:pPr>
            <w:r w:rsidRPr="00457251">
              <w:t>Model</w:t>
            </w:r>
          </w:p>
        </w:tc>
        <w:tc>
          <w:tcPr>
            <w:tcW w:w="2864" w:type="dxa"/>
            <w:gridSpan w:val="4"/>
            <w:shd w:val="clear" w:color="auto" w:fill="auto"/>
            <w:vAlign w:val="center"/>
          </w:tcPr>
          <w:p w14:paraId="1790CFBF" w14:textId="77777777" w:rsidR="00FA5B48" w:rsidRPr="00457251" w:rsidRDefault="00FA5B48" w:rsidP="005F0EEF">
            <w:pPr>
              <w:pStyle w:val="tablecolhead"/>
              <w:spacing w:line="480" w:lineRule="auto"/>
              <w:jc w:val="left"/>
            </w:pPr>
            <w:r w:rsidRPr="00457251">
              <w:t>Quads Distribution</w:t>
            </w:r>
          </w:p>
        </w:tc>
        <w:tc>
          <w:tcPr>
            <w:tcW w:w="2455" w:type="dxa"/>
            <w:gridSpan w:val="4"/>
            <w:vAlign w:val="center"/>
          </w:tcPr>
          <w:p w14:paraId="297E887D" w14:textId="77777777" w:rsidR="00FA5B48" w:rsidRPr="00457251" w:rsidRDefault="00FA5B48" w:rsidP="005F0EEF">
            <w:pPr>
              <w:pStyle w:val="tablecolhead"/>
              <w:spacing w:line="480" w:lineRule="auto"/>
              <w:jc w:val="left"/>
            </w:pPr>
            <w:r w:rsidRPr="00457251">
              <w:t>Smir Distribution</w:t>
            </w:r>
          </w:p>
        </w:tc>
        <w:tc>
          <w:tcPr>
            <w:tcW w:w="2379" w:type="dxa"/>
            <w:gridSpan w:val="4"/>
            <w:vAlign w:val="center"/>
          </w:tcPr>
          <w:p w14:paraId="7646DC6D" w14:textId="77777777" w:rsidR="00FA5B48" w:rsidRPr="00457251" w:rsidRDefault="00FA5B48" w:rsidP="005F0EEF">
            <w:pPr>
              <w:pStyle w:val="tablecolhead"/>
              <w:spacing w:line="480" w:lineRule="auto"/>
              <w:jc w:val="left"/>
            </w:pPr>
            <w:r w:rsidRPr="00457251">
              <w:t>Boussafou Distribution</w:t>
            </w:r>
          </w:p>
        </w:tc>
        <w:tc>
          <w:tcPr>
            <w:tcW w:w="2772" w:type="dxa"/>
            <w:gridSpan w:val="4"/>
          </w:tcPr>
          <w:p w14:paraId="17834A92" w14:textId="77777777" w:rsidR="00FA5B48" w:rsidRPr="00457251" w:rsidRDefault="00FA5B48" w:rsidP="005F0EEF">
            <w:pPr>
              <w:pStyle w:val="tablecolhead"/>
              <w:spacing w:line="480" w:lineRule="auto"/>
              <w:jc w:val="left"/>
            </w:pPr>
            <w:r w:rsidRPr="00457251">
              <w:t>Aggregated Distribution</w:t>
            </w:r>
          </w:p>
        </w:tc>
      </w:tr>
      <w:tr w:rsidR="00362D59" w:rsidRPr="00457251" w14:paraId="4526DE8E" w14:textId="77777777" w:rsidTr="00362D59">
        <w:trPr>
          <w:trHeight w:val="230"/>
        </w:trPr>
        <w:tc>
          <w:tcPr>
            <w:tcW w:w="626" w:type="dxa"/>
            <w:vMerge/>
            <w:shd w:val="clear" w:color="auto" w:fill="auto"/>
            <w:vAlign w:val="center"/>
          </w:tcPr>
          <w:p w14:paraId="3298F50A" w14:textId="77777777" w:rsidR="00FA5B48" w:rsidRPr="00457251" w:rsidRDefault="00FA5B48" w:rsidP="005F0EEF">
            <w:pPr>
              <w:spacing w:line="480" w:lineRule="auto"/>
              <w:rPr>
                <w:rFonts w:eastAsia="AR PL SungtiL GB"/>
                <w:kern w:val="2"/>
                <w:sz w:val="16"/>
                <w:szCs w:val="16"/>
              </w:rPr>
            </w:pPr>
          </w:p>
        </w:tc>
        <w:tc>
          <w:tcPr>
            <w:tcW w:w="1432" w:type="dxa"/>
            <w:gridSpan w:val="2"/>
            <w:shd w:val="clear" w:color="auto" w:fill="auto"/>
            <w:vAlign w:val="center"/>
          </w:tcPr>
          <w:p w14:paraId="30FD5454" w14:textId="77777777" w:rsidR="00FA5B48" w:rsidRPr="00457251" w:rsidRDefault="00FA5B48" w:rsidP="005F0EEF">
            <w:pPr>
              <w:spacing w:line="480" w:lineRule="auto"/>
              <w:rPr>
                <w:b/>
                <w:bCs/>
                <w:sz w:val="16"/>
                <w:szCs w:val="16"/>
              </w:rPr>
            </w:pPr>
            <w:r w:rsidRPr="00457251">
              <w:rPr>
                <w:b/>
                <w:bCs/>
                <w:sz w:val="16"/>
                <w:szCs w:val="16"/>
              </w:rPr>
              <w:t>RSME</w:t>
            </w:r>
          </w:p>
        </w:tc>
        <w:tc>
          <w:tcPr>
            <w:tcW w:w="1432" w:type="dxa"/>
            <w:gridSpan w:val="2"/>
            <w:shd w:val="clear" w:color="auto" w:fill="auto"/>
            <w:vAlign w:val="center"/>
          </w:tcPr>
          <w:p w14:paraId="0198F03D" w14:textId="77777777" w:rsidR="00FA5B48" w:rsidRPr="00457251" w:rsidRDefault="00FA5B48" w:rsidP="005F0EEF">
            <w:pPr>
              <w:spacing w:line="480" w:lineRule="auto"/>
              <w:rPr>
                <w:b/>
                <w:bCs/>
                <w:sz w:val="16"/>
                <w:szCs w:val="16"/>
              </w:rPr>
            </w:pPr>
            <w:r w:rsidRPr="00457251">
              <w:rPr>
                <w:b/>
                <w:bCs/>
                <w:sz w:val="16"/>
                <w:szCs w:val="16"/>
              </w:rPr>
              <w:t>MAE</w:t>
            </w:r>
          </w:p>
        </w:tc>
        <w:tc>
          <w:tcPr>
            <w:tcW w:w="1266" w:type="dxa"/>
            <w:gridSpan w:val="2"/>
            <w:vAlign w:val="center"/>
          </w:tcPr>
          <w:p w14:paraId="6344FFD7" w14:textId="77777777" w:rsidR="00FA5B48" w:rsidRPr="00457251" w:rsidRDefault="00FA5B48" w:rsidP="005F0EEF">
            <w:pPr>
              <w:spacing w:line="480" w:lineRule="auto"/>
              <w:rPr>
                <w:b/>
                <w:bCs/>
                <w:sz w:val="16"/>
                <w:szCs w:val="16"/>
              </w:rPr>
            </w:pPr>
            <w:r w:rsidRPr="00457251">
              <w:rPr>
                <w:b/>
                <w:bCs/>
                <w:sz w:val="16"/>
                <w:szCs w:val="16"/>
              </w:rPr>
              <w:t>RSME</w:t>
            </w:r>
          </w:p>
        </w:tc>
        <w:tc>
          <w:tcPr>
            <w:tcW w:w="1189" w:type="dxa"/>
            <w:gridSpan w:val="2"/>
            <w:vAlign w:val="center"/>
          </w:tcPr>
          <w:p w14:paraId="6917D756" w14:textId="77777777" w:rsidR="00FA5B48" w:rsidRPr="00457251" w:rsidRDefault="00FA5B48" w:rsidP="005F0EEF">
            <w:pPr>
              <w:spacing w:line="480" w:lineRule="auto"/>
              <w:rPr>
                <w:b/>
                <w:bCs/>
                <w:sz w:val="16"/>
                <w:szCs w:val="16"/>
              </w:rPr>
            </w:pPr>
            <w:r w:rsidRPr="00457251">
              <w:rPr>
                <w:b/>
                <w:bCs/>
                <w:sz w:val="16"/>
                <w:szCs w:val="16"/>
              </w:rPr>
              <w:t>MAE</w:t>
            </w:r>
          </w:p>
        </w:tc>
        <w:tc>
          <w:tcPr>
            <w:tcW w:w="1189" w:type="dxa"/>
            <w:gridSpan w:val="2"/>
            <w:vAlign w:val="center"/>
          </w:tcPr>
          <w:p w14:paraId="52ACE9B0" w14:textId="77777777" w:rsidR="00FA5B48" w:rsidRPr="00457251" w:rsidRDefault="00FA5B48" w:rsidP="005F0EEF">
            <w:pPr>
              <w:spacing w:line="480" w:lineRule="auto"/>
              <w:rPr>
                <w:b/>
                <w:bCs/>
                <w:sz w:val="16"/>
                <w:szCs w:val="16"/>
              </w:rPr>
            </w:pPr>
            <w:r w:rsidRPr="00457251">
              <w:rPr>
                <w:b/>
                <w:bCs/>
                <w:sz w:val="16"/>
                <w:szCs w:val="16"/>
              </w:rPr>
              <w:t>RSME</w:t>
            </w:r>
          </w:p>
        </w:tc>
        <w:tc>
          <w:tcPr>
            <w:tcW w:w="1190" w:type="dxa"/>
            <w:gridSpan w:val="2"/>
            <w:vAlign w:val="center"/>
          </w:tcPr>
          <w:p w14:paraId="4E8DF0E9" w14:textId="77777777" w:rsidR="00FA5B48" w:rsidRPr="00457251" w:rsidRDefault="00FA5B48" w:rsidP="005F0EEF">
            <w:pPr>
              <w:spacing w:line="480" w:lineRule="auto"/>
              <w:rPr>
                <w:b/>
                <w:bCs/>
                <w:sz w:val="16"/>
                <w:szCs w:val="16"/>
              </w:rPr>
            </w:pPr>
            <w:r w:rsidRPr="00457251">
              <w:rPr>
                <w:b/>
                <w:bCs/>
                <w:sz w:val="16"/>
                <w:szCs w:val="16"/>
              </w:rPr>
              <w:t>MAE</w:t>
            </w:r>
          </w:p>
        </w:tc>
        <w:tc>
          <w:tcPr>
            <w:tcW w:w="1340" w:type="dxa"/>
            <w:gridSpan w:val="2"/>
            <w:vAlign w:val="center"/>
          </w:tcPr>
          <w:p w14:paraId="365FEAAB" w14:textId="77777777" w:rsidR="00FA5B48" w:rsidRPr="00457251" w:rsidRDefault="00FA5B48" w:rsidP="005F0EEF">
            <w:pPr>
              <w:pStyle w:val="tablecolhead"/>
              <w:spacing w:line="480" w:lineRule="auto"/>
              <w:jc w:val="left"/>
            </w:pPr>
            <w:r w:rsidRPr="00457251">
              <w:t>RSME</w:t>
            </w:r>
          </w:p>
        </w:tc>
        <w:tc>
          <w:tcPr>
            <w:tcW w:w="1432" w:type="dxa"/>
            <w:gridSpan w:val="2"/>
            <w:vAlign w:val="center"/>
          </w:tcPr>
          <w:p w14:paraId="18BA7BAA" w14:textId="77777777" w:rsidR="00FA5B48" w:rsidRPr="00457251" w:rsidRDefault="00FA5B48" w:rsidP="005F0EEF">
            <w:pPr>
              <w:pStyle w:val="tablecolhead"/>
              <w:spacing w:line="480" w:lineRule="auto"/>
              <w:jc w:val="left"/>
            </w:pPr>
            <w:r w:rsidRPr="00457251">
              <w:t>MAE</w:t>
            </w:r>
          </w:p>
        </w:tc>
      </w:tr>
      <w:tr w:rsidR="00362D59" w:rsidRPr="00457251" w14:paraId="0B7BFFA9" w14:textId="77777777" w:rsidTr="00362D59">
        <w:trPr>
          <w:trHeight w:val="230"/>
        </w:trPr>
        <w:tc>
          <w:tcPr>
            <w:tcW w:w="626" w:type="dxa"/>
            <w:vMerge/>
            <w:shd w:val="clear" w:color="auto" w:fill="auto"/>
          </w:tcPr>
          <w:p w14:paraId="7F34D775" w14:textId="77777777" w:rsidR="00FA5B48" w:rsidRPr="00457251" w:rsidRDefault="00FA5B48" w:rsidP="005F0EEF">
            <w:pPr>
              <w:spacing w:line="480" w:lineRule="auto"/>
              <w:rPr>
                <w:rFonts w:eastAsia="AR PL SungtiL GB"/>
                <w:kern w:val="2"/>
                <w:sz w:val="16"/>
                <w:szCs w:val="16"/>
              </w:rPr>
            </w:pPr>
          </w:p>
        </w:tc>
        <w:tc>
          <w:tcPr>
            <w:tcW w:w="716" w:type="dxa"/>
            <w:shd w:val="clear" w:color="auto" w:fill="auto"/>
          </w:tcPr>
          <w:p w14:paraId="293A9698" w14:textId="77777777" w:rsidR="00FA5B48" w:rsidRPr="00457251" w:rsidRDefault="00FA5B48" w:rsidP="005F0EEF">
            <w:pPr>
              <w:pStyle w:val="TableContents"/>
              <w:spacing w:line="480" w:lineRule="auto"/>
              <w:rPr>
                <w:rFonts w:ascii="Times New Roman" w:hAnsi="Times New Roman" w:cs="Times New Roman"/>
                <w:b/>
                <w:bCs/>
                <w:i/>
                <w:iCs/>
                <w:sz w:val="16"/>
                <w:szCs w:val="16"/>
              </w:rPr>
            </w:pPr>
            <w:r w:rsidRPr="00457251">
              <w:rPr>
                <w:rFonts w:ascii="Times New Roman" w:hAnsi="Times New Roman" w:cs="Times New Roman"/>
                <w:b/>
                <w:bCs/>
                <w:i/>
                <w:iCs/>
                <w:sz w:val="16"/>
                <w:szCs w:val="16"/>
              </w:rPr>
              <w:t>Train</w:t>
            </w:r>
          </w:p>
        </w:tc>
        <w:tc>
          <w:tcPr>
            <w:tcW w:w="716" w:type="dxa"/>
            <w:shd w:val="clear" w:color="auto" w:fill="auto"/>
          </w:tcPr>
          <w:p w14:paraId="47B01F0F" w14:textId="77777777" w:rsidR="00FA5B48" w:rsidRPr="00457251" w:rsidRDefault="00FA5B48" w:rsidP="005F0EEF">
            <w:pPr>
              <w:pStyle w:val="TableContents"/>
              <w:spacing w:line="480" w:lineRule="auto"/>
              <w:rPr>
                <w:rFonts w:ascii="Times New Roman" w:hAnsi="Times New Roman" w:cs="Times New Roman"/>
                <w:b/>
                <w:bCs/>
                <w:i/>
                <w:iCs/>
                <w:sz w:val="16"/>
                <w:szCs w:val="16"/>
              </w:rPr>
            </w:pPr>
            <w:r w:rsidRPr="00457251">
              <w:rPr>
                <w:rFonts w:ascii="Times New Roman" w:hAnsi="Times New Roman" w:cs="Times New Roman"/>
                <w:b/>
                <w:bCs/>
                <w:i/>
                <w:iCs/>
                <w:sz w:val="16"/>
                <w:szCs w:val="16"/>
              </w:rPr>
              <w:t>Test</w:t>
            </w:r>
          </w:p>
        </w:tc>
        <w:tc>
          <w:tcPr>
            <w:tcW w:w="716" w:type="dxa"/>
            <w:shd w:val="clear" w:color="auto" w:fill="auto"/>
          </w:tcPr>
          <w:p w14:paraId="4AA4541F" w14:textId="77777777" w:rsidR="00FA5B48" w:rsidRPr="00457251" w:rsidRDefault="00FA5B48" w:rsidP="005F0EEF">
            <w:pPr>
              <w:pStyle w:val="TableContents"/>
              <w:spacing w:line="480" w:lineRule="auto"/>
              <w:rPr>
                <w:rFonts w:ascii="Times New Roman" w:hAnsi="Times New Roman" w:cs="Times New Roman"/>
                <w:b/>
                <w:bCs/>
                <w:i/>
                <w:iCs/>
                <w:sz w:val="16"/>
                <w:szCs w:val="16"/>
              </w:rPr>
            </w:pPr>
            <w:r w:rsidRPr="00457251">
              <w:rPr>
                <w:rFonts w:ascii="Times New Roman" w:hAnsi="Times New Roman" w:cs="Times New Roman"/>
                <w:b/>
                <w:bCs/>
                <w:i/>
                <w:iCs/>
                <w:sz w:val="16"/>
                <w:szCs w:val="16"/>
              </w:rPr>
              <w:t>Train</w:t>
            </w:r>
          </w:p>
        </w:tc>
        <w:tc>
          <w:tcPr>
            <w:tcW w:w="716" w:type="dxa"/>
            <w:shd w:val="clear" w:color="auto" w:fill="auto"/>
          </w:tcPr>
          <w:p w14:paraId="1D3C02A7" w14:textId="77777777" w:rsidR="00FA5B48" w:rsidRPr="00457251" w:rsidRDefault="00FA5B48" w:rsidP="00940585">
            <w:pPr>
              <w:pStyle w:val="TableContents"/>
              <w:spacing w:line="480" w:lineRule="auto"/>
              <w:rPr>
                <w:sz w:val="16"/>
                <w:szCs w:val="16"/>
              </w:rPr>
            </w:pPr>
            <w:r w:rsidRPr="00940585">
              <w:rPr>
                <w:rFonts w:ascii="Times New Roman" w:hAnsi="Times New Roman" w:cs="Times New Roman"/>
                <w:b/>
                <w:bCs/>
                <w:i/>
                <w:iCs/>
                <w:sz w:val="16"/>
                <w:szCs w:val="16"/>
              </w:rPr>
              <w:t>Test</w:t>
            </w:r>
          </w:p>
        </w:tc>
        <w:tc>
          <w:tcPr>
            <w:tcW w:w="670" w:type="dxa"/>
          </w:tcPr>
          <w:p w14:paraId="223E8EE5" w14:textId="77777777" w:rsidR="00FA5B48" w:rsidRPr="00457251" w:rsidRDefault="00FA5B48" w:rsidP="005F0EEF">
            <w:pPr>
              <w:pStyle w:val="tablecolhead"/>
              <w:spacing w:line="480" w:lineRule="auto"/>
              <w:jc w:val="left"/>
              <w:rPr>
                <w:i/>
                <w:iCs/>
              </w:rPr>
            </w:pPr>
            <w:r w:rsidRPr="00457251">
              <w:rPr>
                <w:i/>
                <w:iCs/>
              </w:rPr>
              <w:t>Train</w:t>
            </w:r>
          </w:p>
        </w:tc>
        <w:tc>
          <w:tcPr>
            <w:tcW w:w="596" w:type="dxa"/>
          </w:tcPr>
          <w:p w14:paraId="54FCB2F1" w14:textId="77777777" w:rsidR="00FA5B48" w:rsidRPr="00457251" w:rsidRDefault="00FA5B48" w:rsidP="00940585">
            <w:pPr>
              <w:pStyle w:val="TableContents"/>
              <w:spacing w:line="480" w:lineRule="auto"/>
              <w:rPr>
                <w:sz w:val="16"/>
                <w:szCs w:val="16"/>
              </w:rPr>
            </w:pPr>
            <w:r w:rsidRPr="00940585">
              <w:rPr>
                <w:rFonts w:ascii="Times New Roman" w:hAnsi="Times New Roman" w:cs="Times New Roman"/>
                <w:b/>
                <w:bCs/>
                <w:i/>
                <w:iCs/>
                <w:sz w:val="16"/>
                <w:szCs w:val="16"/>
              </w:rPr>
              <w:t>Test</w:t>
            </w:r>
          </w:p>
        </w:tc>
        <w:tc>
          <w:tcPr>
            <w:tcW w:w="595" w:type="dxa"/>
          </w:tcPr>
          <w:p w14:paraId="7D69B9E3" w14:textId="77777777" w:rsidR="00FA5B48" w:rsidRPr="00457251" w:rsidRDefault="00FA5B48" w:rsidP="005F0EEF">
            <w:pPr>
              <w:pStyle w:val="tablecolhead"/>
              <w:spacing w:line="480" w:lineRule="auto"/>
              <w:jc w:val="left"/>
              <w:rPr>
                <w:i/>
                <w:iCs/>
              </w:rPr>
            </w:pPr>
            <w:r w:rsidRPr="00457251">
              <w:rPr>
                <w:i/>
                <w:iCs/>
              </w:rPr>
              <w:t>Train</w:t>
            </w:r>
          </w:p>
        </w:tc>
        <w:tc>
          <w:tcPr>
            <w:tcW w:w="595" w:type="dxa"/>
          </w:tcPr>
          <w:p w14:paraId="5C0D40B6" w14:textId="77777777" w:rsidR="00FA5B48" w:rsidRPr="00457251" w:rsidRDefault="00FA5B48" w:rsidP="005F0EEF">
            <w:pPr>
              <w:pStyle w:val="tablecolhead"/>
              <w:spacing w:line="480" w:lineRule="auto"/>
              <w:jc w:val="left"/>
              <w:rPr>
                <w:i/>
                <w:iCs/>
              </w:rPr>
            </w:pPr>
            <w:r w:rsidRPr="00457251">
              <w:rPr>
                <w:i/>
                <w:iCs/>
              </w:rPr>
              <w:t>Test</w:t>
            </w:r>
          </w:p>
        </w:tc>
        <w:tc>
          <w:tcPr>
            <w:tcW w:w="595" w:type="dxa"/>
          </w:tcPr>
          <w:p w14:paraId="03785AB7" w14:textId="77777777" w:rsidR="00FA5B48" w:rsidRPr="00457251" w:rsidRDefault="00FA5B48" w:rsidP="005F0EEF">
            <w:pPr>
              <w:pStyle w:val="tablecolhead"/>
              <w:spacing w:line="480" w:lineRule="auto"/>
              <w:jc w:val="left"/>
              <w:rPr>
                <w:i/>
                <w:iCs/>
              </w:rPr>
            </w:pPr>
            <w:r w:rsidRPr="00457251">
              <w:rPr>
                <w:i/>
                <w:iCs/>
              </w:rPr>
              <w:t>Train</w:t>
            </w:r>
          </w:p>
        </w:tc>
        <w:tc>
          <w:tcPr>
            <w:tcW w:w="595" w:type="dxa"/>
          </w:tcPr>
          <w:p w14:paraId="3B3CD4BB" w14:textId="77777777" w:rsidR="00FA5B48" w:rsidRPr="00457251" w:rsidRDefault="00FA5B48" w:rsidP="005F0EEF">
            <w:pPr>
              <w:pStyle w:val="tablecolhead"/>
              <w:spacing w:line="480" w:lineRule="auto"/>
              <w:jc w:val="left"/>
              <w:rPr>
                <w:i/>
                <w:iCs/>
              </w:rPr>
            </w:pPr>
            <w:r w:rsidRPr="00457251">
              <w:rPr>
                <w:i/>
                <w:iCs/>
              </w:rPr>
              <w:t>Test</w:t>
            </w:r>
          </w:p>
        </w:tc>
        <w:tc>
          <w:tcPr>
            <w:tcW w:w="596" w:type="dxa"/>
          </w:tcPr>
          <w:p w14:paraId="27B9D0E4" w14:textId="77777777" w:rsidR="00FA5B48" w:rsidRPr="00457251" w:rsidRDefault="00FA5B48" w:rsidP="005F0EEF">
            <w:pPr>
              <w:pStyle w:val="tablecolhead"/>
              <w:spacing w:line="480" w:lineRule="auto"/>
              <w:jc w:val="left"/>
              <w:rPr>
                <w:i/>
                <w:iCs/>
              </w:rPr>
            </w:pPr>
            <w:r w:rsidRPr="00457251">
              <w:rPr>
                <w:i/>
                <w:iCs/>
              </w:rPr>
              <w:t>Train</w:t>
            </w:r>
          </w:p>
        </w:tc>
        <w:tc>
          <w:tcPr>
            <w:tcW w:w="595" w:type="dxa"/>
          </w:tcPr>
          <w:p w14:paraId="1E8F9532" w14:textId="77777777" w:rsidR="00FA5B48" w:rsidRPr="00457251" w:rsidRDefault="00FA5B48" w:rsidP="00940585">
            <w:pPr>
              <w:pStyle w:val="TableContents"/>
              <w:spacing w:line="480" w:lineRule="auto"/>
              <w:rPr>
                <w:sz w:val="16"/>
                <w:szCs w:val="16"/>
              </w:rPr>
            </w:pPr>
            <w:r w:rsidRPr="00940585">
              <w:rPr>
                <w:rFonts w:ascii="Times New Roman" w:hAnsi="Times New Roman" w:cs="Times New Roman"/>
                <w:b/>
                <w:bCs/>
                <w:i/>
                <w:iCs/>
                <w:sz w:val="16"/>
                <w:szCs w:val="16"/>
              </w:rPr>
              <w:t>Test</w:t>
            </w:r>
          </w:p>
        </w:tc>
        <w:tc>
          <w:tcPr>
            <w:tcW w:w="595" w:type="dxa"/>
          </w:tcPr>
          <w:p w14:paraId="055B54E4" w14:textId="77777777" w:rsidR="00FA5B48" w:rsidRPr="00457251" w:rsidRDefault="00FA5B48" w:rsidP="005F0EEF">
            <w:pPr>
              <w:pStyle w:val="tablecolhead"/>
              <w:spacing w:line="480" w:lineRule="auto"/>
              <w:jc w:val="left"/>
              <w:rPr>
                <w:i/>
                <w:iCs/>
              </w:rPr>
            </w:pPr>
            <w:r w:rsidRPr="00457251">
              <w:rPr>
                <w:i/>
                <w:iCs/>
              </w:rPr>
              <w:t>Train</w:t>
            </w:r>
          </w:p>
        </w:tc>
        <w:tc>
          <w:tcPr>
            <w:tcW w:w="745" w:type="dxa"/>
          </w:tcPr>
          <w:p w14:paraId="1BD46B5F" w14:textId="77777777" w:rsidR="00FA5B48" w:rsidRPr="00457251" w:rsidRDefault="00FA5B48" w:rsidP="005F0EEF">
            <w:pPr>
              <w:pStyle w:val="tablecolhead"/>
              <w:spacing w:line="480" w:lineRule="auto"/>
              <w:jc w:val="left"/>
              <w:rPr>
                <w:i/>
                <w:iCs/>
              </w:rPr>
            </w:pPr>
            <w:r w:rsidRPr="00457251">
              <w:rPr>
                <w:i/>
                <w:iCs/>
              </w:rPr>
              <w:t>Test</w:t>
            </w:r>
          </w:p>
        </w:tc>
        <w:tc>
          <w:tcPr>
            <w:tcW w:w="716" w:type="dxa"/>
          </w:tcPr>
          <w:p w14:paraId="3F27EC5C" w14:textId="77777777" w:rsidR="00FA5B48" w:rsidRPr="00457251" w:rsidRDefault="00FA5B48" w:rsidP="005F0EEF">
            <w:pPr>
              <w:pStyle w:val="tablecolhead"/>
              <w:spacing w:line="480" w:lineRule="auto"/>
              <w:jc w:val="left"/>
              <w:rPr>
                <w:i/>
                <w:iCs/>
              </w:rPr>
            </w:pPr>
            <w:r w:rsidRPr="00457251">
              <w:rPr>
                <w:i/>
                <w:iCs/>
              </w:rPr>
              <w:t>Train</w:t>
            </w:r>
          </w:p>
        </w:tc>
        <w:tc>
          <w:tcPr>
            <w:tcW w:w="716" w:type="dxa"/>
          </w:tcPr>
          <w:p w14:paraId="79A35EE2" w14:textId="77777777" w:rsidR="00FA5B48" w:rsidRPr="00457251" w:rsidRDefault="00FA5B48" w:rsidP="00940585">
            <w:pPr>
              <w:pStyle w:val="TableContents"/>
              <w:spacing w:line="480" w:lineRule="auto"/>
              <w:rPr>
                <w:sz w:val="16"/>
                <w:szCs w:val="16"/>
              </w:rPr>
            </w:pPr>
            <w:r w:rsidRPr="00940585">
              <w:rPr>
                <w:rFonts w:ascii="Times New Roman" w:hAnsi="Times New Roman" w:cs="Times New Roman"/>
                <w:b/>
                <w:bCs/>
                <w:i/>
                <w:iCs/>
                <w:sz w:val="16"/>
                <w:szCs w:val="16"/>
              </w:rPr>
              <w:t>Test</w:t>
            </w:r>
          </w:p>
        </w:tc>
      </w:tr>
      <w:tr w:rsidR="00362D59" w:rsidRPr="00457251" w14:paraId="773A6BAA" w14:textId="77777777" w:rsidTr="00362D59">
        <w:trPr>
          <w:trHeight w:val="588"/>
        </w:trPr>
        <w:tc>
          <w:tcPr>
            <w:tcW w:w="626" w:type="dxa"/>
            <w:shd w:val="clear" w:color="auto" w:fill="auto"/>
          </w:tcPr>
          <w:p w14:paraId="2F0BBE1A" w14:textId="77777777" w:rsidR="00FA5B48" w:rsidRPr="00457251" w:rsidRDefault="00FA5B48" w:rsidP="005F0EEF">
            <w:pPr>
              <w:pStyle w:val="tablecolhead"/>
              <w:spacing w:line="480" w:lineRule="auto"/>
              <w:jc w:val="left"/>
            </w:pPr>
            <w:r w:rsidRPr="00457251">
              <w:t>RF</w:t>
            </w:r>
          </w:p>
        </w:tc>
        <w:tc>
          <w:tcPr>
            <w:tcW w:w="716" w:type="dxa"/>
            <w:shd w:val="clear" w:color="auto" w:fill="auto"/>
          </w:tcPr>
          <w:p w14:paraId="7088BEC3"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185.8</w:t>
            </w:r>
          </w:p>
        </w:tc>
        <w:tc>
          <w:tcPr>
            <w:tcW w:w="716" w:type="dxa"/>
            <w:shd w:val="clear" w:color="auto" w:fill="auto"/>
          </w:tcPr>
          <w:p w14:paraId="490B3E71"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1109.7</w:t>
            </w:r>
          </w:p>
        </w:tc>
        <w:tc>
          <w:tcPr>
            <w:tcW w:w="716" w:type="dxa"/>
            <w:shd w:val="clear" w:color="auto" w:fill="auto"/>
          </w:tcPr>
          <w:p w14:paraId="4F675BC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286.7</w:t>
            </w:r>
          </w:p>
        </w:tc>
        <w:tc>
          <w:tcPr>
            <w:tcW w:w="716" w:type="dxa"/>
            <w:shd w:val="clear" w:color="auto" w:fill="auto"/>
          </w:tcPr>
          <w:p w14:paraId="4B38BC41"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442.0</w:t>
            </w:r>
          </w:p>
        </w:tc>
        <w:tc>
          <w:tcPr>
            <w:tcW w:w="670" w:type="dxa"/>
          </w:tcPr>
          <w:p w14:paraId="5A9AF71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602.2</w:t>
            </w:r>
          </w:p>
        </w:tc>
        <w:tc>
          <w:tcPr>
            <w:tcW w:w="596" w:type="dxa"/>
          </w:tcPr>
          <w:p w14:paraId="0605C8E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4700.9</w:t>
            </w:r>
          </w:p>
        </w:tc>
        <w:tc>
          <w:tcPr>
            <w:tcW w:w="595" w:type="dxa"/>
          </w:tcPr>
          <w:p w14:paraId="26FA264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342.3</w:t>
            </w:r>
          </w:p>
        </w:tc>
        <w:tc>
          <w:tcPr>
            <w:tcW w:w="595" w:type="dxa"/>
          </w:tcPr>
          <w:p w14:paraId="659C61F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1955.2</w:t>
            </w:r>
          </w:p>
        </w:tc>
        <w:tc>
          <w:tcPr>
            <w:tcW w:w="595" w:type="dxa"/>
            <w:vAlign w:val="bottom"/>
          </w:tcPr>
          <w:p w14:paraId="3B681714" w14:textId="77777777" w:rsidR="00FA5B48" w:rsidRPr="00457251" w:rsidRDefault="00FA5B48" w:rsidP="005F0EEF">
            <w:pPr>
              <w:spacing w:line="480" w:lineRule="auto"/>
              <w:rPr>
                <w:color w:val="000000"/>
                <w:sz w:val="16"/>
                <w:szCs w:val="16"/>
              </w:rPr>
            </w:pPr>
            <w:r w:rsidRPr="00457251">
              <w:rPr>
                <w:color w:val="000000"/>
                <w:sz w:val="16"/>
                <w:szCs w:val="16"/>
              </w:rPr>
              <w:t>5669.8</w:t>
            </w:r>
          </w:p>
        </w:tc>
        <w:tc>
          <w:tcPr>
            <w:tcW w:w="595" w:type="dxa"/>
          </w:tcPr>
          <w:p w14:paraId="234A30E3"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9504.1</w:t>
            </w:r>
          </w:p>
        </w:tc>
        <w:tc>
          <w:tcPr>
            <w:tcW w:w="596" w:type="dxa"/>
          </w:tcPr>
          <w:p w14:paraId="7042270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079.2</w:t>
            </w:r>
          </w:p>
        </w:tc>
        <w:tc>
          <w:tcPr>
            <w:tcW w:w="595" w:type="dxa"/>
          </w:tcPr>
          <w:p w14:paraId="34E09BC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777.6</w:t>
            </w:r>
          </w:p>
        </w:tc>
        <w:tc>
          <w:tcPr>
            <w:tcW w:w="595" w:type="dxa"/>
          </w:tcPr>
          <w:p w14:paraId="27C4DF8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960.9</w:t>
            </w:r>
          </w:p>
        </w:tc>
        <w:tc>
          <w:tcPr>
            <w:tcW w:w="745" w:type="dxa"/>
          </w:tcPr>
          <w:p w14:paraId="46C1489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8769.3</w:t>
            </w:r>
          </w:p>
        </w:tc>
        <w:tc>
          <w:tcPr>
            <w:tcW w:w="716" w:type="dxa"/>
          </w:tcPr>
          <w:p w14:paraId="000B9CC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493.7</w:t>
            </w:r>
          </w:p>
        </w:tc>
        <w:tc>
          <w:tcPr>
            <w:tcW w:w="716" w:type="dxa"/>
          </w:tcPr>
          <w:p w14:paraId="588B68A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033.3</w:t>
            </w:r>
          </w:p>
        </w:tc>
      </w:tr>
      <w:tr w:rsidR="00362D59" w:rsidRPr="00457251" w14:paraId="486B6461" w14:textId="77777777" w:rsidTr="00362D59">
        <w:trPr>
          <w:trHeight w:val="564"/>
        </w:trPr>
        <w:tc>
          <w:tcPr>
            <w:tcW w:w="626" w:type="dxa"/>
            <w:shd w:val="clear" w:color="auto" w:fill="auto"/>
          </w:tcPr>
          <w:p w14:paraId="17414B8D" w14:textId="77777777" w:rsidR="00FA5B48" w:rsidRPr="00457251" w:rsidRDefault="00FA5B48" w:rsidP="005F0EEF">
            <w:pPr>
              <w:pStyle w:val="tablecolhead"/>
              <w:spacing w:line="480" w:lineRule="auto"/>
              <w:jc w:val="left"/>
            </w:pPr>
            <w:r w:rsidRPr="00457251">
              <w:t>DT</w:t>
            </w:r>
          </w:p>
        </w:tc>
        <w:tc>
          <w:tcPr>
            <w:tcW w:w="716" w:type="dxa"/>
            <w:shd w:val="clear" w:color="auto" w:fill="auto"/>
          </w:tcPr>
          <w:p w14:paraId="3EFC1E30"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8218.56</w:t>
            </w:r>
          </w:p>
        </w:tc>
        <w:tc>
          <w:tcPr>
            <w:tcW w:w="716" w:type="dxa"/>
            <w:shd w:val="clear" w:color="auto" w:fill="auto"/>
          </w:tcPr>
          <w:p w14:paraId="691EF99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6706.6</w:t>
            </w:r>
          </w:p>
        </w:tc>
        <w:tc>
          <w:tcPr>
            <w:tcW w:w="716" w:type="dxa"/>
            <w:shd w:val="clear" w:color="auto" w:fill="auto"/>
          </w:tcPr>
          <w:p w14:paraId="645A141C"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5879.6</w:t>
            </w:r>
          </w:p>
        </w:tc>
        <w:tc>
          <w:tcPr>
            <w:tcW w:w="716" w:type="dxa"/>
            <w:shd w:val="clear" w:color="auto" w:fill="auto"/>
          </w:tcPr>
          <w:p w14:paraId="6EC2527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3216.4</w:t>
            </w:r>
          </w:p>
        </w:tc>
        <w:tc>
          <w:tcPr>
            <w:tcW w:w="670" w:type="dxa"/>
          </w:tcPr>
          <w:p w14:paraId="2FE3307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7364.0</w:t>
            </w:r>
          </w:p>
        </w:tc>
        <w:tc>
          <w:tcPr>
            <w:tcW w:w="596" w:type="dxa"/>
          </w:tcPr>
          <w:p w14:paraId="39C83CB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6301.5</w:t>
            </w:r>
          </w:p>
        </w:tc>
        <w:tc>
          <w:tcPr>
            <w:tcW w:w="595" w:type="dxa"/>
          </w:tcPr>
          <w:p w14:paraId="51CD5A38"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716.7</w:t>
            </w:r>
          </w:p>
        </w:tc>
        <w:tc>
          <w:tcPr>
            <w:tcW w:w="595" w:type="dxa"/>
          </w:tcPr>
          <w:p w14:paraId="4E0B033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3392.9</w:t>
            </w:r>
          </w:p>
        </w:tc>
        <w:tc>
          <w:tcPr>
            <w:tcW w:w="595" w:type="dxa"/>
          </w:tcPr>
          <w:p w14:paraId="17872BE6"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5766.6</w:t>
            </w:r>
          </w:p>
        </w:tc>
        <w:tc>
          <w:tcPr>
            <w:tcW w:w="595" w:type="dxa"/>
          </w:tcPr>
          <w:p w14:paraId="37ABE501"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0272.6</w:t>
            </w:r>
          </w:p>
        </w:tc>
        <w:tc>
          <w:tcPr>
            <w:tcW w:w="596" w:type="dxa"/>
          </w:tcPr>
          <w:p w14:paraId="587D380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091.4</w:t>
            </w:r>
          </w:p>
        </w:tc>
        <w:tc>
          <w:tcPr>
            <w:tcW w:w="595" w:type="dxa"/>
          </w:tcPr>
          <w:p w14:paraId="56DAFDC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6332.3</w:t>
            </w:r>
          </w:p>
        </w:tc>
        <w:tc>
          <w:tcPr>
            <w:tcW w:w="595" w:type="dxa"/>
          </w:tcPr>
          <w:p w14:paraId="2A4736C1"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7487.5</w:t>
            </w:r>
          </w:p>
        </w:tc>
        <w:tc>
          <w:tcPr>
            <w:tcW w:w="745" w:type="dxa"/>
          </w:tcPr>
          <w:p w14:paraId="090C541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8016.7</w:t>
            </w:r>
          </w:p>
        </w:tc>
        <w:tc>
          <w:tcPr>
            <w:tcW w:w="716" w:type="dxa"/>
          </w:tcPr>
          <w:p w14:paraId="3901F4B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724.6</w:t>
            </w:r>
          </w:p>
        </w:tc>
        <w:tc>
          <w:tcPr>
            <w:tcW w:w="716" w:type="dxa"/>
          </w:tcPr>
          <w:p w14:paraId="1B167AA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0354.9</w:t>
            </w:r>
          </w:p>
        </w:tc>
      </w:tr>
      <w:tr w:rsidR="00362D59" w:rsidRPr="00457251" w14:paraId="55FA712D" w14:textId="77777777" w:rsidTr="00362D59">
        <w:trPr>
          <w:trHeight w:val="588"/>
        </w:trPr>
        <w:tc>
          <w:tcPr>
            <w:tcW w:w="626" w:type="dxa"/>
            <w:shd w:val="clear" w:color="auto" w:fill="auto"/>
          </w:tcPr>
          <w:p w14:paraId="5AF6BAAC" w14:textId="77777777" w:rsidR="00FA5B48" w:rsidRPr="00457251" w:rsidRDefault="00FA5B48" w:rsidP="005F0EEF">
            <w:pPr>
              <w:pStyle w:val="tablecolhead"/>
              <w:spacing w:line="480" w:lineRule="auto"/>
              <w:jc w:val="left"/>
            </w:pPr>
            <w:r w:rsidRPr="00457251">
              <w:t>SVR</w:t>
            </w:r>
          </w:p>
        </w:tc>
        <w:tc>
          <w:tcPr>
            <w:tcW w:w="716" w:type="dxa"/>
            <w:shd w:val="clear" w:color="auto" w:fill="auto"/>
          </w:tcPr>
          <w:p w14:paraId="466445B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954.1</w:t>
            </w:r>
          </w:p>
        </w:tc>
        <w:tc>
          <w:tcPr>
            <w:tcW w:w="716" w:type="dxa"/>
            <w:shd w:val="clear" w:color="auto" w:fill="auto"/>
          </w:tcPr>
          <w:p w14:paraId="0FD3EA5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6746.2</w:t>
            </w:r>
          </w:p>
        </w:tc>
        <w:tc>
          <w:tcPr>
            <w:tcW w:w="716" w:type="dxa"/>
            <w:shd w:val="clear" w:color="auto" w:fill="auto"/>
          </w:tcPr>
          <w:p w14:paraId="4FD178B9"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9707.4</w:t>
            </w:r>
          </w:p>
        </w:tc>
        <w:tc>
          <w:tcPr>
            <w:tcW w:w="716" w:type="dxa"/>
            <w:shd w:val="clear" w:color="auto" w:fill="auto"/>
          </w:tcPr>
          <w:p w14:paraId="321133B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1291.8</w:t>
            </w:r>
          </w:p>
        </w:tc>
        <w:tc>
          <w:tcPr>
            <w:tcW w:w="670" w:type="dxa"/>
          </w:tcPr>
          <w:p w14:paraId="58FAAE0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094.4</w:t>
            </w:r>
          </w:p>
        </w:tc>
        <w:tc>
          <w:tcPr>
            <w:tcW w:w="596" w:type="dxa"/>
          </w:tcPr>
          <w:p w14:paraId="23F3309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9986.9</w:t>
            </w:r>
          </w:p>
        </w:tc>
        <w:tc>
          <w:tcPr>
            <w:tcW w:w="595" w:type="dxa"/>
          </w:tcPr>
          <w:p w14:paraId="439CCA5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8886.2</w:t>
            </w:r>
          </w:p>
        </w:tc>
        <w:tc>
          <w:tcPr>
            <w:tcW w:w="595" w:type="dxa"/>
          </w:tcPr>
          <w:p w14:paraId="710BDE4C"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206.8</w:t>
            </w:r>
          </w:p>
        </w:tc>
        <w:tc>
          <w:tcPr>
            <w:tcW w:w="595" w:type="dxa"/>
          </w:tcPr>
          <w:p w14:paraId="6F5BF04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9320.6</w:t>
            </w:r>
          </w:p>
        </w:tc>
        <w:tc>
          <w:tcPr>
            <w:tcW w:w="595" w:type="dxa"/>
          </w:tcPr>
          <w:p w14:paraId="351D0E7C"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3827.4</w:t>
            </w:r>
          </w:p>
        </w:tc>
        <w:tc>
          <w:tcPr>
            <w:tcW w:w="596" w:type="dxa"/>
          </w:tcPr>
          <w:p w14:paraId="36C1844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435.9</w:t>
            </w:r>
          </w:p>
        </w:tc>
        <w:tc>
          <w:tcPr>
            <w:tcW w:w="595" w:type="dxa"/>
          </w:tcPr>
          <w:p w14:paraId="38FCCB2C"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8262.8</w:t>
            </w:r>
          </w:p>
        </w:tc>
        <w:tc>
          <w:tcPr>
            <w:tcW w:w="595" w:type="dxa"/>
          </w:tcPr>
          <w:p w14:paraId="550B2AF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62601.5</w:t>
            </w:r>
          </w:p>
        </w:tc>
        <w:tc>
          <w:tcPr>
            <w:tcW w:w="745" w:type="dxa"/>
          </w:tcPr>
          <w:p w14:paraId="287CAA6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56235.9</w:t>
            </w:r>
          </w:p>
        </w:tc>
        <w:tc>
          <w:tcPr>
            <w:tcW w:w="716" w:type="dxa"/>
          </w:tcPr>
          <w:p w14:paraId="51A2661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9188.3</w:t>
            </w:r>
          </w:p>
        </w:tc>
        <w:tc>
          <w:tcPr>
            <w:tcW w:w="716" w:type="dxa"/>
          </w:tcPr>
          <w:p w14:paraId="5E3297E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4758.6</w:t>
            </w:r>
          </w:p>
        </w:tc>
      </w:tr>
      <w:tr w:rsidR="00362D59" w:rsidRPr="00457251" w14:paraId="386D8E20" w14:textId="77777777" w:rsidTr="00362D59">
        <w:trPr>
          <w:trHeight w:val="588"/>
        </w:trPr>
        <w:tc>
          <w:tcPr>
            <w:tcW w:w="626" w:type="dxa"/>
            <w:shd w:val="clear" w:color="auto" w:fill="auto"/>
          </w:tcPr>
          <w:p w14:paraId="03D4B9A5" w14:textId="77777777" w:rsidR="00FA5B48" w:rsidRPr="00457251" w:rsidRDefault="00FA5B48" w:rsidP="005F0EEF">
            <w:pPr>
              <w:pStyle w:val="tablecolhead"/>
              <w:spacing w:line="480" w:lineRule="auto"/>
              <w:jc w:val="left"/>
            </w:pPr>
            <w:r w:rsidRPr="00457251">
              <w:t>FFNN</w:t>
            </w:r>
          </w:p>
        </w:tc>
        <w:tc>
          <w:tcPr>
            <w:tcW w:w="716" w:type="dxa"/>
            <w:shd w:val="clear" w:color="auto" w:fill="auto"/>
          </w:tcPr>
          <w:p w14:paraId="12E2B0CE"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9166.6</w:t>
            </w:r>
          </w:p>
        </w:tc>
        <w:tc>
          <w:tcPr>
            <w:tcW w:w="716" w:type="dxa"/>
            <w:shd w:val="clear" w:color="auto" w:fill="auto"/>
          </w:tcPr>
          <w:p w14:paraId="1DA59BB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1127.3</w:t>
            </w:r>
          </w:p>
        </w:tc>
        <w:tc>
          <w:tcPr>
            <w:tcW w:w="716" w:type="dxa"/>
            <w:shd w:val="clear" w:color="auto" w:fill="auto"/>
          </w:tcPr>
          <w:p w14:paraId="75537CE4"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4511.1</w:t>
            </w:r>
          </w:p>
        </w:tc>
        <w:tc>
          <w:tcPr>
            <w:tcW w:w="716" w:type="dxa"/>
            <w:shd w:val="clear" w:color="auto" w:fill="auto"/>
          </w:tcPr>
          <w:p w14:paraId="1EEB26A0"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622.3</w:t>
            </w:r>
          </w:p>
        </w:tc>
        <w:tc>
          <w:tcPr>
            <w:tcW w:w="670" w:type="dxa"/>
          </w:tcPr>
          <w:p w14:paraId="3E357BE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0115.4</w:t>
            </w:r>
          </w:p>
        </w:tc>
        <w:tc>
          <w:tcPr>
            <w:tcW w:w="596" w:type="dxa"/>
          </w:tcPr>
          <w:p w14:paraId="24DF141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9845.6</w:t>
            </w:r>
          </w:p>
        </w:tc>
        <w:tc>
          <w:tcPr>
            <w:tcW w:w="595" w:type="dxa"/>
          </w:tcPr>
          <w:p w14:paraId="1D12F25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182.1</w:t>
            </w:r>
          </w:p>
        </w:tc>
        <w:tc>
          <w:tcPr>
            <w:tcW w:w="595" w:type="dxa"/>
          </w:tcPr>
          <w:p w14:paraId="7AE8366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5235.3</w:t>
            </w:r>
          </w:p>
        </w:tc>
        <w:tc>
          <w:tcPr>
            <w:tcW w:w="595" w:type="dxa"/>
          </w:tcPr>
          <w:p w14:paraId="397C8AE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0679.2</w:t>
            </w:r>
          </w:p>
        </w:tc>
        <w:tc>
          <w:tcPr>
            <w:tcW w:w="595" w:type="dxa"/>
          </w:tcPr>
          <w:p w14:paraId="79E98646"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1873.3</w:t>
            </w:r>
          </w:p>
        </w:tc>
        <w:tc>
          <w:tcPr>
            <w:tcW w:w="596" w:type="dxa"/>
          </w:tcPr>
          <w:p w14:paraId="0ED11AC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7081.5</w:t>
            </w:r>
          </w:p>
        </w:tc>
        <w:tc>
          <w:tcPr>
            <w:tcW w:w="595" w:type="dxa"/>
          </w:tcPr>
          <w:p w14:paraId="06FCF4C6"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7161.9</w:t>
            </w:r>
          </w:p>
        </w:tc>
        <w:tc>
          <w:tcPr>
            <w:tcW w:w="595" w:type="dxa"/>
          </w:tcPr>
          <w:p w14:paraId="3147176A"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6393.3</w:t>
            </w:r>
          </w:p>
        </w:tc>
        <w:tc>
          <w:tcPr>
            <w:tcW w:w="745" w:type="dxa"/>
          </w:tcPr>
          <w:p w14:paraId="0F59FBE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9175.1</w:t>
            </w:r>
          </w:p>
        </w:tc>
        <w:tc>
          <w:tcPr>
            <w:tcW w:w="716" w:type="dxa"/>
          </w:tcPr>
          <w:p w14:paraId="0A22725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6238.2</w:t>
            </w:r>
          </w:p>
        </w:tc>
        <w:tc>
          <w:tcPr>
            <w:tcW w:w="716" w:type="dxa"/>
          </w:tcPr>
          <w:p w14:paraId="668932C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8693.8</w:t>
            </w:r>
          </w:p>
        </w:tc>
      </w:tr>
      <w:tr w:rsidR="00362D59" w:rsidRPr="00457251" w14:paraId="0A58DD85" w14:textId="77777777" w:rsidTr="00362D59">
        <w:trPr>
          <w:trHeight w:val="588"/>
        </w:trPr>
        <w:tc>
          <w:tcPr>
            <w:tcW w:w="626" w:type="dxa"/>
            <w:shd w:val="clear" w:color="auto" w:fill="auto"/>
          </w:tcPr>
          <w:p w14:paraId="5DF2444E" w14:textId="77777777" w:rsidR="00FA5B48" w:rsidRPr="00457251" w:rsidRDefault="00FA5B48" w:rsidP="005F0EEF">
            <w:pPr>
              <w:pStyle w:val="tablecolhead"/>
              <w:spacing w:line="480" w:lineRule="auto"/>
              <w:jc w:val="left"/>
            </w:pPr>
            <w:r w:rsidRPr="00457251">
              <w:t>LR</w:t>
            </w:r>
          </w:p>
        </w:tc>
        <w:tc>
          <w:tcPr>
            <w:tcW w:w="716" w:type="dxa"/>
            <w:shd w:val="clear" w:color="auto" w:fill="auto"/>
          </w:tcPr>
          <w:p w14:paraId="323346A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5961.7</w:t>
            </w:r>
          </w:p>
        </w:tc>
        <w:tc>
          <w:tcPr>
            <w:tcW w:w="716" w:type="dxa"/>
            <w:shd w:val="clear" w:color="auto" w:fill="auto"/>
          </w:tcPr>
          <w:p w14:paraId="7429E76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3455.2</w:t>
            </w:r>
          </w:p>
        </w:tc>
        <w:tc>
          <w:tcPr>
            <w:tcW w:w="716" w:type="dxa"/>
            <w:shd w:val="clear" w:color="auto" w:fill="auto"/>
          </w:tcPr>
          <w:p w14:paraId="069F54D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0798.6</w:t>
            </w:r>
          </w:p>
        </w:tc>
        <w:tc>
          <w:tcPr>
            <w:tcW w:w="716" w:type="dxa"/>
            <w:shd w:val="clear" w:color="auto" w:fill="auto"/>
          </w:tcPr>
          <w:p w14:paraId="2987018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8643.9</w:t>
            </w:r>
          </w:p>
        </w:tc>
        <w:tc>
          <w:tcPr>
            <w:tcW w:w="670" w:type="dxa"/>
          </w:tcPr>
          <w:p w14:paraId="3B52FCE0"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018.5</w:t>
            </w:r>
          </w:p>
        </w:tc>
        <w:tc>
          <w:tcPr>
            <w:tcW w:w="596" w:type="dxa"/>
          </w:tcPr>
          <w:p w14:paraId="79BBECDF"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9528.9</w:t>
            </w:r>
          </w:p>
        </w:tc>
        <w:tc>
          <w:tcPr>
            <w:tcW w:w="595" w:type="dxa"/>
          </w:tcPr>
          <w:p w14:paraId="397B1C80"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8985.4</w:t>
            </w:r>
          </w:p>
        </w:tc>
        <w:tc>
          <w:tcPr>
            <w:tcW w:w="595" w:type="dxa"/>
          </w:tcPr>
          <w:p w14:paraId="43012D25"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4096.9</w:t>
            </w:r>
          </w:p>
        </w:tc>
        <w:tc>
          <w:tcPr>
            <w:tcW w:w="595" w:type="dxa"/>
          </w:tcPr>
          <w:p w14:paraId="1F2DCBB2"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8528.9</w:t>
            </w:r>
          </w:p>
        </w:tc>
        <w:tc>
          <w:tcPr>
            <w:tcW w:w="595" w:type="dxa"/>
          </w:tcPr>
          <w:p w14:paraId="3AEC2AAE"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34486.8</w:t>
            </w:r>
          </w:p>
        </w:tc>
        <w:tc>
          <w:tcPr>
            <w:tcW w:w="596" w:type="dxa"/>
          </w:tcPr>
          <w:p w14:paraId="112E25D6"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14767.1</w:t>
            </w:r>
          </w:p>
        </w:tc>
        <w:tc>
          <w:tcPr>
            <w:tcW w:w="595" w:type="dxa"/>
          </w:tcPr>
          <w:p w14:paraId="326E474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27776.1</w:t>
            </w:r>
          </w:p>
        </w:tc>
        <w:tc>
          <w:tcPr>
            <w:tcW w:w="595" w:type="dxa"/>
          </w:tcPr>
          <w:p w14:paraId="4BB23687"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62840.1</w:t>
            </w:r>
          </w:p>
        </w:tc>
        <w:tc>
          <w:tcPr>
            <w:tcW w:w="745" w:type="dxa"/>
          </w:tcPr>
          <w:p w14:paraId="0EE2C5EB"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59939.8</w:t>
            </w:r>
          </w:p>
        </w:tc>
        <w:tc>
          <w:tcPr>
            <w:tcW w:w="716" w:type="dxa"/>
          </w:tcPr>
          <w:p w14:paraId="2CCF78E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9712.8</w:t>
            </w:r>
          </w:p>
        </w:tc>
        <w:tc>
          <w:tcPr>
            <w:tcW w:w="716" w:type="dxa"/>
          </w:tcPr>
          <w:p w14:paraId="2E5EEA8D" w14:textId="77777777" w:rsidR="00FA5B48" w:rsidRPr="00457251" w:rsidRDefault="00FA5B48" w:rsidP="005F0EEF">
            <w:pPr>
              <w:pStyle w:val="tablecolhead"/>
              <w:spacing w:line="480" w:lineRule="auto"/>
              <w:jc w:val="left"/>
              <w:rPr>
                <w:rFonts w:eastAsia="Times New Roman"/>
                <w:b w:val="0"/>
                <w:bCs w:val="0"/>
                <w:color w:val="000000"/>
              </w:rPr>
            </w:pPr>
            <w:r w:rsidRPr="00457251">
              <w:rPr>
                <w:rFonts w:eastAsia="Times New Roman"/>
                <w:b w:val="0"/>
                <w:bCs w:val="0"/>
                <w:color w:val="000000"/>
              </w:rPr>
              <w:t>47962.1</w:t>
            </w:r>
          </w:p>
        </w:tc>
      </w:tr>
    </w:tbl>
    <w:p w14:paraId="27968E0D" w14:textId="77777777" w:rsidR="002E753A" w:rsidRPr="00985617" w:rsidRDefault="002E753A" w:rsidP="005F0EEF">
      <w:pPr>
        <w:spacing w:line="480" w:lineRule="auto"/>
        <w:ind w:firstLine="720"/>
        <w:rPr>
          <w:b/>
          <w:bCs/>
          <w:color w:val="000000"/>
          <w:u w:val="single"/>
        </w:rPr>
      </w:pPr>
    </w:p>
    <w:p w14:paraId="6936858D" w14:textId="608F5A27" w:rsidR="004C3A99" w:rsidRPr="00985617" w:rsidRDefault="004C3A99" w:rsidP="00B86767">
      <w:pPr>
        <w:spacing w:line="480" w:lineRule="auto"/>
        <w:ind w:firstLine="720"/>
        <w:jc w:val="center"/>
        <w:rPr>
          <w:rStyle w:val="Heading1Char"/>
          <w:rFonts w:ascii="Times New Roman" w:eastAsia="Times New Roman" w:hAnsi="Times New Roman" w:cs="Times New Roman"/>
          <w:b/>
          <w:bCs/>
          <w:color w:val="000000"/>
          <w:sz w:val="24"/>
          <w:szCs w:val="24"/>
          <w:u w:val="single"/>
        </w:rPr>
      </w:pPr>
      <w:r w:rsidRPr="00985617">
        <w:rPr>
          <w:bCs/>
          <w:noProof/>
          <w:color w:val="00000A"/>
        </w:rPr>
        <w:drawing>
          <wp:inline distT="0" distB="0" distL="0" distR="0" wp14:anchorId="612A4D20" wp14:editId="77635505">
            <wp:extent cx="5939851" cy="2899372"/>
            <wp:effectExtent l="0" t="0" r="3810" b="0"/>
            <wp:docPr id="2" name="Image 2" descr="allbousofh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llbousofhou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901202"/>
                    </a:xfrm>
                    <a:prstGeom prst="rect">
                      <a:avLst/>
                    </a:prstGeom>
                    <a:noFill/>
                    <a:ln>
                      <a:noFill/>
                    </a:ln>
                  </pic:spPr>
                </pic:pic>
              </a:graphicData>
            </a:graphic>
          </wp:inline>
        </w:drawing>
      </w:r>
      <w:r w:rsidRPr="00985617">
        <w:t xml:space="preserve">Fig </w:t>
      </w:r>
      <w:r w:rsidR="00B86767">
        <w:t>12</w:t>
      </w:r>
      <w:r w:rsidRPr="00985617">
        <w:t>. Actual vs predicted electricity power consumption of comparative models for the Boussafou distribution network every 10 minutes</w:t>
      </w:r>
    </w:p>
    <w:p w14:paraId="150C7E0D" w14:textId="52F3FF77" w:rsidR="004C3A99" w:rsidRPr="00985617" w:rsidRDefault="004C3A99" w:rsidP="005F0EEF">
      <w:pPr>
        <w:spacing w:line="480" w:lineRule="auto"/>
        <w:ind w:firstLine="720"/>
        <w:rPr>
          <w:b/>
          <w:bCs/>
          <w:color w:val="000000"/>
          <w:u w:val="single"/>
        </w:rPr>
      </w:pPr>
      <w:r w:rsidRPr="00985617">
        <w:rPr>
          <w:bCs/>
          <w:noProof/>
          <w:color w:val="00000A"/>
        </w:rPr>
        <w:lastRenderedPageBreak/>
        <w:drawing>
          <wp:inline distT="0" distB="0" distL="0" distR="0" wp14:anchorId="759C5FEE" wp14:editId="52CC2493">
            <wp:extent cx="6119391" cy="3072520"/>
            <wp:effectExtent l="0" t="0" r="2540" b="1270"/>
            <wp:docPr id="8" name="Image 1" descr="aggregation h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ggregation hou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21400" cy="3073529"/>
                    </a:xfrm>
                    <a:prstGeom prst="rect">
                      <a:avLst/>
                    </a:prstGeom>
                    <a:noFill/>
                    <a:ln>
                      <a:noFill/>
                    </a:ln>
                  </pic:spPr>
                </pic:pic>
              </a:graphicData>
            </a:graphic>
          </wp:inline>
        </w:drawing>
      </w:r>
    </w:p>
    <w:p w14:paraId="00D04228" w14:textId="0DB013DE" w:rsidR="004C3A99" w:rsidRDefault="006C0E72" w:rsidP="00B86767">
      <w:pPr>
        <w:pStyle w:val="Caption"/>
        <w:spacing w:line="480" w:lineRule="auto"/>
        <w:rPr>
          <w:b w:val="0"/>
          <w:bCs w:val="0"/>
          <w:sz w:val="24"/>
          <w:szCs w:val="24"/>
        </w:rPr>
      </w:pPr>
      <w:r>
        <w:rPr>
          <w:b w:val="0"/>
          <w:bCs w:val="0"/>
          <w:sz w:val="24"/>
          <w:szCs w:val="24"/>
        </w:rPr>
        <w:t xml:space="preserve">     </w:t>
      </w:r>
      <w:r w:rsidR="004C3A99" w:rsidRPr="00985617">
        <w:rPr>
          <w:b w:val="0"/>
          <w:bCs w:val="0"/>
          <w:sz w:val="24"/>
          <w:szCs w:val="24"/>
        </w:rPr>
        <w:t xml:space="preserve">Fig </w:t>
      </w:r>
      <w:r w:rsidR="00B86767">
        <w:rPr>
          <w:b w:val="0"/>
          <w:bCs w:val="0"/>
          <w:sz w:val="24"/>
          <w:szCs w:val="24"/>
        </w:rPr>
        <w:t>13</w:t>
      </w:r>
      <w:r w:rsidR="004C3A99" w:rsidRPr="00985617">
        <w:rPr>
          <w:b w:val="0"/>
          <w:bCs w:val="0"/>
          <w:sz w:val="24"/>
          <w:szCs w:val="24"/>
        </w:rPr>
        <w:t>. Actual vs predicted</w:t>
      </w:r>
      <w:r w:rsidR="004C3A99" w:rsidRPr="002B6196">
        <w:rPr>
          <w:b w:val="0"/>
          <w:bCs w:val="0"/>
          <w:sz w:val="24"/>
          <w:szCs w:val="24"/>
        </w:rPr>
        <w:t xml:space="preserve"> </w:t>
      </w:r>
      <w:r w:rsidR="004C3A99" w:rsidRPr="002B6196">
        <w:rPr>
          <w:b w:val="0"/>
          <w:sz w:val="24"/>
          <w:szCs w:val="24"/>
        </w:rPr>
        <w:t>electricity power consumption</w:t>
      </w:r>
      <w:r w:rsidR="004C3A99" w:rsidRPr="00985617">
        <w:rPr>
          <w:sz w:val="24"/>
          <w:szCs w:val="24"/>
        </w:rPr>
        <w:t xml:space="preserve"> </w:t>
      </w:r>
      <w:r w:rsidR="004C3A99" w:rsidRPr="00985617">
        <w:rPr>
          <w:b w:val="0"/>
          <w:bCs w:val="0"/>
          <w:sz w:val="24"/>
          <w:szCs w:val="24"/>
        </w:rPr>
        <w:t>of comparative models for the hourly aggregation of the three distributions</w:t>
      </w:r>
    </w:p>
    <w:p w14:paraId="21BC831E" w14:textId="77777777" w:rsidR="007C58CB" w:rsidRPr="007C58CB" w:rsidRDefault="007C58CB" w:rsidP="007C58CB">
      <w:pPr>
        <w:rPr>
          <w:rFonts w:eastAsia="AR PL SungtiL GB"/>
        </w:rPr>
      </w:pPr>
    </w:p>
    <w:p w14:paraId="38C19A0D" w14:textId="77777777" w:rsidR="00355E47" w:rsidRDefault="00355E47" w:rsidP="007C58CB">
      <w:pPr>
        <w:spacing w:line="480" w:lineRule="auto"/>
        <w:ind w:firstLine="720"/>
        <w:jc w:val="center"/>
        <w:rPr>
          <w:b/>
          <w:bCs/>
        </w:rPr>
      </w:pPr>
    </w:p>
    <w:p w14:paraId="6AC790BA" w14:textId="64DF1547" w:rsidR="007C58CB" w:rsidRPr="00985617" w:rsidRDefault="007C58CB" w:rsidP="007C58CB">
      <w:pPr>
        <w:spacing w:line="480" w:lineRule="auto"/>
        <w:ind w:firstLine="720"/>
        <w:jc w:val="center"/>
        <w:rPr>
          <w:b/>
          <w:bCs/>
        </w:rPr>
      </w:pPr>
      <w:r w:rsidRPr="00985617">
        <w:rPr>
          <w:b/>
          <w:bCs/>
        </w:rPr>
        <w:t>Conclusion</w:t>
      </w:r>
    </w:p>
    <w:p w14:paraId="430995B2" w14:textId="23A2C3FB" w:rsidR="00412EEF" w:rsidRDefault="007C58CB" w:rsidP="00FA1011">
      <w:pPr>
        <w:spacing w:line="480" w:lineRule="auto"/>
        <w:ind w:firstLine="720"/>
      </w:pPr>
      <w:r w:rsidRPr="00985617">
        <w:t>Accurate prediction of power consumption represents a necessary part of electricity management for sustainable, productive</w:t>
      </w:r>
      <w:r w:rsidR="00E74A3A">
        <w:t>,</w:t>
      </w:r>
      <w:r w:rsidRPr="00985617">
        <w:t xml:space="preserve"> and effective systems. In this paper, linear regression, decision tree, random forest, fe</w:t>
      </w:r>
      <w:r>
        <w:t>edforward neural network</w:t>
      </w:r>
      <w:r w:rsidR="00E74A3A">
        <w:t>,</w:t>
      </w:r>
      <w:r>
        <w:t xml:space="preserve"> and support</w:t>
      </w:r>
      <w:r w:rsidRPr="00985617">
        <w:t xml:space="preserve"> vector machine for regression were compared to predict the power consumption of three di</w:t>
      </w:r>
      <w:r>
        <w:t>stribution networks in Tetouan C</w:t>
      </w:r>
      <w:r w:rsidRPr="00985617">
        <w:t>ity. The dataset that I utilized in</w:t>
      </w:r>
      <w:r>
        <w:t xml:space="preserve"> this work is exclusive and has</w:t>
      </w:r>
      <w:r w:rsidRPr="00985617">
        <w:t xml:space="preserve"> not been used before and is used to predict the power consumption of 10 minutes, and one hour periods. Calendar and weather predictive variables were included and it was shown that hour and temperature were the most predictive prominent variable. I optimized the comparative models by grid search to figure out the best parameters of the models. </w:t>
      </w:r>
      <w:r w:rsidR="00E74A3A">
        <w:t>The results indicate that the Random Forest M</w:t>
      </w:r>
      <w:r w:rsidRPr="0017048D">
        <w:t>odel outperformed</w:t>
      </w:r>
      <w:r w:rsidRPr="00985617">
        <w:t xml:space="preserve"> other models for the prediction of electricit</w:t>
      </w:r>
      <w:r>
        <w:t>y power consumption of Tetouan C</w:t>
      </w:r>
      <w:r w:rsidRPr="00985617">
        <w:t xml:space="preserve">ity. </w:t>
      </w:r>
      <w:r w:rsidRPr="00985617">
        <w:lastRenderedPageBreak/>
        <w:t>This work can be applied efficiently for Morocco’s</w:t>
      </w:r>
      <w:r>
        <w:t xml:space="preserve"> </w:t>
      </w:r>
      <w:r w:rsidRPr="00985617">
        <w:t>different power supplier</w:t>
      </w:r>
      <w:r>
        <w:t>s</w:t>
      </w:r>
      <w:r w:rsidRPr="00985617">
        <w:t xml:space="preserve"> and distribution companies. </w:t>
      </w:r>
      <w:r w:rsidR="00E74A3A">
        <w:t>However, when thinking about the data retrieved, there is a question as to whether the same results will be prevalent if taken from o</w:t>
      </w:r>
      <w:r w:rsidR="00AB1857">
        <w:t>ther countries other than Morocco</w:t>
      </w:r>
      <w:r w:rsidR="00E74A3A">
        <w:t xml:space="preserve">. </w:t>
      </w:r>
    </w:p>
    <w:p w14:paraId="5589D65B" w14:textId="77777777" w:rsidR="00362D59" w:rsidRDefault="00362D59" w:rsidP="00FA1011">
      <w:pPr>
        <w:spacing w:line="480" w:lineRule="auto"/>
        <w:ind w:firstLine="720"/>
      </w:pPr>
    </w:p>
    <w:p w14:paraId="56EA4D5F" w14:textId="77777777" w:rsidR="00FA1011" w:rsidRPr="00FA1011" w:rsidRDefault="00FA1011" w:rsidP="00FA1011">
      <w:pPr>
        <w:spacing w:line="480" w:lineRule="auto"/>
        <w:ind w:firstLine="720"/>
      </w:pPr>
    </w:p>
    <w:p w14:paraId="763FBAAA" w14:textId="77777777" w:rsidR="00355E47" w:rsidRDefault="00355E47" w:rsidP="00350A5B">
      <w:pPr>
        <w:spacing w:line="480" w:lineRule="auto"/>
        <w:ind w:firstLine="720"/>
        <w:jc w:val="center"/>
        <w:rPr>
          <w:b/>
          <w:bCs/>
          <w:color w:val="000000"/>
          <w:shd w:val="clear" w:color="auto" w:fill="FFFFFF"/>
        </w:rPr>
      </w:pPr>
    </w:p>
    <w:p w14:paraId="05E8F2B7" w14:textId="77777777" w:rsidR="00355E47" w:rsidRDefault="00355E47" w:rsidP="00350A5B">
      <w:pPr>
        <w:spacing w:line="480" w:lineRule="auto"/>
        <w:ind w:firstLine="720"/>
        <w:jc w:val="center"/>
        <w:rPr>
          <w:b/>
          <w:bCs/>
          <w:color w:val="000000"/>
          <w:shd w:val="clear" w:color="auto" w:fill="FFFFFF"/>
        </w:rPr>
      </w:pPr>
    </w:p>
    <w:p w14:paraId="54B3F9C5" w14:textId="77777777" w:rsidR="00355E47" w:rsidRDefault="00355E47" w:rsidP="00350A5B">
      <w:pPr>
        <w:spacing w:line="480" w:lineRule="auto"/>
        <w:ind w:firstLine="720"/>
        <w:jc w:val="center"/>
        <w:rPr>
          <w:b/>
          <w:bCs/>
          <w:color w:val="000000"/>
          <w:shd w:val="clear" w:color="auto" w:fill="FFFFFF"/>
        </w:rPr>
      </w:pPr>
    </w:p>
    <w:p w14:paraId="1781E99D" w14:textId="77777777" w:rsidR="00355E47" w:rsidRDefault="00355E47" w:rsidP="00350A5B">
      <w:pPr>
        <w:spacing w:line="480" w:lineRule="auto"/>
        <w:ind w:firstLine="720"/>
        <w:jc w:val="center"/>
        <w:rPr>
          <w:b/>
          <w:bCs/>
          <w:color w:val="000000"/>
          <w:shd w:val="clear" w:color="auto" w:fill="FFFFFF"/>
        </w:rPr>
      </w:pPr>
    </w:p>
    <w:p w14:paraId="6DEBE6DA" w14:textId="77777777" w:rsidR="00355E47" w:rsidRDefault="00355E47" w:rsidP="00350A5B">
      <w:pPr>
        <w:spacing w:line="480" w:lineRule="auto"/>
        <w:ind w:firstLine="720"/>
        <w:jc w:val="center"/>
        <w:rPr>
          <w:b/>
          <w:bCs/>
          <w:color w:val="000000"/>
          <w:shd w:val="clear" w:color="auto" w:fill="FFFFFF"/>
        </w:rPr>
      </w:pPr>
    </w:p>
    <w:p w14:paraId="141FDD0B" w14:textId="77777777" w:rsidR="0050763B" w:rsidRDefault="0050763B" w:rsidP="0050763B">
      <w:pPr>
        <w:spacing w:line="480" w:lineRule="auto"/>
        <w:rPr>
          <w:b/>
          <w:bCs/>
          <w:color w:val="000000"/>
          <w:shd w:val="clear" w:color="auto" w:fill="FFFFFF"/>
        </w:rPr>
      </w:pPr>
    </w:p>
    <w:p w14:paraId="17AA52AF" w14:textId="77777777" w:rsidR="0050763B" w:rsidRDefault="0050763B" w:rsidP="0050763B">
      <w:pPr>
        <w:spacing w:line="480" w:lineRule="auto"/>
        <w:rPr>
          <w:b/>
          <w:bCs/>
          <w:color w:val="000000"/>
          <w:shd w:val="clear" w:color="auto" w:fill="FFFFFF"/>
        </w:rPr>
      </w:pPr>
    </w:p>
    <w:p w14:paraId="2325710C" w14:textId="77777777" w:rsidR="0050763B" w:rsidRDefault="0050763B" w:rsidP="0050763B">
      <w:pPr>
        <w:spacing w:line="480" w:lineRule="auto"/>
        <w:rPr>
          <w:b/>
          <w:bCs/>
          <w:color w:val="000000"/>
          <w:shd w:val="clear" w:color="auto" w:fill="FFFFFF"/>
        </w:rPr>
      </w:pPr>
    </w:p>
    <w:p w14:paraId="5E6A530B" w14:textId="77777777" w:rsidR="0050763B" w:rsidRDefault="0050763B" w:rsidP="0050763B">
      <w:pPr>
        <w:spacing w:line="480" w:lineRule="auto"/>
        <w:rPr>
          <w:b/>
          <w:bCs/>
          <w:color w:val="000000"/>
          <w:shd w:val="clear" w:color="auto" w:fill="FFFFFF"/>
        </w:rPr>
      </w:pPr>
    </w:p>
    <w:p w14:paraId="2F4F35D3" w14:textId="77777777" w:rsidR="0050763B" w:rsidRDefault="0050763B" w:rsidP="0050763B">
      <w:pPr>
        <w:spacing w:line="480" w:lineRule="auto"/>
        <w:rPr>
          <w:b/>
          <w:bCs/>
          <w:color w:val="000000"/>
          <w:shd w:val="clear" w:color="auto" w:fill="FFFFFF"/>
        </w:rPr>
      </w:pPr>
    </w:p>
    <w:p w14:paraId="6F655031" w14:textId="77777777" w:rsidR="0050763B" w:rsidRDefault="0050763B" w:rsidP="0050763B">
      <w:pPr>
        <w:spacing w:line="480" w:lineRule="auto"/>
        <w:rPr>
          <w:b/>
          <w:bCs/>
          <w:color w:val="000000"/>
          <w:shd w:val="clear" w:color="auto" w:fill="FFFFFF"/>
        </w:rPr>
      </w:pPr>
    </w:p>
    <w:p w14:paraId="4215D99F" w14:textId="77777777" w:rsidR="0050763B" w:rsidRDefault="0050763B" w:rsidP="0050763B">
      <w:pPr>
        <w:spacing w:line="480" w:lineRule="auto"/>
        <w:rPr>
          <w:b/>
          <w:bCs/>
          <w:color w:val="000000"/>
          <w:shd w:val="clear" w:color="auto" w:fill="FFFFFF"/>
        </w:rPr>
      </w:pPr>
    </w:p>
    <w:p w14:paraId="77453851" w14:textId="77777777" w:rsidR="0050763B" w:rsidRDefault="0050763B" w:rsidP="0050763B">
      <w:pPr>
        <w:spacing w:line="480" w:lineRule="auto"/>
        <w:rPr>
          <w:b/>
          <w:bCs/>
          <w:color w:val="000000"/>
          <w:shd w:val="clear" w:color="auto" w:fill="FFFFFF"/>
        </w:rPr>
      </w:pPr>
    </w:p>
    <w:p w14:paraId="66C81C57" w14:textId="77777777" w:rsidR="0050763B" w:rsidRDefault="0050763B" w:rsidP="0050763B">
      <w:pPr>
        <w:spacing w:line="480" w:lineRule="auto"/>
        <w:rPr>
          <w:b/>
          <w:bCs/>
          <w:color w:val="000000"/>
          <w:shd w:val="clear" w:color="auto" w:fill="FFFFFF"/>
        </w:rPr>
      </w:pPr>
    </w:p>
    <w:p w14:paraId="5FFF9712" w14:textId="77777777" w:rsidR="0050763B" w:rsidRDefault="0050763B" w:rsidP="0050763B">
      <w:pPr>
        <w:spacing w:line="480" w:lineRule="auto"/>
        <w:rPr>
          <w:b/>
          <w:bCs/>
          <w:color w:val="000000"/>
          <w:shd w:val="clear" w:color="auto" w:fill="FFFFFF"/>
        </w:rPr>
      </w:pPr>
    </w:p>
    <w:p w14:paraId="748928E3" w14:textId="77777777" w:rsidR="0050763B" w:rsidRDefault="0050763B" w:rsidP="0050763B">
      <w:pPr>
        <w:spacing w:line="480" w:lineRule="auto"/>
        <w:rPr>
          <w:b/>
          <w:bCs/>
          <w:color w:val="000000"/>
          <w:shd w:val="clear" w:color="auto" w:fill="FFFFFF"/>
        </w:rPr>
      </w:pPr>
    </w:p>
    <w:p w14:paraId="4C80D31A" w14:textId="77777777" w:rsidR="0050763B" w:rsidRDefault="0050763B" w:rsidP="0050763B">
      <w:pPr>
        <w:spacing w:line="480" w:lineRule="auto"/>
        <w:rPr>
          <w:b/>
          <w:bCs/>
          <w:color w:val="000000"/>
          <w:shd w:val="clear" w:color="auto" w:fill="FFFFFF"/>
        </w:rPr>
      </w:pPr>
    </w:p>
    <w:p w14:paraId="5E3FA231" w14:textId="77777777" w:rsidR="0050763B" w:rsidRDefault="0050763B" w:rsidP="0050763B">
      <w:pPr>
        <w:spacing w:line="480" w:lineRule="auto"/>
        <w:rPr>
          <w:b/>
          <w:bCs/>
          <w:color w:val="000000"/>
          <w:shd w:val="clear" w:color="auto" w:fill="FFFFFF"/>
        </w:rPr>
      </w:pPr>
    </w:p>
    <w:p w14:paraId="527A4CA7" w14:textId="77777777" w:rsidR="0050763B" w:rsidRDefault="0050763B" w:rsidP="0050763B">
      <w:pPr>
        <w:spacing w:line="480" w:lineRule="auto"/>
        <w:rPr>
          <w:b/>
          <w:bCs/>
          <w:color w:val="000000"/>
          <w:shd w:val="clear" w:color="auto" w:fill="FFFFFF"/>
        </w:rPr>
      </w:pPr>
    </w:p>
    <w:p w14:paraId="6FE4114E" w14:textId="555FACF0" w:rsidR="004C3A99" w:rsidRDefault="00412EEF" w:rsidP="0050763B">
      <w:pPr>
        <w:spacing w:line="480" w:lineRule="auto"/>
        <w:ind w:firstLine="720"/>
        <w:jc w:val="center"/>
        <w:rPr>
          <w:b/>
          <w:bCs/>
          <w:color w:val="000000"/>
          <w:shd w:val="clear" w:color="auto" w:fill="FFFFFF"/>
        </w:rPr>
      </w:pPr>
      <w:r>
        <w:rPr>
          <w:b/>
          <w:bCs/>
          <w:color w:val="000000"/>
          <w:shd w:val="clear" w:color="auto" w:fill="FFFFFF"/>
        </w:rPr>
        <w:t>Environment Installation and Code-Source</w:t>
      </w:r>
    </w:p>
    <w:p w14:paraId="3D235901" w14:textId="7D3C5E2D" w:rsidR="008D7ABE" w:rsidRPr="00831BEA" w:rsidRDefault="008D7ABE" w:rsidP="00831BEA">
      <w:pPr>
        <w:pStyle w:val="ListParagraph"/>
        <w:numPr>
          <w:ilvl w:val="0"/>
          <w:numId w:val="17"/>
        </w:numPr>
        <w:spacing w:line="480" w:lineRule="auto"/>
        <w:rPr>
          <w:b/>
          <w:bCs/>
          <w:color w:val="000000"/>
          <w:shd w:val="clear" w:color="auto" w:fill="FFFFFF"/>
        </w:rPr>
      </w:pPr>
      <w:r w:rsidRPr="00831BEA">
        <w:rPr>
          <w:b/>
          <w:bCs/>
          <w:color w:val="000000"/>
          <w:shd w:val="clear" w:color="auto" w:fill="FFFFFF"/>
        </w:rPr>
        <w:t>Environment Installation</w:t>
      </w:r>
    </w:p>
    <w:p w14:paraId="218EAD0C" w14:textId="5E5D1552" w:rsidR="00957A2A" w:rsidRPr="008D3D68" w:rsidRDefault="0050763B" w:rsidP="00831BEA">
      <w:pPr>
        <w:spacing w:line="480" w:lineRule="auto"/>
        <w:ind w:left="420"/>
        <w:rPr>
          <w:color w:val="000000"/>
          <w:bdr w:val="none" w:sz="0" w:space="0" w:color="auto" w:frame="1"/>
        </w:rPr>
      </w:pPr>
      <w:r w:rsidRPr="008D3D68">
        <w:rPr>
          <w:color w:val="000000"/>
          <w:bdr w:val="none" w:sz="0" w:space="0" w:color="auto" w:frame="1"/>
        </w:rPr>
        <w:t xml:space="preserve">After installing anaconda python from </w:t>
      </w:r>
      <w:hyperlink r:id="rId32" w:history="1">
        <w:r w:rsidRPr="008D3D68">
          <w:rPr>
            <w:rStyle w:val="Hyperlink"/>
            <w:bdr w:val="none" w:sz="0" w:space="0" w:color="auto" w:frame="1"/>
          </w:rPr>
          <w:t>https://www.anaconda.com</w:t>
        </w:r>
      </w:hyperlink>
      <w:r w:rsidRPr="008D3D68">
        <w:rPr>
          <w:color w:val="000000"/>
          <w:bdr w:val="none" w:sz="0" w:space="0" w:color="auto" w:frame="1"/>
        </w:rPr>
        <w:t xml:space="preserve">, </w:t>
      </w:r>
      <w:r w:rsidR="00957A2A" w:rsidRPr="008D3D68">
        <w:rPr>
          <w:color w:val="000000"/>
          <w:bdr w:val="none" w:sz="0" w:space="0" w:color="auto" w:frame="1"/>
        </w:rPr>
        <w:t xml:space="preserve">Please open </w:t>
      </w:r>
      <w:r w:rsidR="00831BEA" w:rsidRPr="008D3D68">
        <w:rPr>
          <w:color w:val="000000"/>
          <w:bdr w:val="none" w:sz="0" w:space="0" w:color="auto" w:frame="1"/>
        </w:rPr>
        <w:t xml:space="preserve">Unix </w:t>
      </w:r>
      <w:r w:rsidR="00957A2A" w:rsidRPr="008D3D68">
        <w:rPr>
          <w:color w:val="000000"/>
          <w:bdr w:val="none" w:sz="0" w:space="0" w:color="auto" w:frame="1"/>
        </w:rPr>
        <w:t xml:space="preserve">terminal in </w:t>
      </w:r>
      <w:r w:rsidR="00831BEA" w:rsidRPr="008D3D68">
        <w:rPr>
          <w:color w:val="000000"/>
          <w:bdr w:val="none" w:sz="0" w:space="0" w:color="auto" w:frame="1"/>
        </w:rPr>
        <w:t xml:space="preserve">any </w:t>
      </w:r>
      <w:r w:rsidR="00957A2A" w:rsidRPr="008D3D68">
        <w:rPr>
          <w:color w:val="000000"/>
          <w:bdr w:val="none" w:sz="0" w:space="0" w:color="auto" w:frame="1"/>
        </w:rPr>
        <w:t>Unix</w:t>
      </w:r>
      <w:r w:rsidR="00831BEA" w:rsidRPr="008D3D68">
        <w:rPr>
          <w:color w:val="000000"/>
          <w:bdr w:val="none" w:sz="0" w:space="0" w:color="auto" w:frame="1"/>
        </w:rPr>
        <w:t>/IOS</w:t>
      </w:r>
      <w:r w:rsidR="00957A2A" w:rsidRPr="008D3D68">
        <w:rPr>
          <w:color w:val="000000"/>
          <w:bdr w:val="none" w:sz="0" w:space="0" w:color="auto" w:frame="1"/>
        </w:rPr>
        <w:t xml:space="preserve"> </w:t>
      </w:r>
      <w:r w:rsidR="00831BEA" w:rsidRPr="008D3D68">
        <w:rPr>
          <w:color w:val="000000"/>
          <w:bdr w:val="none" w:sz="0" w:space="0" w:color="auto" w:frame="1"/>
        </w:rPr>
        <w:t>Environment</w:t>
      </w:r>
      <w:r w:rsidR="00957A2A" w:rsidRPr="008D3D68">
        <w:rPr>
          <w:color w:val="000000"/>
          <w:bdr w:val="none" w:sz="0" w:space="0" w:color="auto" w:frame="1"/>
        </w:rPr>
        <w:t xml:space="preserve"> and run the following commands</w:t>
      </w:r>
      <w:r w:rsidR="00831BEA" w:rsidRPr="008D3D68">
        <w:rPr>
          <w:color w:val="000000"/>
          <w:bdr w:val="none" w:sz="0" w:space="0" w:color="auto" w:frame="1"/>
        </w:rPr>
        <w:t>.</w:t>
      </w:r>
    </w:p>
    <w:p w14:paraId="081BC8EC" w14:textId="77777777" w:rsidR="00957A2A" w:rsidRPr="008D3D68" w:rsidRDefault="00957A2A" w:rsidP="00957A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rPr>
      </w:pPr>
      <w:r w:rsidRPr="008D3D68">
        <w:rPr>
          <w:color w:val="000000"/>
          <w:bdr w:val="none" w:sz="0" w:space="0" w:color="auto" w:frame="1"/>
        </w:rPr>
        <w:t>conda install jupyter</w:t>
      </w:r>
    </w:p>
    <w:p w14:paraId="2CF7C7F9" w14:textId="77777777" w:rsidR="00957A2A" w:rsidRPr="008D3D68" w:rsidRDefault="00957A2A" w:rsidP="00F93F78">
      <w:pPr>
        <w:shd w:val="clear" w:color="auto" w:fill="FFFFFF"/>
        <w:spacing w:before="240"/>
        <w:ind w:firstLine="480"/>
        <w:jc w:val="both"/>
        <w:rPr>
          <w:color w:val="000000"/>
        </w:rPr>
      </w:pPr>
      <w:r w:rsidRPr="008D3D68">
        <w:rPr>
          <w:color w:val="000000"/>
        </w:rPr>
        <w:t>Once Jupyter is installed, it is started with the following command:</w:t>
      </w:r>
    </w:p>
    <w:p w14:paraId="38BF64D0" w14:textId="77777777" w:rsidR="00957A2A" w:rsidRPr="008D3D68" w:rsidRDefault="00957A2A" w:rsidP="00957A2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rPr>
      </w:pPr>
      <w:r w:rsidRPr="008D3D68">
        <w:rPr>
          <w:color w:val="000000"/>
          <w:bdr w:val="none" w:sz="0" w:space="0" w:color="auto" w:frame="1"/>
        </w:rPr>
        <w:t>jupyter notebook</w:t>
      </w:r>
    </w:p>
    <w:p w14:paraId="419360DE" w14:textId="77777777" w:rsidR="00FA4AC9" w:rsidRPr="008D3D68" w:rsidRDefault="00957A2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rPr>
        <w:t>The following packages are needed for this course:</w:t>
      </w:r>
      <w:r w:rsidR="00831BEA" w:rsidRPr="008D3D68">
        <w:rPr>
          <w:color w:val="000000"/>
          <w:bdr w:val="none" w:sz="0" w:space="0" w:color="auto" w:frame="1"/>
        </w:rPr>
        <w:t xml:space="preserve"> </w:t>
      </w:r>
    </w:p>
    <w:p w14:paraId="5162D731" w14:textId="4DF7EDC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conda install scipy</w:t>
      </w:r>
    </w:p>
    <w:p w14:paraId="57E65BA0"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sklearn</w:t>
      </w:r>
    </w:p>
    <w:p w14:paraId="3B55E763"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pandas</w:t>
      </w:r>
    </w:p>
    <w:p w14:paraId="699A87C5"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pandas-datareader</w:t>
      </w:r>
    </w:p>
    <w:p w14:paraId="6857835B"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matplotlib</w:t>
      </w:r>
    </w:p>
    <w:p w14:paraId="00571E64"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pillow</w:t>
      </w:r>
    </w:p>
    <w:p w14:paraId="29359E1F" w14:textId="77777777"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requests</w:t>
      </w:r>
    </w:p>
    <w:p w14:paraId="08FFE328" w14:textId="6F06C541"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pip install --upgrade h5py</w:t>
      </w:r>
    </w:p>
    <w:p w14:paraId="71CA3710" w14:textId="0DC8A6E3" w:rsidR="00831BEA" w:rsidRPr="008D3D68" w:rsidRDefault="00831BEA" w:rsidP="00831BE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80" w:right="480"/>
        <w:rPr>
          <w:color w:val="000000"/>
          <w:bdr w:val="none" w:sz="0" w:space="0" w:color="auto" w:frame="1"/>
        </w:rPr>
      </w:pPr>
      <w:r w:rsidRPr="008D3D68">
        <w:rPr>
          <w:color w:val="000000"/>
          <w:bdr w:val="none" w:sz="0" w:space="0" w:color="auto" w:frame="1"/>
        </w:rPr>
        <w:t xml:space="preserve">pip install –U scikit-learn </w:t>
      </w:r>
    </w:p>
    <w:p w14:paraId="1AA8F931" w14:textId="6AAFD15B" w:rsidR="00957A2A" w:rsidRPr="008D3D68" w:rsidRDefault="00957A2A" w:rsidP="0050763B">
      <w:pPr>
        <w:spacing w:line="480" w:lineRule="auto"/>
        <w:rPr>
          <w:b/>
          <w:bCs/>
          <w:color w:val="000000"/>
          <w:shd w:val="clear" w:color="auto" w:fill="FFFFFF"/>
        </w:rPr>
      </w:pPr>
    </w:p>
    <w:p w14:paraId="0DF1AC10" w14:textId="3CCFEE9A" w:rsidR="008D7ABE" w:rsidRPr="008D3D68" w:rsidRDefault="008D7ABE" w:rsidP="00831BEA">
      <w:pPr>
        <w:pStyle w:val="ListParagraph"/>
        <w:numPr>
          <w:ilvl w:val="0"/>
          <w:numId w:val="17"/>
        </w:numPr>
        <w:spacing w:line="480" w:lineRule="auto"/>
        <w:rPr>
          <w:rFonts w:ascii="Times New Roman" w:hAnsi="Times New Roman"/>
          <w:b/>
          <w:bCs/>
          <w:color w:val="000000"/>
          <w:shd w:val="clear" w:color="auto" w:fill="FFFFFF"/>
        </w:rPr>
      </w:pPr>
      <w:r w:rsidRPr="008D3D68">
        <w:rPr>
          <w:rFonts w:ascii="Times New Roman" w:hAnsi="Times New Roman"/>
          <w:b/>
          <w:bCs/>
          <w:color w:val="000000"/>
          <w:shd w:val="clear" w:color="auto" w:fill="FFFFFF"/>
        </w:rPr>
        <w:t>Code-Source</w:t>
      </w:r>
    </w:p>
    <w:p w14:paraId="743C3CD2" w14:textId="77777777" w:rsidR="00412EEF" w:rsidRPr="008D3D68" w:rsidRDefault="00412EEF" w:rsidP="00412EEF">
      <w:pPr>
        <w:spacing w:line="480" w:lineRule="auto"/>
        <w:ind w:firstLine="720"/>
      </w:pPr>
      <w:r w:rsidRPr="008D3D68">
        <w:t>###############</w:t>
      </w:r>
    </w:p>
    <w:p w14:paraId="45F62B17" w14:textId="77777777" w:rsidR="00412EEF" w:rsidRPr="008D3D68" w:rsidRDefault="00412EEF" w:rsidP="00412EEF">
      <w:pPr>
        <w:spacing w:line="480" w:lineRule="auto"/>
        <w:ind w:firstLine="720"/>
        <w:rPr>
          <w:b/>
        </w:rPr>
      </w:pPr>
      <w:r w:rsidRPr="008D3D68">
        <w:rPr>
          <w:b/>
        </w:rPr>
        <w:t>libraries</w:t>
      </w:r>
    </w:p>
    <w:p w14:paraId="0FDFF34A" w14:textId="77777777" w:rsidR="00412EEF" w:rsidRPr="008D3D68" w:rsidRDefault="00412EEF" w:rsidP="00412EEF">
      <w:pPr>
        <w:spacing w:line="480" w:lineRule="auto"/>
        <w:ind w:firstLine="720"/>
      </w:pPr>
      <w:r w:rsidRPr="008D3D68">
        <w:t>###############</w:t>
      </w:r>
    </w:p>
    <w:p w14:paraId="1D8520DF" w14:textId="77777777" w:rsidR="00412EEF" w:rsidRPr="008D3D68" w:rsidRDefault="00412EEF" w:rsidP="00412EEF">
      <w:pPr>
        <w:spacing w:line="480" w:lineRule="auto"/>
        <w:ind w:firstLine="720"/>
      </w:pPr>
      <w:r w:rsidRPr="008D3D68">
        <w:t xml:space="preserve">import pandas as </w:t>
      </w:r>
      <w:proofErr w:type="gramStart"/>
      <w:r w:rsidRPr="008D3D68">
        <w:t>pd</w:t>
      </w:r>
      <w:proofErr w:type="gramEnd"/>
    </w:p>
    <w:p w14:paraId="174ACD53" w14:textId="77777777" w:rsidR="00412EEF" w:rsidRPr="008D3D68" w:rsidRDefault="00412EEF" w:rsidP="00412EEF">
      <w:pPr>
        <w:spacing w:line="480" w:lineRule="auto"/>
        <w:ind w:firstLine="720"/>
      </w:pPr>
      <w:r w:rsidRPr="008D3D68">
        <w:t>import numpy as np</w:t>
      </w:r>
    </w:p>
    <w:p w14:paraId="2BB3B97A" w14:textId="77777777" w:rsidR="00412EEF" w:rsidRPr="008D3D68" w:rsidRDefault="00412EEF" w:rsidP="00412EEF">
      <w:pPr>
        <w:spacing w:line="480" w:lineRule="auto"/>
        <w:ind w:firstLine="720"/>
      </w:pPr>
      <w:r w:rsidRPr="008D3D68">
        <w:t>from sklearn.model_selection import train_test_split</w:t>
      </w:r>
    </w:p>
    <w:p w14:paraId="28DF4C5F" w14:textId="77777777" w:rsidR="00412EEF" w:rsidRPr="008D3D68" w:rsidRDefault="00412EEF" w:rsidP="00412EEF">
      <w:pPr>
        <w:spacing w:line="480" w:lineRule="auto"/>
        <w:ind w:firstLine="720"/>
      </w:pPr>
      <w:r w:rsidRPr="008D3D68">
        <w:t>from sklearn.model_selection import cross_val_score</w:t>
      </w:r>
    </w:p>
    <w:p w14:paraId="1981A431" w14:textId="77777777" w:rsidR="00412EEF" w:rsidRPr="008D3D68" w:rsidRDefault="00412EEF" w:rsidP="00412EEF">
      <w:pPr>
        <w:spacing w:line="480" w:lineRule="auto"/>
        <w:ind w:firstLine="720"/>
      </w:pPr>
      <w:r w:rsidRPr="008D3D68">
        <w:t>from sklearn.model_selection import GridSearchCV</w:t>
      </w:r>
    </w:p>
    <w:p w14:paraId="1D84B0D0" w14:textId="77777777" w:rsidR="00412EEF" w:rsidRPr="008D3D68" w:rsidRDefault="00412EEF" w:rsidP="00412EEF">
      <w:pPr>
        <w:spacing w:line="480" w:lineRule="auto"/>
        <w:ind w:firstLine="720"/>
      </w:pPr>
      <w:r w:rsidRPr="008D3D68">
        <w:t>from sklearn.preprocessing import StandardScaler</w:t>
      </w:r>
    </w:p>
    <w:p w14:paraId="067FDA35" w14:textId="77777777" w:rsidR="00412EEF" w:rsidRPr="008D3D68" w:rsidRDefault="00412EEF" w:rsidP="00412EEF">
      <w:pPr>
        <w:spacing w:line="480" w:lineRule="auto"/>
        <w:ind w:firstLine="720"/>
      </w:pPr>
      <w:r w:rsidRPr="008D3D68">
        <w:lastRenderedPageBreak/>
        <w:t>from sklearn.pipeline import Pipeline</w:t>
      </w:r>
    </w:p>
    <w:p w14:paraId="71E2D108" w14:textId="77777777" w:rsidR="00412EEF" w:rsidRPr="008D3D68" w:rsidRDefault="00412EEF" w:rsidP="00412EEF">
      <w:pPr>
        <w:spacing w:line="480" w:lineRule="auto"/>
        <w:ind w:firstLine="720"/>
      </w:pPr>
      <w:r w:rsidRPr="008D3D68">
        <w:t>from sklearn.linear_model import LinearRegression</w:t>
      </w:r>
    </w:p>
    <w:p w14:paraId="257A1F70" w14:textId="77777777" w:rsidR="00412EEF" w:rsidRPr="008D3D68" w:rsidRDefault="00412EEF" w:rsidP="00412EEF">
      <w:pPr>
        <w:spacing w:line="480" w:lineRule="auto"/>
        <w:ind w:firstLine="720"/>
      </w:pPr>
      <w:r w:rsidRPr="008D3D68">
        <w:t>from sklearn.linear_model import Ridge</w:t>
      </w:r>
    </w:p>
    <w:p w14:paraId="5914C528" w14:textId="77777777" w:rsidR="00412EEF" w:rsidRPr="008D3D68" w:rsidRDefault="00412EEF" w:rsidP="00412EEF">
      <w:pPr>
        <w:spacing w:line="480" w:lineRule="auto"/>
        <w:ind w:firstLine="720"/>
      </w:pPr>
      <w:r w:rsidRPr="008D3D68">
        <w:t>from sklearn.linear_model import Lasso</w:t>
      </w:r>
    </w:p>
    <w:p w14:paraId="0CDC7596" w14:textId="77777777" w:rsidR="00412EEF" w:rsidRPr="008D3D68" w:rsidRDefault="00412EEF" w:rsidP="00412EEF">
      <w:pPr>
        <w:spacing w:line="480" w:lineRule="auto"/>
        <w:ind w:firstLine="720"/>
      </w:pPr>
      <w:r w:rsidRPr="008D3D68">
        <w:t>from sklearn.linear_model import ElasticNet</w:t>
      </w:r>
    </w:p>
    <w:p w14:paraId="0097BE1C" w14:textId="77777777" w:rsidR="00412EEF" w:rsidRPr="008D3D68" w:rsidRDefault="00412EEF" w:rsidP="00412EEF">
      <w:pPr>
        <w:spacing w:line="480" w:lineRule="auto"/>
        <w:ind w:firstLine="720"/>
      </w:pPr>
      <w:r w:rsidRPr="008D3D68">
        <w:t>from sklearn.tree import DecisionTreeRegressor</w:t>
      </w:r>
    </w:p>
    <w:p w14:paraId="5864D7A4" w14:textId="77777777" w:rsidR="00412EEF" w:rsidRPr="008D3D68" w:rsidRDefault="00412EEF" w:rsidP="00412EEF">
      <w:pPr>
        <w:spacing w:line="480" w:lineRule="auto"/>
        <w:ind w:firstLine="720"/>
      </w:pPr>
      <w:r w:rsidRPr="008D3D68">
        <w:t>from sklearn.ensemble import RandomForestRegressor</w:t>
      </w:r>
    </w:p>
    <w:p w14:paraId="2FB19382" w14:textId="77777777" w:rsidR="00412EEF" w:rsidRPr="008D3D68" w:rsidRDefault="00412EEF" w:rsidP="00412EEF">
      <w:pPr>
        <w:spacing w:line="480" w:lineRule="auto"/>
        <w:ind w:firstLine="720"/>
      </w:pPr>
      <w:r w:rsidRPr="008D3D68">
        <w:t>from sklearn.svm import SVR</w:t>
      </w:r>
    </w:p>
    <w:p w14:paraId="4A74BADE" w14:textId="77777777" w:rsidR="00412EEF" w:rsidRPr="008D3D68" w:rsidRDefault="00412EEF" w:rsidP="00412EEF">
      <w:pPr>
        <w:spacing w:line="480" w:lineRule="auto"/>
        <w:ind w:firstLine="720"/>
      </w:pPr>
      <w:r w:rsidRPr="008D3D68">
        <w:t>from sklearn.metrics import mean_squared_error,mean_absolute_error</w:t>
      </w:r>
    </w:p>
    <w:p w14:paraId="7B31ABEA" w14:textId="77777777" w:rsidR="00412EEF" w:rsidRPr="008D3D68" w:rsidRDefault="00412EEF" w:rsidP="00412EEF">
      <w:pPr>
        <w:spacing w:line="480" w:lineRule="auto"/>
        <w:ind w:firstLine="720"/>
      </w:pPr>
      <w:r w:rsidRPr="008D3D68">
        <w:t>import numpy as np</w:t>
      </w:r>
    </w:p>
    <w:p w14:paraId="3B9D24F9" w14:textId="77777777" w:rsidR="00412EEF" w:rsidRPr="008D3D68" w:rsidRDefault="00412EEF" w:rsidP="00412EEF">
      <w:pPr>
        <w:spacing w:line="480" w:lineRule="auto"/>
        <w:ind w:firstLine="720"/>
      </w:pPr>
      <w:r w:rsidRPr="008D3D68">
        <w:t>import matplotlib.pyplot as plt</w:t>
      </w:r>
    </w:p>
    <w:p w14:paraId="16A02CC4" w14:textId="77777777" w:rsidR="00412EEF" w:rsidRPr="008D3D68" w:rsidRDefault="00412EEF" w:rsidP="00412EEF">
      <w:pPr>
        <w:spacing w:line="480" w:lineRule="auto"/>
        <w:ind w:firstLine="720"/>
      </w:pPr>
      <w:r w:rsidRPr="008D3D68">
        <w:t>from sklearn import preprocessing</w:t>
      </w:r>
    </w:p>
    <w:p w14:paraId="19E2198C" w14:textId="77777777" w:rsidR="00412EEF" w:rsidRPr="008D3D68" w:rsidRDefault="00412EEF" w:rsidP="00412EEF">
      <w:pPr>
        <w:spacing w:line="480" w:lineRule="auto"/>
        <w:ind w:firstLine="720"/>
      </w:pPr>
      <w:r w:rsidRPr="008D3D68">
        <w:t>from sklearn.preprocessing import MinMaxScaler</w:t>
      </w:r>
    </w:p>
    <w:p w14:paraId="11FAC822" w14:textId="77777777" w:rsidR="00412EEF" w:rsidRPr="008D3D68" w:rsidRDefault="00412EEF" w:rsidP="00412EEF">
      <w:pPr>
        <w:spacing w:line="480" w:lineRule="auto"/>
        <w:ind w:firstLine="720"/>
      </w:pPr>
      <w:r w:rsidRPr="008D3D68">
        <w:t>from time import time</w:t>
      </w:r>
    </w:p>
    <w:p w14:paraId="5CDC83A3" w14:textId="77777777" w:rsidR="00412EEF" w:rsidRPr="008D3D68" w:rsidRDefault="00412EEF" w:rsidP="00412EEF">
      <w:pPr>
        <w:spacing w:line="480" w:lineRule="auto"/>
        <w:ind w:firstLine="720"/>
      </w:pPr>
      <w:r w:rsidRPr="008D3D68">
        <w:t>from scipy.stats import randint as sp_randint</w:t>
      </w:r>
    </w:p>
    <w:p w14:paraId="12B2E267" w14:textId="77777777" w:rsidR="00412EEF" w:rsidRPr="008D3D68" w:rsidRDefault="00412EEF" w:rsidP="00412EEF">
      <w:pPr>
        <w:spacing w:line="480" w:lineRule="auto"/>
        <w:ind w:firstLine="720"/>
      </w:pPr>
      <w:r w:rsidRPr="008D3D68">
        <w:t>from sklearn.model_selection import GridSearchCV</w:t>
      </w:r>
    </w:p>
    <w:p w14:paraId="73A44941" w14:textId="77777777" w:rsidR="00412EEF" w:rsidRPr="008D3D68" w:rsidRDefault="00412EEF" w:rsidP="00412EEF">
      <w:pPr>
        <w:spacing w:line="480" w:lineRule="auto"/>
        <w:ind w:firstLine="720"/>
      </w:pPr>
      <w:r w:rsidRPr="008D3D68">
        <w:t>from sklearn import tree</w:t>
      </w:r>
    </w:p>
    <w:p w14:paraId="009B3987" w14:textId="77777777" w:rsidR="00412EEF" w:rsidRPr="008D3D68" w:rsidRDefault="00412EEF" w:rsidP="00412EEF">
      <w:pPr>
        <w:spacing w:line="480" w:lineRule="auto"/>
        <w:ind w:firstLine="720"/>
      </w:pPr>
      <w:r w:rsidRPr="008D3D68">
        <w:t xml:space="preserve">import pandas as </w:t>
      </w:r>
      <w:proofErr w:type="gramStart"/>
      <w:r w:rsidRPr="008D3D68">
        <w:t>pd</w:t>
      </w:r>
      <w:proofErr w:type="gramEnd"/>
    </w:p>
    <w:p w14:paraId="5DFAADB5" w14:textId="77777777" w:rsidR="00412EEF" w:rsidRPr="008D3D68" w:rsidRDefault="00412EEF" w:rsidP="00412EEF">
      <w:pPr>
        <w:spacing w:line="480" w:lineRule="auto"/>
        <w:ind w:firstLine="720"/>
      </w:pPr>
      <w:r w:rsidRPr="008D3D68">
        <w:t>from keras import backend as K</w:t>
      </w:r>
    </w:p>
    <w:p w14:paraId="74E6E566" w14:textId="77777777" w:rsidR="00412EEF" w:rsidRPr="008D3D68" w:rsidRDefault="00412EEF" w:rsidP="00412EEF">
      <w:pPr>
        <w:spacing w:line="480" w:lineRule="auto"/>
        <w:ind w:firstLine="720"/>
      </w:pPr>
      <w:r w:rsidRPr="008D3D68">
        <w:t>from keras.layers.advanced_activations import LeakyReLU, PReLU</w:t>
      </w:r>
    </w:p>
    <w:p w14:paraId="58FB6DE5" w14:textId="77777777" w:rsidR="00412EEF" w:rsidRPr="008D3D68" w:rsidRDefault="00412EEF" w:rsidP="00412EEF">
      <w:pPr>
        <w:spacing w:line="480" w:lineRule="auto"/>
        <w:ind w:firstLine="720"/>
      </w:pPr>
      <w:r w:rsidRPr="008D3D68">
        <w:t>from keras.models import Sequential</w:t>
      </w:r>
    </w:p>
    <w:p w14:paraId="40B3BD23" w14:textId="77777777" w:rsidR="00412EEF" w:rsidRPr="008D3D68" w:rsidRDefault="00412EEF" w:rsidP="00412EEF">
      <w:pPr>
        <w:spacing w:line="480" w:lineRule="auto"/>
        <w:ind w:firstLine="720"/>
      </w:pPr>
      <w:r w:rsidRPr="008D3D68">
        <w:t>from keras.layers import Dense, Activation</w:t>
      </w:r>
    </w:p>
    <w:p w14:paraId="4A6BC47A" w14:textId="77777777" w:rsidR="00412EEF" w:rsidRPr="008D3D68" w:rsidRDefault="00412EEF" w:rsidP="00412EEF">
      <w:pPr>
        <w:spacing w:line="480" w:lineRule="auto"/>
        <w:ind w:firstLine="720"/>
      </w:pPr>
      <w:r w:rsidRPr="008D3D68">
        <w:t>from keras import optimizers</w:t>
      </w:r>
    </w:p>
    <w:p w14:paraId="235D5137" w14:textId="77777777" w:rsidR="00412EEF" w:rsidRPr="008D3D68" w:rsidRDefault="00412EEF" w:rsidP="00412EEF">
      <w:pPr>
        <w:spacing w:line="480" w:lineRule="auto"/>
        <w:ind w:firstLine="720"/>
      </w:pPr>
      <w:r w:rsidRPr="008D3D68">
        <w:lastRenderedPageBreak/>
        <w:t>import keras</w:t>
      </w:r>
    </w:p>
    <w:p w14:paraId="4E017D1A" w14:textId="77777777" w:rsidR="00412EEF" w:rsidRPr="008D3D68" w:rsidRDefault="00412EEF" w:rsidP="00412EEF">
      <w:pPr>
        <w:spacing w:line="480" w:lineRule="auto"/>
        <w:ind w:firstLine="720"/>
      </w:pPr>
      <w:r w:rsidRPr="008D3D68">
        <w:t>import math</w:t>
      </w:r>
    </w:p>
    <w:p w14:paraId="2A292B48" w14:textId="77777777" w:rsidR="00412EEF" w:rsidRPr="008D3D68" w:rsidRDefault="00412EEF" w:rsidP="00412EEF">
      <w:pPr>
        <w:spacing w:line="480" w:lineRule="auto"/>
        <w:ind w:firstLine="720"/>
      </w:pPr>
      <w:r w:rsidRPr="008D3D68">
        <w:t>from sklearn.metrics import r2_score</w:t>
      </w:r>
    </w:p>
    <w:p w14:paraId="086E4506" w14:textId="77777777" w:rsidR="00412EEF" w:rsidRPr="008D3D68" w:rsidRDefault="00412EEF" w:rsidP="00412EEF">
      <w:pPr>
        <w:spacing w:line="480" w:lineRule="auto"/>
        <w:ind w:firstLine="720"/>
      </w:pPr>
      <w:r w:rsidRPr="008D3D68">
        <w:t>###############</w:t>
      </w:r>
    </w:p>
    <w:p w14:paraId="095A9ED2" w14:textId="77777777" w:rsidR="00412EEF" w:rsidRPr="008D3D68" w:rsidRDefault="00412EEF" w:rsidP="00412EEF">
      <w:pPr>
        <w:spacing w:line="480" w:lineRule="auto"/>
        <w:ind w:firstLine="720"/>
        <w:rPr>
          <w:b/>
        </w:rPr>
      </w:pPr>
      <w:r w:rsidRPr="008D3D68">
        <w:rPr>
          <w:b/>
        </w:rPr>
        <w:t>dataset preparation</w:t>
      </w:r>
    </w:p>
    <w:p w14:paraId="748B9522" w14:textId="77777777" w:rsidR="00412EEF" w:rsidRPr="008D3D68" w:rsidRDefault="00412EEF" w:rsidP="00412EEF">
      <w:pPr>
        <w:spacing w:line="480" w:lineRule="auto"/>
        <w:ind w:firstLine="720"/>
      </w:pPr>
      <w:r w:rsidRPr="008D3D68">
        <w:t>###############</w:t>
      </w:r>
    </w:p>
    <w:p w14:paraId="29E5380F" w14:textId="77777777" w:rsidR="00412EEF" w:rsidRPr="008D3D68" w:rsidRDefault="00412EEF" w:rsidP="00412EEF">
      <w:pPr>
        <w:spacing w:line="480" w:lineRule="auto"/>
        <w:ind w:firstLine="720"/>
      </w:pPr>
      <w:r w:rsidRPr="008D3D68">
        <w:t>df_train1 = pd.read_csv('finaltetuan22.csv',parse_dates={'dt' : ['date', 'time']} ,sep=";",infer_datetime_format=True,low_memory=False,  index_col='dt')</w:t>
      </w:r>
    </w:p>
    <w:p w14:paraId="59A450EB" w14:textId="77777777" w:rsidR="00412EEF" w:rsidRPr="008D3D68" w:rsidRDefault="00412EEF" w:rsidP="00412EEF">
      <w:pPr>
        <w:spacing w:line="480" w:lineRule="auto"/>
        <w:ind w:firstLine="720"/>
      </w:pPr>
      <w:r w:rsidRPr="008D3D68">
        <w:t>df_traintemp = pd.read_csv('temp complete.csv',parse_dates={'dt' : ['date', 'time']} ,sep=";",infer_datetime_format=True,low_memory=False,  index_col='dt')</w:t>
      </w:r>
    </w:p>
    <w:p w14:paraId="0FC12D6D" w14:textId="77777777" w:rsidR="00412EEF" w:rsidRPr="008D3D68" w:rsidRDefault="00412EEF" w:rsidP="00412EEF">
      <w:pPr>
        <w:spacing w:line="480" w:lineRule="auto"/>
        <w:ind w:firstLine="720"/>
      </w:pPr>
      <w:r w:rsidRPr="008D3D68">
        <w:t>#print(df_traintemp.head())</w:t>
      </w:r>
    </w:p>
    <w:p w14:paraId="00F87137" w14:textId="77777777" w:rsidR="00412EEF" w:rsidRPr="008D3D68" w:rsidRDefault="00412EEF" w:rsidP="00412EEF">
      <w:pPr>
        <w:spacing w:line="480" w:lineRule="auto"/>
        <w:ind w:firstLine="720"/>
      </w:pPr>
      <w:r w:rsidRPr="008D3D68">
        <w:t>siz=len(df_traintemp)</w:t>
      </w:r>
    </w:p>
    <w:p w14:paraId="561BEA73" w14:textId="77777777" w:rsidR="00412EEF" w:rsidRPr="008D3D68" w:rsidRDefault="00412EEF" w:rsidP="00412EEF">
      <w:pPr>
        <w:spacing w:line="480" w:lineRule="auto"/>
        <w:ind w:firstLine="720"/>
      </w:pPr>
      <w:r w:rsidRPr="008D3D68">
        <w:t>df_train=df_train1["Quods"].resample('10T').sum()[0:siz]</w:t>
      </w:r>
    </w:p>
    <w:p w14:paraId="07FE22B6" w14:textId="77777777" w:rsidR="00412EEF" w:rsidRPr="008D3D68" w:rsidRDefault="00412EEF" w:rsidP="00412EEF">
      <w:pPr>
        <w:spacing w:line="480" w:lineRule="auto"/>
        <w:ind w:firstLine="720"/>
      </w:pPr>
    </w:p>
    <w:p w14:paraId="3B865265" w14:textId="77777777" w:rsidR="00412EEF" w:rsidRPr="008D3D68" w:rsidRDefault="00412EEF" w:rsidP="00412EEF">
      <w:pPr>
        <w:spacing w:line="480" w:lineRule="auto"/>
        <w:ind w:firstLine="720"/>
      </w:pPr>
      <w:r w:rsidRPr="008D3D68">
        <w:t>temp=df_traintemp["Tc"].resample("10T").median()</w:t>
      </w:r>
    </w:p>
    <w:p w14:paraId="2B13C1F6" w14:textId="77777777" w:rsidR="00412EEF" w:rsidRPr="008D3D68" w:rsidRDefault="00412EEF" w:rsidP="00412EEF">
      <w:pPr>
        <w:spacing w:line="480" w:lineRule="auto"/>
        <w:ind w:firstLine="720"/>
      </w:pPr>
      <w:r w:rsidRPr="008D3D68">
        <w:t>hr=df_traintemp["HR"].resample("10T").median()</w:t>
      </w:r>
    </w:p>
    <w:p w14:paraId="3004C8F8" w14:textId="77777777" w:rsidR="00412EEF" w:rsidRPr="008D3D68" w:rsidRDefault="00412EEF" w:rsidP="00412EEF">
      <w:pPr>
        <w:spacing w:line="480" w:lineRule="auto"/>
        <w:ind w:firstLine="720"/>
      </w:pPr>
      <w:r w:rsidRPr="008D3D68">
        <w:t>vent=df_traintemp["Vent"].resample("10T").median()</w:t>
      </w:r>
    </w:p>
    <w:p w14:paraId="429E9A53" w14:textId="77777777" w:rsidR="00412EEF" w:rsidRPr="008D3D68" w:rsidRDefault="00412EEF" w:rsidP="00412EEF">
      <w:pPr>
        <w:spacing w:line="480" w:lineRule="auto"/>
        <w:ind w:firstLine="720"/>
      </w:pPr>
      <w:r w:rsidRPr="008D3D68">
        <w:t>eg=df_traintemp["EG"].resample("10T").median()</w:t>
      </w:r>
    </w:p>
    <w:p w14:paraId="0106CA39" w14:textId="3E2C4933" w:rsidR="00412EEF" w:rsidRPr="008D3D68" w:rsidRDefault="00412EEF" w:rsidP="00A13782">
      <w:pPr>
        <w:spacing w:line="480" w:lineRule="auto"/>
        <w:ind w:firstLine="720"/>
      </w:pPr>
      <w:r w:rsidRPr="008D3D68">
        <w:t>ediffus=df_traintemp["Edif</w:t>
      </w:r>
      <w:r w:rsidR="00A13782">
        <w:t>fus"].resample("10T").median()</w:t>
      </w:r>
    </w:p>
    <w:p w14:paraId="22C6221C" w14:textId="0BA4DEE8" w:rsidR="00412EEF" w:rsidRPr="008D3D68" w:rsidRDefault="00A13782" w:rsidP="00A13782">
      <w:pPr>
        <w:spacing w:line="480" w:lineRule="auto"/>
        <w:ind w:firstLine="720"/>
      </w:pPr>
      <w:r>
        <w:t>#print(len(temp))</w:t>
      </w:r>
    </w:p>
    <w:p w14:paraId="261745CB" w14:textId="77777777" w:rsidR="00412EEF" w:rsidRPr="008D3D68" w:rsidRDefault="00412EEF" w:rsidP="00412EEF">
      <w:pPr>
        <w:spacing w:line="480" w:lineRule="auto"/>
        <w:ind w:firstLine="720"/>
      </w:pPr>
      <w:r w:rsidRPr="008D3D68">
        <w:t>dff=pd.DataFrame({</w:t>
      </w:r>
    </w:p>
    <w:p w14:paraId="65DD4A5F" w14:textId="77777777" w:rsidR="00412EEF" w:rsidRPr="008D3D68" w:rsidRDefault="00412EEF" w:rsidP="00412EEF">
      <w:pPr>
        <w:spacing w:line="480" w:lineRule="auto"/>
        <w:ind w:firstLine="720"/>
      </w:pPr>
      <w:r w:rsidRPr="008D3D68">
        <w:t xml:space="preserve">              "month": df_train.index.month,</w:t>
      </w:r>
    </w:p>
    <w:p w14:paraId="757AFF3E" w14:textId="77777777" w:rsidR="00412EEF" w:rsidRPr="008D3D68" w:rsidRDefault="00412EEF" w:rsidP="00412EEF">
      <w:pPr>
        <w:spacing w:line="480" w:lineRule="auto"/>
        <w:ind w:firstLine="720"/>
      </w:pPr>
      <w:r w:rsidRPr="008D3D68">
        <w:t xml:space="preserve">              "day": df_train.index.day,</w:t>
      </w:r>
    </w:p>
    <w:p w14:paraId="0A9EDA79" w14:textId="77777777" w:rsidR="00412EEF" w:rsidRPr="008D3D68" w:rsidRDefault="00412EEF" w:rsidP="00412EEF">
      <w:pPr>
        <w:spacing w:line="480" w:lineRule="auto"/>
        <w:ind w:firstLine="720"/>
      </w:pPr>
      <w:r w:rsidRPr="008D3D68">
        <w:lastRenderedPageBreak/>
        <w:t xml:space="preserve">              "hour": df_train.index.hour,</w:t>
      </w:r>
    </w:p>
    <w:p w14:paraId="0B300BA2" w14:textId="77777777" w:rsidR="00412EEF" w:rsidRPr="008D3D68" w:rsidRDefault="00412EEF" w:rsidP="00412EEF">
      <w:pPr>
        <w:spacing w:line="480" w:lineRule="auto"/>
        <w:ind w:firstLine="720"/>
      </w:pPr>
      <w:r w:rsidRPr="008D3D68">
        <w:t xml:space="preserve">              "minute": df_train.index.minute,</w:t>
      </w:r>
    </w:p>
    <w:p w14:paraId="4D3AF7C1" w14:textId="77777777" w:rsidR="00412EEF" w:rsidRPr="008D3D68" w:rsidRDefault="00412EEF" w:rsidP="00412EEF">
      <w:pPr>
        <w:spacing w:line="480" w:lineRule="auto"/>
        <w:ind w:firstLine="720"/>
      </w:pPr>
      <w:r w:rsidRPr="008D3D68">
        <w:t xml:space="preserve">              "dayofyear": df_train.index.dayofyear,</w:t>
      </w:r>
    </w:p>
    <w:p w14:paraId="6A3F7FE7" w14:textId="77777777" w:rsidR="00412EEF" w:rsidRPr="008D3D68" w:rsidRDefault="00412EEF" w:rsidP="00412EEF">
      <w:pPr>
        <w:spacing w:line="480" w:lineRule="auto"/>
        <w:ind w:firstLine="720"/>
      </w:pPr>
      <w:r w:rsidRPr="008D3D68">
        <w:t xml:space="preserve">              "weekofyear": df_train.index.weekofyear,</w:t>
      </w:r>
    </w:p>
    <w:p w14:paraId="211AA420" w14:textId="77777777" w:rsidR="00412EEF" w:rsidRPr="008D3D68" w:rsidRDefault="00412EEF" w:rsidP="00412EEF">
      <w:pPr>
        <w:spacing w:line="480" w:lineRule="auto"/>
        <w:ind w:firstLine="720"/>
      </w:pPr>
      <w:r w:rsidRPr="008D3D68">
        <w:t xml:space="preserve">              "dayofweek": df_train.index.dayofweek,</w:t>
      </w:r>
    </w:p>
    <w:p w14:paraId="161725FC" w14:textId="77777777" w:rsidR="00412EEF" w:rsidRPr="008D3D68" w:rsidRDefault="00412EEF" w:rsidP="00412EEF">
      <w:pPr>
        <w:spacing w:line="480" w:lineRule="auto"/>
        <w:ind w:firstLine="720"/>
      </w:pPr>
      <w:r w:rsidRPr="008D3D68">
        <w:t xml:space="preserve">              "quarter": df_train.index.quarter,</w:t>
      </w:r>
    </w:p>
    <w:p w14:paraId="1118FD88" w14:textId="77777777" w:rsidR="00412EEF" w:rsidRPr="008D3D68" w:rsidRDefault="00412EEF" w:rsidP="00412EEF">
      <w:pPr>
        <w:spacing w:line="480" w:lineRule="auto"/>
        <w:ind w:firstLine="720"/>
      </w:pPr>
      <w:r w:rsidRPr="008D3D68">
        <w:t xml:space="preserve">              #"Quods1":df_train.shift(1),#["Quods"]</w:t>
      </w:r>
    </w:p>
    <w:p w14:paraId="06C2FABD" w14:textId="77777777" w:rsidR="00412EEF" w:rsidRPr="008D3D68" w:rsidRDefault="00412EEF" w:rsidP="00412EEF">
      <w:pPr>
        <w:spacing w:line="480" w:lineRule="auto"/>
        <w:ind w:firstLine="720"/>
      </w:pPr>
      <w:r w:rsidRPr="008D3D68">
        <w:t xml:space="preserve">              "temp":temp,</w:t>
      </w:r>
    </w:p>
    <w:p w14:paraId="0119DE36" w14:textId="77777777" w:rsidR="00412EEF" w:rsidRPr="008D3D68" w:rsidRDefault="00412EEF" w:rsidP="00412EEF">
      <w:pPr>
        <w:spacing w:line="480" w:lineRule="auto"/>
        <w:ind w:firstLine="720"/>
      </w:pPr>
      <w:r w:rsidRPr="008D3D68">
        <w:t xml:space="preserve">              "hr":hr,</w:t>
      </w:r>
    </w:p>
    <w:p w14:paraId="586E5DE9" w14:textId="77777777" w:rsidR="00412EEF" w:rsidRPr="008D3D68" w:rsidRDefault="00412EEF" w:rsidP="00412EEF">
      <w:pPr>
        <w:spacing w:line="480" w:lineRule="auto"/>
        <w:ind w:firstLine="720"/>
      </w:pPr>
      <w:r w:rsidRPr="008D3D68">
        <w:t xml:space="preserve">              "vent":vent,</w:t>
      </w:r>
    </w:p>
    <w:p w14:paraId="1D159880" w14:textId="77777777" w:rsidR="00412EEF" w:rsidRPr="008D3D68" w:rsidRDefault="00412EEF" w:rsidP="00412EEF">
      <w:pPr>
        <w:spacing w:line="480" w:lineRule="auto"/>
        <w:ind w:firstLine="720"/>
      </w:pPr>
      <w:r w:rsidRPr="008D3D68">
        <w:t xml:space="preserve">              "eg":eg,</w:t>
      </w:r>
    </w:p>
    <w:p w14:paraId="6088382C" w14:textId="77777777" w:rsidR="00412EEF" w:rsidRPr="008D3D68" w:rsidRDefault="00412EEF" w:rsidP="00412EEF">
      <w:pPr>
        <w:spacing w:line="480" w:lineRule="auto"/>
        <w:ind w:firstLine="720"/>
      </w:pPr>
      <w:r w:rsidRPr="008D3D68">
        <w:t xml:space="preserve">              "ediffus":ediffus,</w:t>
      </w:r>
    </w:p>
    <w:p w14:paraId="64DFC95F" w14:textId="77777777" w:rsidR="00412EEF" w:rsidRPr="008D3D68" w:rsidRDefault="00412EEF" w:rsidP="00412EEF">
      <w:pPr>
        <w:spacing w:line="480" w:lineRule="auto"/>
        <w:ind w:firstLine="720"/>
      </w:pPr>
      <w:r w:rsidRPr="008D3D68">
        <w:t xml:space="preserve">              "Quods":df_train #["Quods"]</w:t>
      </w:r>
    </w:p>
    <w:p w14:paraId="783D3619" w14:textId="77777777" w:rsidR="00412EEF" w:rsidRPr="008D3D68" w:rsidRDefault="00412EEF" w:rsidP="00412EEF">
      <w:pPr>
        <w:spacing w:line="480" w:lineRule="auto"/>
        <w:ind w:firstLine="720"/>
      </w:pPr>
      <w:r w:rsidRPr="008D3D68">
        <w:t xml:space="preserve">             })</w:t>
      </w:r>
    </w:p>
    <w:p w14:paraId="4959CC9E" w14:textId="297F48FC" w:rsidR="00412EEF" w:rsidRPr="008D3D68" w:rsidRDefault="00A13782" w:rsidP="00A13782">
      <w:pPr>
        <w:spacing w:line="480" w:lineRule="auto"/>
        <w:ind w:firstLine="720"/>
      </w:pPr>
      <w:r>
        <w:t>#print(dff.head())</w:t>
      </w:r>
    </w:p>
    <w:p w14:paraId="150B99CD" w14:textId="77777777" w:rsidR="00412EEF" w:rsidRPr="008D3D68" w:rsidRDefault="00412EEF" w:rsidP="00412EEF">
      <w:pPr>
        <w:spacing w:line="480" w:lineRule="auto"/>
        <w:ind w:firstLine="720"/>
      </w:pPr>
      <w:r w:rsidRPr="008D3D68">
        <w:t>fig_size = plt.rcParams["figure.figsize"]</w:t>
      </w:r>
    </w:p>
    <w:p w14:paraId="7917FD20" w14:textId="77777777" w:rsidR="00412EEF" w:rsidRPr="008D3D68" w:rsidRDefault="00412EEF" w:rsidP="00412EEF">
      <w:pPr>
        <w:spacing w:line="480" w:lineRule="auto"/>
        <w:ind w:firstLine="720"/>
      </w:pPr>
      <w:r w:rsidRPr="008D3D68">
        <w:t>fig_size[0] = 20</w:t>
      </w:r>
    </w:p>
    <w:p w14:paraId="2856A28C" w14:textId="77777777" w:rsidR="00412EEF" w:rsidRPr="008D3D68" w:rsidRDefault="00412EEF" w:rsidP="00412EEF">
      <w:pPr>
        <w:spacing w:line="480" w:lineRule="auto"/>
        <w:ind w:firstLine="720"/>
      </w:pPr>
      <w:r w:rsidRPr="008D3D68">
        <w:t>fig_size[1] = 6</w:t>
      </w:r>
    </w:p>
    <w:p w14:paraId="1EA69A52" w14:textId="77777777" w:rsidR="00412EEF" w:rsidRPr="008D3D68" w:rsidRDefault="00412EEF" w:rsidP="00412EEF">
      <w:pPr>
        <w:spacing w:line="480" w:lineRule="auto"/>
        <w:ind w:firstLine="720"/>
      </w:pPr>
      <w:r w:rsidRPr="008D3D68">
        <w:t>dff.fillna(0, inplace=True)</w:t>
      </w:r>
    </w:p>
    <w:p w14:paraId="787AFDDF" w14:textId="77777777" w:rsidR="00412EEF" w:rsidRPr="008D3D68" w:rsidRDefault="00412EEF" w:rsidP="00412EEF">
      <w:pPr>
        <w:spacing w:line="480" w:lineRule="auto"/>
        <w:ind w:firstLine="720"/>
      </w:pPr>
      <w:r w:rsidRPr="008D3D68">
        <w:t>dataset = dff.values</w:t>
      </w:r>
    </w:p>
    <w:p w14:paraId="216A5C29" w14:textId="77777777" w:rsidR="00412EEF" w:rsidRPr="008D3D68" w:rsidRDefault="00412EEF" w:rsidP="00412EEF">
      <w:pPr>
        <w:spacing w:line="480" w:lineRule="auto"/>
        <w:ind w:firstLine="720"/>
      </w:pPr>
      <w:r w:rsidRPr="008D3D68">
        <w:t>maxv=dataset[:,0].max()</w:t>
      </w:r>
    </w:p>
    <w:p w14:paraId="085E4606" w14:textId="77777777" w:rsidR="00412EEF" w:rsidRPr="008D3D68" w:rsidRDefault="00412EEF" w:rsidP="00412EEF">
      <w:pPr>
        <w:spacing w:line="480" w:lineRule="auto"/>
        <w:ind w:firstLine="720"/>
      </w:pPr>
      <w:r w:rsidRPr="008D3D68">
        <w:t>minv=dataset[:,0].min()</w:t>
      </w:r>
    </w:p>
    <w:p w14:paraId="23B0FF57" w14:textId="77777777" w:rsidR="00412EEF" w:rsidRPr="008D3D68" w:rsidRDefault="00412EEF" w:rsidP="00412EEF">
      <w:pPr>
        <w:spacing w:line="480" w:lineRule="auto"/>
        <w:ind w:firstLine="720"/>
      </w:pPr>
      <w:r w:rsidRPr="008D3D68">
        <w:t>print(maxv)</w:t>
      </w:r>
    </w:p>
    <w:p w14:paraId="5840780F" w14:textId="77777777" w:rsidR="00412EEF" w:rsidRPr="008D3D68" w:rsidRDefault="00412EEF" w:rsidP="00412EEF">
      <w:pPr>
        <w:spacing w:line="480" w:lineRule="auto"/>
        <w:ind w:firstLine="720"/>
      </w:pPr>
      <w:r w:rsidRPr="008D3D68">
        <w:lastRenderedPageBreak/>
        <w:t>print(minv)</w:t>
      </w:r>
    </w:p>
    <w:p w14:paraId="3C4AADEB" w14:textId="77777777" w:rsidR="00412EEF" w:rsidRPr="008D3D68" w:rsidRDefault="00412EEF" w:rsidP="00412EEF">
      <w:pPr>
        <w:spacing w:line="480" w:lineRule="auto"/>
        <w:ind w:firstLine="720"/>
      </w:pPr>
      <w:r w:rsidRPr="008D3D68">
        <w:t>size=len(dataset)</w:t>
      </w:r>
    </w:p>
    <w:p w14:paraId="17FEDB61" w14:textId="77777777" w:rsidR="00412EEF" w:rsidRPr="008D3D68" w:rsidRDefault="00412EEF" w:rsidP="00412EEF">
      <w:pPr>
        <w:spacing w:line="480" w:lineRule="auto"/>
        <w:ind w:firstLine="720"/>
      </w:pPr>
      <w:r w:rsidRPr="008D3D68">
        <w:t>xt=int(size*0.75)</w:t>
      </w:r>
    </w:p>
    <w:p w14:paraId="2732C4E6" w14:textId="77777777" w:rsidR="00412EEF" w:rsidRPr="008D3D68" w:rsidRDefault="00412EEF" w:rsidP="00412EEF">
      <w:pPr>
        <w:spacing w:line="480" w:lineRule="auto"/>
        <w:ind w:firstLine="720"/>
      </w:pPr>
      <w:r w:rsidRPr="008D3D68">
        <w:t>print(xt)</w:t>
      </w:r>
    </w:p>
    <w:p w14:paraId="61B868EB" w14:textId="77777777" w:rsidR="00412EEF" w:rsidRPr="008D3D68" w:rsidRDefault="00412EEF" w:rsidP="00412EEF">
      <w:pPr>
        <w:spacing w:line="480" w:lineRule="auto"/>
        <w:ind w:firstLine="720"/>
      </w:pPr>
      <w:r w:rsidRPr="008D3D68">
        <w:t>xy=size-xt</w:t>
      </w:r>
    </w:p>
    <w:p w14:paraId="7A9DF681" w14:textId="77777777" w:rsidR="00412EEF" w:rsidRPr="008D3D68" w:rsidRDefault="00412EEF" w:rsidP="00412EEF">
      <w:pPr>
        <w:spacing w:line="480" w:lineRule="auto"/>
        <w:ind w:firstLine="720"/>
      </w:pPr>
      <w:r w:rsidRPr="008D3D68">
        <w:t>scaler = MinMaxScaler(feature_range=(0, 1))</w:t>
      </w:r>
    </w:p>
    <w:p w14:paraId="1906ABBA" w14:textId="77777777" w:rsidR="00412EEF" w:rsidRPr="008D3D68" w:rsidRDefault="00412EEF" w:rsidP="00412EEF">
      <w:pPr>
        <w:spacing w:line="480" w:lineRule="auto"/>
        <w:ind w:firstLine="720"/>
      </w:pPr>
      <w:r w:rsidRPr="008D3D68">
        <w:t>scaler = scaler.fit(dataset)</w:t>
      </w:r>
    </w:p>
    <w:p w14:paraId="2FF6B199" w14:textId="77777777" w:rsidR="00412EEF" w:rsidRPr="008D3D68" w:rsidRDefault="00412EEF" w:rsidP="00412EEF">
      <w:pPr>
        <w:spacing w:line="480" w:lineRule="auto"/>
        <w:ind w:firstLine="720"/>
      </w:pPr>
      <w:r w:rsidRPr="008D3D68">
        <w:t>normalized = scaler.transform(dataset)</w:t>
      </w:r>
    </w:p>
    <w:p w14:paraId="260808CF" w14:textId="77777777" w:rsidR="00412EEF" w:rsidRPr="008D3D68" w:rsidRDefault="00412EEF" w:rsidP="00412EEF">
      <w:pPr>
        <w:spacing w:line="480" w:lineRule="auto"/>
        <w:ind w:firstLine="720"/>
      </w:pPr>
      <w:r w:rsidRPr="008D3D68">
        <w:t>X_train = normalized[0:xt, 1:]</w:t>
      </w:r>
    </w:p>
    <w:p w14:paraId="1D46B8F4" w14:textId="77777777" w:rsidR="00412EEF" w:rsidRPr="008D3D68" w:rsidRDefault="00412EEF" w:rsidP="00412EEF">
      <w:pPr>
        <w:spacing w:line="480" w:lineRule="auto"/>
        <w:ind w:firstLine="720"/>
      </w:pPr>
      <w:r w:rsidRPr="008D3D68">
        <w:t>y_train = normalized[0:xt, 0]</w:t>
      </w:r>
    </w:p>
    <w:p w14:paraId="3D32349E" w14:textId="77777777" w:rsidR="00412EEF" w:rsidRPr="008D3D68" w:rsidRDefault="00412EEF" w:rsidP="00412EEF">
      <w:pPr>
        <w:spacing w:line="480" w:lineRule="auto"/>
        <w:ind w:firstLine="720"/>
      </w:pPr>
      <w:r w:rsidRPr="008D3D68">
        <w:t>X_test = normalized[xt:, 1:]</w:t>
      </w:r>
    </w:p>
    <w:p w14:paraId="4A197248" w14:textId="77777777" w:rsidR="00412EEF" w:rsidRPr="008D3D68" w:rsidRDefault="00412EEF" w:rsidP="00412EEF">
      <w:pPr>
        <w:spacing w:line="480" w:lineRule="auto"/>
        <w:ind w:firstLine="720"/>
      </w:pPr>
      <w:r w:rsidRPr="008D3D68">
        <w:t>y_test = normalized[xt:, 0]</w:t>
      </w:r>
    </w:p>
    <w:p w14:paraId="4D4208AD" w14:textId="77777777" w:rsidR="00412EEF" w:rsidRPr="008D3D68" w:rsidRDefault="00412EEF" w:rsidP="00412EEF">
      <w:pPr>
        <w:spacing w:line="480" w:lineRule="auto"/>
        <w:ind w:firstLine="720"/>
      </w:pPr>
      <w:r w:rsidRPr="008D3D68">
        <w:t>###############</w:t>
      </w:r>
    </w:p>
    <w:p w14:paraId="7953AA7D" w14:textId="77777777" w:rsidR="00412EEF" w:rsidRPr="008D3D68" w:rsidRDefault="00412EEF" w:rsidP="00412EEF">
      <w:pPr>
        <w:spacing w:line="480" w:lineRule="auto"/>
        <w:ind w:firstLine="720"/>
        <w:rPr>
          <w:b/>
        </w:rPr>
      </w:pPr>
      <w:r w:rsidRPr="008D3D68">
        <w:rPr>
          <w:b/>
        </w:rPr>
        <w:t>neural network model</w:t>
      </w:r>
    </w:p>
    <w:p w14:paraId="19C06EDB" w14:textId="77777777" w:rsidR="00412EEF" w:rsidRPr="008D3D68" w:rsidRDefault="00412EEF" w:rsidP="00412EEF">
      <w:pPr>
        <w:spacing w:line="480" w:lineRule="auto"/>
        <w:ind w:firstLine="720"/>
      </w:pPr>
      <w:r w:rsidRPr="008D3D68">
        <w:t>###############</w:t>
      </w:r>
    </w:p>
    <w:p w14:paraId="06697B56" w14:textId="77777777" w:rsidR="00412EEF" w:rsidRPr="008D3D68" w:rsidRDefault="00412EEF" w:rsidP="00412EEF">
      <w:pPr>
        <w:spacing w:line="480" w:lineRule="auto"/>
        <w:ind w:firstLine="720"/>
      </w:pPr>
      <w:r w:rsidRPr="008D3D68">
        <w:t>def schedule(x):</w:t>
      </w:r>
    </w:p>
    <w:p w14:paraId="17AD596D" w14:textId="77777777" w:rsidR="00412EEF" w:rsidRPr="008D3D68" w:rsidRDefault="00412EEF" w:rsidP="00412EEF">
      <w:pPr>
        <w:spacing w:line="480" w:lineRule="auto"/>
        <w:ind w:firstLine="720"/>
      </w:pPr>
      <w:r w:rsidRPr="008D3D68">
        <w:t xml:space="preserve">    if x &lt; 40:</w:t>
      </w:r>
    </w:p>
    <w:p w14:paraId="704C7380" w14:textId="77777777" w:rsidR="00412EEF" w:rsidRPr="008D3D68" w:rsidRDefault="00412EEF" w:rsidP="00412EEF">
      <w:pPr>
        <w:spacing w:line="480" w:lineRule="auto"/>
        <w:ind w:firstLine="720"/>
      </w:pPr>
      <w:r w:rsidRPr="008D3D68">
        <w:t xml:space="preserve">        return 0.05</w:t>
      </w:r>
    </w:p>
    <w:p w14:paraId="3FF7EB96" w14:textId="77777777" w:rsidR="00412EEF" w:rsidRPr="008D3D68" w:rsidRDefault="00412EEF" w:rsidP="00412EEF">
      <w:pPr>
        <w:spacing w:line="480" w:lineRule="auto"/>
        <w:ind w:firstLine="720"/>
      </w:pPr>
      <w:r w:rsidRPr="008D3D68">
        <w:t xml:space="preserve">    elif x &lt; 80:</w:t>
      </w:r>
    </w:p>
    <w:p w14:paraId="2515BD86" w14:textId="77777777" w:rsidR="00412EEF" w:rsidRPr="008D3D68" w:rsidRDefault="00412EEF" w:rsidP="00412EEF">
      <w:pPr>
        <w:spacing w:line="480" w:lineRule="auto"/>
        <w:ind w:firstLine="720"/>
      </w:pPr>
      <w:r w:rsidRPr="008D3D68">
        <w:t xml:space="preserve">        return 0.1*0.2</w:t>
      </w:r>
    </w:p>
    <w:p w14:paraId="4E1483F6" w14:textId="77777777" w:rsidR="00412EEF" w:rsidRPr="008D3D68" w:rsidRDefault="00412EEF" w:rsidP="00412EEF">
      <w:pPr>
        <w:spacing w:line="480" w:lineRule="auto"/>
        <w:ind w:firstLine="720"/>
      </w:pPr>
      <w:r w:rsidRPr="008D3D68">
        <w:t xml:space="preserve">    elif x &lt; 120:</w:t>
      </w:r>
    </w:p>
    <w:p w14:paraId="04175CBF" w14:textId="77777777" w:rsidR="00412EEF" w:rsidRPr="008D3D68" w:rsidRDefault="00412EEF" w:rsidP="00412EEF">
      <w:pPr>
        <w:spacing w:line="480" w:lineRule="auto"/>
        <w:ind w:firstLine="720"/>
      </w:pPr>
      <w:r w:rsidRPr="008D3D68">
        <w:t xml:space="preserve">        return 0.1*0.2*0.2</w:t>
      </w:r>
    </w:p>
    <w:p w14:paraId="0F4DBFD7" w14:textId="77777777" w:rsidR="00412EEF" w:rsidRPr="008D3D68" w:rsidRDefault="00412EEF" w:rsidP="00412EEF">
      <w:pPr>
        <w:spacing w:line="480" w:lineRule="auto"/>
        <w:ind w:firstLine="720"/>
      </w:pPr>
      <w:r w:rsidRPr="008D3D68">
        <w:t xml:space="preserve">    elif x &lt; 160:</w:t>
      </w:r>
    </w:p>
    <w:p w14:paraId="34C55447" w14:textId="77777777" w:rsidR="00412EEF" w:rsidRPr="008D3D68" w:rsidRDefault="00412EEF" w:rsidP="00412EEF">
      <w:pPr>
        <w:spacing w:line="480" w:lineRule="auto"/>
        <w:ind w:firstLine="720"/>
      </w:pPr>
      <w:r w:rsidRPr="008D3D68">
        <w:lastRenderedPageBreak/>
        <w:t xml:space="preserve">        return 0.1*0.2*0.2*0.2</w:t>
      </w:r>
    </w:p>
    <w:p w14:paraId="113EF1FA" w14:textId="77777777" w:rsidR="00412EEF" w:rsidRPr="008D3D68" w:rsidRDefault="00412EEF" w:rsidP="00412EEF">
      <w:pPr>
        <w:spacing w:line="480" w:lineRule="auto"/>
        <w:ind w:firstLine="720"/>
      </w:pPr>
      <w:r w:rsidRPr="008D3D68">
        <w:t xml:space="preserve">    else:</w:t>
      </w:r>
    </w:p>
    <w:p w14:paraId="36D5B08E" w14:textId="649A751E" w:rsidR="00412EEF" w:rsidRDefault="00412EEF" w:rsidP="00412EEF">
      <w:pPr>
        <w:spacing w:line="480" w:lineRule="auto"/>
        <w:ind w:firstLine="720"/>
      </w:pPr>
      <w:r w:rsidRPr="008D3D68">
        <w:t xml:space="preserve">        return 0.1*0.2*0.2*0.2*0.5</w:t>
      </w:r>
    </w:p>
    <w:p w14:paraId="148BFE9B" w14:textId="77777777" w:rsidR="00A13782" w:rsidRPr="008D3D68" w:rsidRDefault="00A13782" w:rsidP="00412EEF">
      <w:pPr>
        <w:spacing w:line="480" w:lineRule="auto"/>
        <w:ind w:firstLine="720"/>
      </w:pPr>
    </w:p>
    <w:p w14:paraId="24E75963" w14:textId="753C135E" w:rsidR="00412EEF" w:rsidRPr="008D3D68" w:rsidRDefault="00A13782" w:rsidP="00A13782">
      <w:pPr>
        <w:spacing w:line="480" w:lineRule="auto"/>
        <w:ind w:firstLine="720"/>
      </w:pPr>
      <w:r>
        <w:t>from keras import activations</w:t>
      </w:r>
    </w:p>
    <w:p w14:paraId="5A5CFDD6" w14:textId="77777777" w:rsidR="00412EEF" w:rsidRPr="008D3D68" w:rsidRDefault="00412EEF" w:rsidP="00412EEF">
      <w:pPr>
        <w:spacing w:line="480" w:lineRule="auto"/>
        <w:ind w:firstLine="720"/>
      </w:pPr>
      <w:r w:rsidRPr="008D3D68">
        <w:t>from keras.layers import BatchNormalization</w:t>
      </w:r>
    </w:p>
    <w:p w14:paraId="3C82D089" w14:textId="77777777" w:rsidR="00412EEF" w:rsidRPr="008D3D68" w:rsidRDefault="00412EEF" w:rsidP="00412EEF">
      <w:pPr>
        <w:spacing w:line="480" w:lineRule="auto"/>
        <w:ind w:firstLine="720"/>
      </w:pPr>
      <w:r w:rsidRPr="008D3D68">
        <w:t>def mymodel(input,layers,act):</w:t>
      </w:r>
    </w:p>
    <w:p w14:paraId="0186F0CA" w14:textId="77777777" w:rsidR="00412EEF" w:rsidRPr="008D3D68" w:rsidRDefault="00412EEF" w:rsidP="00412EEF">
      <w:pPr>
        <w:spacing w:line="480" w:lineRule="auto"/>
        <w:ind w:firstLine="720"/>
      </w:pPr>
      <w:r w:rsidRPr="008D3D68">
        <w:t xml:space="preserve">    model = Sequential()</w:t>
      </w:r>
    </w:p>
    <w:p w14:paraId="30D020C4" w14:textId="77777777" w:rsidR="00412EEF" w:rsidRPr="008D3D68" w:rsidRDefault="00412EEF" w:rsidP="00412EEF">
      <w:pPr>
        <w:spacing w:line="480" w:lineRule="auto"/>
        <w:ind w:firstLine="720"/>
      </w:pPr>
      <w:r w:rsidRPr="008D3D68">
        <w:t xml:space="preserve">    i=0;</w:t>
      </w:r>
    </w:p>
    <w:p w14:paraId="3B85DF90" w14:textId="77777777" w:rsidR="00412EEF" w:rsidRPr="008D3D68" w:rsidRDefault="00412EEF" w:rsidP="00412EEF">
      <w:pPr>
        <w:spacing w:line="480" w:lineRule="auto"/>
        <w:ind w:firstLine="720"/>
      </w:pPr>
      <w:r w:rsidRPr="008D3D68">
        <w:t xml:space="preserve">    for l in layers:</w:t>
      </w:r>
    </w:p>
    <w:p w14:paraId="19DE6CEC" w14:textId="77777777" w:rsidR="00412EEF" w:rsidRPr="008D3D68" w:rsidRDefault="00412EEF" w:rsidP="00412EEF">
      <w:pPr>
        <w:spacing w:line="480" w:lineRule="auto"/>
        <w:ind w:firstLine="720"/>
      </w:pPr>
      <w:r w:rsidRPr="008D3D68">
        <w:t xml:space="preserve">        if i==0:</w:t>
      </w:r>
    </w:p>
    <w:p w14:paraId="05054E30" w14:textId="77777777" w:rsidR="00412EEF" w:rsidRPr="008D3D68" w:rsidRDefault="00412EEF" w:rsidP="00412EEF">
      <w:pPr>
        <w:spacing w:line="480" w:lineRule="auto"/>
        <w:ind w:firstLine="720"/>
      </w:pPr>
      <w:r w:rsidRPr="008D3D68">
        <w:t xml:space="preserve">            model.add(Dense(l, input_dim=input, kernel_initializer='uniform',activation=act))</w:t>
      </w:r>
    </w:p>
    <w:p w14:paraId="3795409C" w14:textId="77777777" w:rsidR="00412EEF" w:rsidRPr="008D3D68" w:rsidRDefault="00412EEF" w:rsidP="00412EEF">
      <w:pPr>
        <w:spacing w:line="480" w:lineRule="auto"/>
        <w:ind w:firstLine="720"/>
      </w:pPr>
      <w:r w:rsidRPr="008D3D68">
        <w:t xml:space="preserve">            #model.add(act)</w:t>
      </w:r>
    </w:p>
    <w:p w14:paraId="73DC6AD9" w14:textId="77777777" w:rsidR="00412EEF" w:rsidRPr="008D3D68" w:rsidRDefault="00412EEF" w:rsidP="00412EEF">
      <w:pPr>
        <w:spacing w:line="480" w:lineRule="auto"/>
        <w:ind w:firstLine="720"/>
      </w:pPr>
      <w:r w:rsidRPr="008D3D68">
        <w:t xml:space="preserve">            model.add(BatchNormalization())</w:t>
      </w:r>
    </w:p>
    <w:p w14:paraId="69FC004A" w14:textId="77777777" w:rsidR="00412EEF" w:rsidRPr="008D3D68" w:rsidRDefault="00412EEF" w:rsidP="00412EEF">
      <w:pPr>
        <w:spacing w:line="480" w:lineRule="auto"/>
        <w:ind w:firstLine="720"/>
      </w:pPr>
      <w:r w:rsidRPr="008D3D68">
        <w:t xml:space="preserve">            i=i+1</w:t>
      </w:r>
    </w:p>
    <w:p w14:paraId="03A401A9" w14:textId="77777777" w:rsidR="00412EEF" w:rsidRPr="008D3D68" w:rsidRDefault="00412EEF" w:rsidP="00412EEF">
      <w:pPr>
        <w:spacing w:line="480" w:lineRule="auto"/>
        <w:ind w:firstLine="720"/>
      </w:pPr>
      <w:r w:rsidRPr="008D3D68">
        <w:t xml:space="preserve">        else:</w:t>
      </w:r>
    </w:p>
    <w:p w14:paraId="45E05DA7" w14:textId="77777777" w:rsidR="00412EEF" w:rsidRPr="008D3D68" w:rsidRDefault="00412EEF" w:rsidP="00412EEF">
      <w:pPr>
        <w:spacing w:line="480" w:lineRule="auto"/>
        <w:ind w:firstLine="720"/>
      </w:pPr>
      <w:r w:rsidRPr="008D3D68">
        <w:t xml:space="preserve">            model.add(Dense(l, kernel_initializer='uniform',activation=act))</w:t>
      </w:r>
    </w:p>
    <w:p w14:paraId="4B759E6B" w14:textId="77777777" w:rsidR="00412EEF" w:rsidRPr="008D3D68" w:rsidRDefault="00412EEF" w:rsidP="00412EEF">
      <w:pPr>
        <w:spacing w:line="480" w:lineRule="auto"/>
        <w:ind w:firstLine="720"/>
      </w:pPr>
      <w:r w:rsidRPr="008D3D68">
        <w:t xml:space="preserve">            #model.add(act)</w:t>
      </w:r>
    </w:p>
    <w:p w14:paraId="7A4B4509" w14:textId="77777777" w:rsidR="00412EEF" w:rsidRPr="008D3D68" w:rsidRDefault="00412EEF" w:rsidP="00412EEF">
      <w:pPr>
        <w:spacing w:line="480" w:lineRule="auto"/>
        <w:ind w:firstLine="720"/>
      </w:pPr>
      <w:r w:rsidRPr="008D3D68">
        <w:t xml:space="preserve">            model.add(BatchNormalization())</w:t>
      </w:r>
    </w:p>
    <w:p w14:paraId="34A46621" w14:textId="77777777" w:rsidR="00412EEF" w:rsidRPr="008D3D68" w:rsidRDefault="00412EEF" w:rsidP="00412EEF">
      <w:pPr>
        <w:spacing w:line="480" w:lineRule="auto"/>
        <w:ind w:firstLine="720"/>
      </w:pPr>
      <w:r w:rsidRPr="008D3D68">
        <w:t xml:space="preserve">    model.add(Dense(1, kernel_initializer='uniform', activation="linear"))</w:t>
      </w:r>
    </w:p>
    <w:p w14:paraId="21EEBD35" w14:textId="77777777" w:rsidR="00412EEF" w:rsidRPr="008D3D68" w:rsidRDefault="00412EEF" w:rsidP="00412EEF">
      <w:pPr>
        <w:spacing w:line="480" w:lineRule="auto"/>
        <w:ind w:firstLine="720"/>
      </w:pPr>
      <w:r w:rsidRPr="008D3D68">
        <w:t xml:space="preserve">    return model</w:t>
      </w:r>
    </w:p>
    <w:p w14:paraId="5EDD5D17" w14:textId="77777777" w:rsidR="00412EEF" w:rsidRPr="008D3D68" w:rsidRDefault="00412EEF" w:rsidP="00412EEF">
      <w:pPr>
        <w:spacing w:line="480" w:lineRule="auto"/>
        <w:ind w:firstLine="720"/>
      </w:pPr>
    </w:p>
    <w:p w14:paraId="6D491617" w14:textId="77777777" w:rsidR="00412EEF" w:rsidRPr="008D3D68" w:rsidRDefault="00412EEF" w:rsidP="00412EEF">
      <w:pPr>
        <w:spacing w:line="480" w:lineRule="auto"/>
        <w:ind w:firstLine="720"/>
      </w:pPr>
      <w:r w:rsidRPr="008D3D68">
        <w:t>from keras import backend as K</w:t>
      </w:r>
    </w:p>
    <w:p w14:paraId="27E16F49" w14:textId="77777777" w:rsidR="00412EEF" w:rsidRPr="008D3D68" w:rsidRDefault="00412EEF" w:rsidP="00412EEF">
      <w:pPr>
        <w:spacing w:line="480" w:lineRule="auto"/>
        <w:ind w:firstLine="720"/>
      </w:pPr>
      <w:r w:rsidRPr="008D3D68">
        <w:lastRenderedPageBreak/>
        <w:t>def softplus(x):</w:t>
      </w:r>
    </w:p>
    <w:p w14:paraId="0E7711F9" w14:textId="77777777" w:rsidR="00412EEF" w:rsidRPr="008D3D68" w:rsidRDefault="00412EEF" w:rsidP="00412EEF">
      <w:pPr>
        <w:spacing w:line="480" w:lineRule="auto"/>
        <w:ind w:firstLine="720"/>
      </w:pPr>
      <w:r w:rsidRPr="008D3D68">
        <w:t xml:space="preserve">    return K.softplus(x)</w:t>
      </w:r>
    </w:p>
    <w:p w14:paraId="08F937C1" w14:textId="77777777" w:rsidR="00412EEF" w:rsidRPr="008D3D68" w:rsidRDefault="00412EEF" w:rsidP="00412EEF">
      <w:pPr>
        <w:spacing w:line="480" w:lineRule="auto"/>
        <w:ind w:firstLine="720"/>
      </w:pPr>
      <w:r w:rsidRPr="008D3D68">
        <w:t>def selu(x):</w:t>
      </w:r>
    </w:p>
    <w:p w14:paraId="5BDCA6BA" w14:textId="77777777" w:rsidR="00412EEF" w:rsidRPr="008D3D68" w:rsidRDefault="00412EEF" w:rsidP="00412EEF">
      <w:pPr>
        <w:spacing w:line="480" w:lineRule="auto"/>
        <w:ind w:firstLine="720"/>
      </w:pPr>
      <w:r w:rsidRPr="008D3D68">
        <w:t xml:space="preserve">    return activations.selu(x)</w:t>
      </w:r>
    </w:p>
    <w:p w14:paraId="3AF50F94" w14:textId="77777777" w:rsidR="00412EEF" w:rsidRPr="008D3D68" w:rsidRDefault="00412EEF" w:rsidP="00412EEF">
      <w:pPr>
        <w:spacing w:line="480" w:lineRule="auto"/>
        <w:ind w:firstLine="720"/>
      </w:pPr>
      <w:r w:rsidRPr="008D3D68">
        <w:t>def softsign(x):</w:t>
      </w:r>
    </w:p>
    <w:p w14:paraId="66636AB8" w14:textId="77777777" w:rsidR="00412EEF" w:rsidRPr="008D3D68" w:rsidRDefault="00412EEF" w:rsidP="00412EEF">
      <w:pPr>
        <w:spacing w:line="480" w:lineRule="auto"/>
        <w:ind w:firstLine="720"/>
      </w:pPr>
      <w:r w:rsidRPr="008D3D68">
        <w:t xml:space="preserve">    return K.softsign(x)</w:t>
      </w:r>
    </w:p>
    <w:p w14:paraId="0F01F967" w14:textId="77777777" w:rsidR="00412EEF" w:rsidRPr="008D3D68" w:rsidRDefault="00412EEF" w:rsidP="00412EEF">
      <w:pPr>
        <w:spacing w:line="480" w:lineRule="auto"/>
        <w:ind w:firstLine="720"/>
      </w:pPr>
      <w:r w:rsidRPr="008D3D68">
        <w:t>def swish(x):</w:t>
      </w:r>
    </w:p>
    <w:p w14:paraId="59C98EC0" w14:textId="77777777" w:rsidR="00412EEF" w:rsidRPr="008D3D68" w:rsidRDefault="00412EEF" w:rsidP="00412EEF">
      <w:pPr>
        <w:spacing w:line="480" w:lineRule="auto"/>
        <w:ind w:firstLine="720"/>
      </w:pPr>
      <w:r w:rsidRPr="008D3D68">
        <w:t xml:space="preserve">    return x*K.sigmoid(x)</w:t>
      </w:r>
    </w:p>
    <w:p w14:paraId="24764DA5" w14:textId="77777777" w:rsidR="00412EEF" w:rsidRPr="008D3D68" w:rsidRDefault="00412EEF" w:rsidP="00412EEF">
      <w:pPr>
        <w:spacing w:line="480" w:lineRule="auto"/>
        <w:ind w:firstLine="720"/>
      </w:pPr>
      <w:r w:rsidRPr="008D3D68">
        <w:t>def eswish(x):</w:t>
      </w:r>
    </w:p>
    <w:p w14:paraId="698D6A03" w14:textId="77777777" w:rsidR="00412EEF" w:rsidRPr="008D3D68" w:rsidRDefault="00412EEF" w:rsidP="00412EEF">
      <w:pPr>
        <w:spacing w:line="480" w:lineRule="auto"/>
        <w:ind w:firstLine="720"/>
      </w:pPr>
      <w:r w:rsidRPr="008D3D68">
        <w:t xml:space="preserve">    return 1.5*x*K.sigmoid(x)</w:t>
      </w:r>
    </w:p>
    <w:p w14:paraId="7128E255" w14:textId="77777777" w:rsidR="00412EEF" w:rsidRPr="008D3D68" w:rsidRDefault="00412EEF" w:rsidP="00412EEF">
      <w:pPr>
        <w:spacing w:line="480" w:lineRule="auto"/>
        <w:ind w:firstLine="720"/>
      </w:pPr>
      <w:r w:rsidRPr="008D3D68">
        <w:t>def eswishb(x):</w:t>
      </w:r>
    </w:p>
    <w:p w14:paraId="6A73DD7F" w14:textId="6D2F23E5" w:rsidR="00412EEF" w:rsidRPr="008D3D68" w:rsidRDefault="00412EEF" w:rsidP="00A13782">
      <w:pPr>
        <w:spacing w:line="480" w:lineRule="auto"/>
        <w:ind w:firstLine="720"/>
      </w:pPr>
      <w:r w:rsidRPr="008D3D68">
        <w:t xml:space="preserve">    </w:t>
      </w:r>
      <w:r w:rsidR="00A13782">
        <w:t>return 1.5*x*K.sigmoid(1.5*x)</w:t>
      </w:r>
    </w:p>
    <w:p w14:paraId="7A053AA2" w14:textId="77777777" w:rsidR="00412EEF" w:rsidRPr="008D3D68" w:rsidRDefault="00412EEF" w:rsidP="00412EEF">
      <w:pPr>
        <w:spacing w:line="480" w:lineRule="auto"/>
        <w:ind w:firstLine="720"/>
      </w:pPr>
      <w:r w:rsidRPr="008D3D68">
        <w:t xml:space="preserve">neron=[14]  </w:t>
      </w:r>
    </w:p>
    <w:p w14:paraId="35A74F77" w14:textId="77777777" w:rsidR="00412EEF" w:rsidRPr="008D3D68" w:rsidRDefault="00412EEF" w:rsidP="00412EEF">
      <w:pPr>
        <w:spacing w:line="480" w:lineRule="auto"/>
        <w:ind w:firstLine="720"/>
      </w:pPr>
      <w:r w:rsidRPr="008D3D68">
        <w:t>batch=[100]</w:t>
      </w:r>
    </w:p>
    <w:p w14:paraId="6EA05062" w14:textId="77777777" w:rsidR="00412EEF" w:rsidRPr="008D3D68" w:rsidRDefault="00412EEF" w:rsidP="00412EEF">
      <w:pPr>
        <w:spacing w:line="480" w:lineRule="auto"/>
        <w:ind w:firstLine="720"/>
      </w:pPr>
      <w:r w:rsidRPr="008D3D68">
        <w:t>actfunc=['selu']#,'selu',swish,'elu','tanh']</w:t>
      </w:r>
    </w:p>
    <w:p w14:paraId="1738BCBC" w14:textId="77777777" w:rsidR="00412EEF" w:rsidRPr="008D3D68" w:rsidRDefault="00412EEF" w:rsidP="00412EEF">
      <w:pPr>
        <w:spacing w:line="480" w:lineRule="auto"/>
        <w:ind w:firstLine="720"/>
      </w:pPr>
      <w:r w:rsidRPr="008D3D68">
        <w:t>opt=["sgd"]#"RMSprop","Adagrad","Adadelta","Adamax","Nadam","adam","sgd"]</w:t>
      </w:r>
    </w:p>
    <w:p w14:paraId="76AD38F5" w14:textId="77777777" w:rsidR="00412EEF" w:rsidRPr="008D3D68" w:rsidRDefault="00412EEF" w:rsidP="00412EEF">
      <w:pPr>
        <w:spacing w:line="480" w:lineRule="auto"/>
        <w:ind w:firstLine="720"/>
      </w:pPr>
      <w:r w:rsidRPr="008D3D68">
        <w:t>for ac in actfunc:</w:t>
      </w:r>
    </w:p>
    <w:p w14:paraId="6E6F05D6" w14:textId="77777777" w:rsidR="00412EEF" w:rsidRPr="008D3D68" w:rsidRDefault="00412EEF" w:rsidP="00412EEF">
      <w:pPr>
        <w:spacing w:line="480" w:lineRule="auto"/>
        <w:ind w:firstLine="720"/>
      </w:pPr>
      <w:r w:rsidRPr="008D3D68">
        <w:t xml:space="preserve">    for i in range(1,10,1):</w:t>
      </w:r>
    </w:p>
    <w:p w14:paraId="343FE63E" w14:textId="77777777" w:rsidR="00412EEF" w:rsidRPr="008D3D68" w:rsidRDefault="00412EEF" w:rsidP="00412EEF">
      <w:pPr>
        <w:spacing w:line="480" w:lineRule="auto"/>
        <w:ind w:firstLine="720"/>
      </w:pPr>
      <w:r w:rsidRPr="008D3D68">
        <w:t xml:space="preserve">      for bi in batch:</w:t>
      </w:r>
    </w:p>
    <w:p w14:paraId="1270A9F9" w14:textId="77777777" w:rsidR="00412EEF" w:rsidRPr="008D3D68" w:rsidRDefault="00412EEF" w:rsidP="00412EEF">
      <w:pPr>
        <w:spacing w:line="480" w:lineRule="auto"/>
        <w:ind w:firstLine="720"/>
      </w:pPr>
      <w:r w:rsidRPr="008D3D68">
        <w:t xml:space="preserve">        for ne in neron:</w:t>
      </w:r>
    </w:p>
    <w:p w14:paraId="073579F2" w14:textId="77777777" w:rsidR="00412EEF" w:rsidRPr="008D3D68" w:rsidRDefault="00412EEF" w:rsidP="00412EEF">
      <w:pPr>
        <w:spacing w:line="480" w:lineRule="auto"/>
        <w:ind w:firstLine="720"/>
      </w:pPr>
      <w:r w:rsidRPr="008D3D68">
        <w:t xml:space="preserve">          for op in opt:</w:t>
      </w:r>
    </w:p>
    <w:p w14:paraId="2993ED24" w14:textId="77777777" w:rsidR="00412EEF" w:rsidRPr="008D3D68" w:rsidRDefault="00412EEF" w:rsidP="00412EEF">
      <w:pPr>
        <w:spacing w:line="480" w:lineRule="auto"/>
        <w:ind w:firstLine="720"/>
      </w:pPr>
      <w:r w:rsidRPr="008D3D68">
        <w:t xml:space="preserve">            np.random.seed(7)</w:t>
      </w:r>
    </w:p>
    <w:p w14:paraId="2AFD48B5" w14:textId="77777777" w:rsidR="00412EEF" w:rsidRPr="008D3D68" w:rsidRDefault="00412EEF" w:rsidP="00412EEF">
      <w:pPr>
        <w:spacing w:line="480" w:lineRule="auto"/>
        <w:ind w:firstLine="720"/>
      </w:pPr>
      <w:r w:rsidRPr="008D3D68">
        <w:t xml:space="preserve">            #print("neroun:"+str(ne)+" batch: "+str(bi)+" optimizer: "+str(op))</w:t>
      </w:r>
    </w:p>
    <w:p w14:paraId="51DB1E4C" w14:textId="77777777" w:rsidR="00412EEF" w:rsidRPr="008D3D68" w:rsidRDefault="00412EEF" w:rsidP="00412EEF">
      <w:pPr>
        <w:spacing w:line="480" w:lineRule="auto"/>
        <w:ind w:firstLine="720"/>
      </w:pPr>
      <w:r w:rsidRPr="008D3D68">
        <w:lastRenderedPageBreak/>
        <w:t xml:space="preserve">            model = mymodel(13, [ 14,10,8], ac)</w:t>
      </w:r>
    </w:p>
    <w:p w14:paraId="76FCF206" w14:textId="0B675072" w:rsidR="00412EEF" w:rsidRPr="008D3D68" w:rsidRDefault="00412EEF" w:rsidP="00412EEF">
      <w:pPr>
        <w:spacing w:line="480" w:lineRule="auto"/>
        <w:ind w:firstLine="720"/>
      </w:pPr>
      <w:r w:rsidRPr="008D3D68">
        <w:t xml:space="preserve">            sgd = optimizers.SGD(lr=0.001, decay=1e-6, momentum=0.9, nesterov=True) </w:t>
      </w:r>
    </w:p>
    <w:p w14:paraId="60DDDAA5" w14:textId="77777777" w:rsidR="00412EEF" w:rsidRPr="008D3D68" w:rsidRDefault="00412EEF" w:rsidP="00412EEF">
      <w:pPr>
        <w:spacing w:line="480" w:lineRule="auto"/>
        <w:ind w:firstLine="720"/>
      </w:pPr>
      <w:r w:rsidRPr="008D3D68">
        <w:t xml:space="preserve">            lr_1 = keras.callbacks.LearningRateScheduler(schedule)</w:t>
      </w:r>
    </w:p>
    <w:p w14:paraId="3A19DF8E" w14:textId="77777777" w:rsidR="00412EEF" w:rsidRPr="008D3D68" w:rsidRDefault="00412EEF" w:rsidP="00412EEF">
      <w:pPr>
        <w:spacing w:line="480" w:lineRule="auto"/>
        <w:ind w:firstLine="720"/>
      </w:pPr>
      <w:r w:rsidRPr="008D3D68">
        <w:t xml:space="preserve">            model.compile(loss='mean_squared_error', optimizer='sgd', metrics=['accuracy'])</w:t>
      </w:r>
    </w:p>
    <w:p w14:paraId="0DA22ED8" w14:textId="77777777" w:rsidR="00412EEF" w:rsidRPr="008D3D68" w:rsidRDefault="00412EEF" w:rsidP="00412EEF">
      <w:pPr>
        <w:spacing w:line="480" w:lineRule="auto"/>
        <w:ind w:firstLine="720"/>
      </w:pPr>
      <w:r w:rsidRPr="008D3D68">
        <w:t xml:space="preserve">            history = model.fit(X_train, y_train, epochs=50, batch_size=bi, verbose=0)</w:t>
      </w:r>
    </w:p>
    <w:p w14:paraId="21EBC94C" w14:textId="77777777" w:rsidR="00412EEF" w:rsidRPr="008D3D68" w:rsidRDefault="00412EEF" w:rsidP="00412EEF">
      <w:pPr>
        <w:spacing w:line="480" w:lineRule="auto"/>
        <w:ind w:firstLine="720"/>
      </w:pPr>
      <w:r w:rsidRPr="008D3D68">
        <w:t xml:space="preserve">            y_train_scaled_fit = model.predict(X_train)</w:t>
      </w:r>
    </w:p>
    <w:p w14:paraId="6D961E41" w14:textId="77777777" w:rsidR="00412EEF" w:rsidRPr="008D3D68" w:rsidRDefault="00412EEF" w:rsidP="00412EEF">
      <w:pPr>
        <w:spacing w:line="480" w:lineRule="auto"/>
        <w:ind w:firstLine="720"/>
      </w:pPr>
      <w:r w:rsidRPr="008D3D68">
        <w:t xml:space="preserve">            y_test_scaled_fit = model.predict(X_test)</w:t>
      </w:r>
    </w:p>
    <w:p w14:paraId="3313A5EA" w14:textId="77777777" w:rsidR="00412EEF" w:rsidRPr="008D3D68" w:rsidRDefault="00412EEF" w:rsidP="00412EEF">
      <w:pPr>
        <w:spacing w:line="480" w:lineRule="auto"/>
        <w:ind w:firstLine="720"/>
      </w:pPr>
      <w:r w:rsidRPr="008D3D68">
        <w:t xml:space="preserve">            </w:t>
      </w:r>
    </w:p>
    <w:p w14:paraId="13D0D70E" w14:textId="77777777" w:rsidR="00412EEF" w:rsidRPr="008D3D68" w:rsidRDefault="00412EEF" w:rsidP="00412EEF">
      <w:pPr>
        <w:spacing w:line="480" w:lineRule="auto"/>
        <w:ind w:firstLine="720"/>
      </w:pPr>
      <w:r w:rsidRPr="008D3D68">
        <w:t xml:space="preserve">            realvalue = y_train * (maxv - minv) + minv</w:t>
      </w:r>
    </w:p>
    <w:p w14:paraId="4DD6EDC8" w14:textId="77777777" w:rsidR="00412EEF" w:rsidRPr="008D3D68" w:rsidRDefault="00412EEF" w:rsidP="00412EEF">
      <w:pPr>
        <w:spacing w:line="480" w:lineRule="auto"/>
        <w:ind w:firstLine="720"/>
      </w:pPr>
      <w:r w:rsidRPr="008D3D68">
        <w:t xml:space="preserve">            predicvalues = y_train_scaled_fit * (maxv - minv) + minv</w:t>
      </w:r>
    </w:p>
    <w:p w14:paraId="496CE640" w14:textId="77777777" w:rsidR="00412EEF" w:rsidRPr="008D3D68" w:rsidRDefault="00412EEF" w:rsidP="00412EEF">
      <w:pPr>
        <w:spacing w:line="480" w:lineRule="auto"/>
        <w:ind w:firstLine="720"/>
      </w:pPr>
    </w:p>
    <w:p w14:paraId="71CA01DC" w14:textId="77777777" w:rsidR="00412EEF" w:rsidRPr="008D3D68" w:rsidRDefault="00412EEF" w:rsidP="00412EEF">
      <w:pPr>
        <w:spacing w:line="480" w:lineRule="auto"/>
        <w:ind w:firstLine="720"/>
      </w:pPr>
      <w:r w:rsidRPr="008D3D68">
        <w:t xml:space="preserve">            realvaluet = y_test * (maxv - minv) + minv</w:t>
      </w:r>
    </w:p>
    <w:p w14:paraId="6DB6423D" w14:textId="77777777" w:rsidR="00412EEF" w:rsidRPr="008D3D68" w:rsidRDefault="00412EEF" w:rsidP="00412EEF">
      <w:pPr>
        <w:spacing w:line="480" w:lineRule="auto"/>
        <w:ind w:firstLine="720"/>
      </w:pPr>
      <w:r w:rsidRPr="008D3D68">
        <w:t xml:space="preserve">            predicvaluest = y_test_scaled_fit * (maxv - minv) + minv</w:t>
      </w:r>
    </w:p>
    <w:p w14:paraId="04181EF7" w14:textId="77777777" w:rsidR="00412EEF" w:rsidRPr="008D3D68" w:rsidRDefault="00412EEF" w:rsidP="00412EEF">
      <w:pPr>
        <w:spacing w:line="480" w:lineRule="auto"/>
        <w:ind w:firstLine="720"/>
      </w:pPr>
    </w:p>
    <w:p w14:paraId="2C68A680" w14:textId="77777777" w:rsidR="00412EEF" w:rsidRPr="008D3D68" w:rsidRDefault="00412EEF" w:rsidP="00412EEF">
      <w:pPr>
        <w:spacing w:line="480" w:lineRule="auto"/>
        <w:ind w:firstLine="720"/>
      </w:pPr>
      <w:r w:rsidRPr="008D3D68">
        <w:t xml:space="preserve">            print("rmse train, "+ str(np.round(np.sqrt(mean_squared_error(realvalue,predicvalues)), 4))+" ,rmse test, "+str(np.round(np.sqrt(mean_squared_error(realvaluet,predicvaluest)), 4))+" ,mae train, "+ str(np.round(mean_absolute_error(realvalue,predicvalues), 4))+" ,mae test, "+str(np.round(mean_absolute_error(realvaluet,predicvaluest), 4))+",r2 train, "+ str(np.round(r2_score(realvalue,predicvalues), 4))+" ,r2 test, "+str(np.round(r2_score(realvaluet,predicvaluest), 4)))</w:t>
      </w:r>
    </w:p>
    <w:p w14:paraId="45C83BE4" w14:textId="77777777" w:rsidR="00412EEF" w:rsidRPr="008D3D68" w:rsidRDefault="00412EEF" w:rsidP="00412EEF">
      <w:pPr>
        <w:spacing w:line="480" w:lineRule="auto"/>
        <w:ind w:firstLine="720"/>
      </w:pPr>
      <w:r w:rsidRPr="008D3D68">
        <w:t xml:space="preserve">            predictnn=[x for x in predicvaluest.reshape(1,-1)[-1]]</w:t>
      </w:r>
    </w:p>
    <w:p w14:paraId="2DAE66EE" w14:textId="77777777" w:rsidR="00412EEF" w:rsidRPr="008D3D68" w:rsidRDefault="00412EEF" w:rsidP="00412EEF">
      <w:pPr>
        <w:spacing w:line="480" w:lineRule="auto"/>
        <w:ind w:firstLine="720"/>
      </w:pPr>
      <w:r w:rsidRPr="008D3D68">
        <w:t xml:space="preserve">            print(predictnn)</w:t>
      </w:r>
    </w:p>
    <w:p w14:paraId="16AF8EC8" w14:textId="77777777" w:rsidR="00412EEF" w:rsidRPr="008D3D68" w:rsidRDefault="00412EEF" w:rsidP="00412EEF">
      <w:pPr>
        <w:spacing w:line="480" w:lineRule="auto"/>
        <w:ind w:firstLine="720"/>
      </w:pPr>
      <w:r w:rsidRPr="008D3D68">
        <w:lastRenderedPageBreak/>
        <w:tab/>
      </w:r>
      <w:r w:rsidRPr="008D3D68">
        <w:tab/>
      </w:r>
      <w:r w:rsidRPr="008D3D68">
        <w:tab/>
        <w:t>plt.plot(realvaluet[1:500])</w:t>
      </w:r>
    </w:p>
    <w:p w14:paraId="68054BB8" w14:textId="77777777" w:rsidR="00412EEF" w:rsidRPr="008D3D68" w:rsidRDefault="00412EEF" w:rsidP="00412EEF">
      <w:pPr>
        <w:spacing w:line="480" w:lineRule="auto"/>
        <w:ind w:firstLine="720"/>
      </w:pPr>
      <w:r w:rsidRPr="008D3D68">
        <w:tab/>
      </w:r>
      <w:r w:rsidRPr="008D3D68">
        <w:tab/>
      </w:r>
      <w:r w:rsidRPr="008D3D68">
        <w:tab/>
        <w:t>plt.plot(predicvaluest[1:500],linestyle='dashed',color='red')</w:t>
      </w:r>
    </w:p>
    <w:p w14:paraId="2E36D379" w14:textId="77777777" w:rsidR="00412EEF" w:rsidRPr="008D3D68" w:rsidRDefault="00412EEF" w:rsidP="00412EEF">
      <w:pPr>
        <w:spacing w:line="480" w:lineRule="auto"/>
        <w:ind w:firstLine="720"/>
      </w:pPr>
      <w:r w:rsidRPr="008D3D68">
        <w:tab/>
      </w:r>
      <w:r w:rsidRPr="008D3D68">
        <w:tab/>
      </w:r>
      <w:r w:rsidRPr="008D3D68">
        <w:tab/>
        <w:t xml:space="preserve">plt.show() </w:t>
      </w:r>
    </w:p>
    <w:p w14:paraId="085B8594" w14:textId="77777777" w:rsidR="00412EEF" w:rsidRPr="008D3D68" w:rsidRDefault="00412EEF" w:rsidP="00412EEF">
      <w:pPr>
        <w:spacing w:line="480" w:lineRule="auto"/>
        <w:ind w:firstLine="720"/>
      </w:pPr>
      <w:r w:rsidRPr="008D3D68">
        <w:t>################</w:t>
      </w:r>
    </w:p>
    <w:p w14:paraId="3A203038" w14:textId="77777777" w:rsidR="00412EEF" w:rsidRPr="008D3D68" w:rsidRDefault="00412EEF" w:rsidP="00412EEF">
      <w:pPr>
        <w:spacing w:line="480" w:lineRule="auto"/>
        <w:ind w:firstLine="720"/>
        <w:rPr>
          <w:b/>
        </w:rPr>
      </w:pPr>
      <w:r w:rsidRPr="008D3D68">
        <w:rPr>
          <w:b/>
        </w:rPr>
        <w:t>Randomforest</w:t>
      </w:r>
    </w:p>
    <w:p w14:paraId="7FE6A9AF" w14:textId="77777777" w:rsidR="00412EEF" w:rsidRPr="008D3D68" w:rsidRDefault="00412EEF" w:rsidP="00412EEF">
      <w:pPr>
        <w:spacing w:line="480" w:lineRule="auto"/>
        <w:ind w:firstLine="720"/>
      </w:pPr>
      <w:r w:rsidRPr="008D3D68">
        <w:t xml:space="preserve">################   </w:t>
      </w:r>
    </w:p>
    <w:p w14:paraId="4F089A81" w14:textId="77777777" w:rsidR="00412EEF" w:rsidRPr="008D3D68" w:rsidRDefault="00412EEF" w:rsidP="00412EEF">
      <w:pPr>
        <w:spacing w:line="480" w:lineRule="auto"/>
        <w:ind w:firstLine="720"/>
      </w:pPr>
      <w:r w:rsidRPr="008D3D68">
        <w:t>for i in range(1,10,1):</w:t>
      </w:r>
    </w:p>
    <w:p w14:paraId="181C317D" w14:textId="77777777" w:rsidR="00412EEF" w:rsidRPr="008D3D68" w:rsidRDefault="00412EEF" w:rsidP="00412EEF">
      <w:pPr>
        <w:spacing w:line="480" w:lineRule="auto"/>
        <w:ind w:firstLine="720"/>
      </w:pPr>
      <w:r w:rsidRPr="008D3D68">
        <w:t xml:space="preserve">    linear_reg =  RandomForestRegressor(max_features= 5, min_samples_split= 10, n_estimators= 30, max_depth= None, min_samples_leaf= 10)#n_estimators= 200)  #tree.DecisionTreeRegressor() #SVR(kernel='rbf', C=1e3, gamma=0.1)</w:t>
      </w:r>
    </w:p>
    <w:p w14:paraId="0CA34E19" w14:textId="77777777" w:rsidR="00412EEF" w:rsidRPr="008D3D68" w:rsidRDefault="00412EEF" w:rsidP="00412EEF">
      <w:pPr>
        <w:spacing w:line="480" w:lineRule="auto"/>
        <w:ind w:firstLine="720"/>
      </w:pPr>
    </w:p>
    <w:p w14:paraId="6FF7C5B5" w14:textId="77777777" w:rsidR="00412EEF" w:rsidRPr="008D3D68" w:rsidRDefault="00412EEF" w:rsidP="00412EEF">
      <w:pPr>
        <w:spacing w:line="480" w:lineRule="auto"/>
        <w:ind w:firstLine="720"/>
      </w:pPr>
      <w:r w:rsidRPr="008D3D68">
        <w:t xml:space="preserve">    reg_scaled = linear_reg.fit(X_train, y_train)</w:t>
      </w:r>
    </w:p>
    <w:p w14:paraId="0F68AC8A" w14:textId="77777777" w:rsidR="00412EEF" w:rsidRPr="008D3D68" w:rsidRDefault="00412EEF" w:rsidP="00412EEF">
      <w:pPr>
        <w:spacing w:line="480" w:lineRule="auto"/>
        <w:ind w:firstLine="720"/>
      </w:pPr>
    </w:p>
    <w:p w14:paraId="3DAFE04E" w14:textId="77777777" w:rsidR="00412EEF" w:rsidRPr="008D3D68" w:rsidRDefault="00412EEF" w:rsidP="00412EEF">
      <w:pPr>
        <w:spacing w:line="480" w:lineRule="auto"/>
        <w:ind w:firstLine="720"/>
      </w:pPr>
      <w:r w:rsidRPr="008D3D68">
        <w:t xml:space="preserve">    y_train_scaled_fit = reg_scaled.predict(X_train)</w:t>
      </w:r>
    </w:p>
    <w:p w14:paraId="1F3CF6B1" w14:textId="77777777" w:rsidR="00412EEF" w:rsidRPr="008D3D68" w:rsidRDefault="00412EEF" w:rsidP="00412EEF">
      <w:pPr>
        <w:spacing w:line="480" w:lineRule="auto"/>
        <w:ind w:firstLine="720"/>
      </w:pPr>
      <w:r w:rsidRPr="008D3D68">
        <w:t xml:space="preserve">    realvalue = y_train * (maxv - minv) + minv</w:t>
      </w:r>
    </w:p>
    <w:p w14:paraId="00D09C6D" w14:textId="77777777" w:rsidR="00412EEF" w:rsidRPr="008D3D68" w:rsidRDefault="00412EEF" w:rsidP="00412EEF">
      <w:pPr>
        <w:spacing w:line="480" w:lineRule="auto"/>
        <w:ind w:firstLine="720"/>
      </w:pPr>
      <w:r w:rsidRPr="008D3D68">
        <w:t xml:space="preserve">    predicvalues = y_train_scaled_fit * (maxv - minv) + minv</w:t>
      </w:r>
    </w:p>
    <w:p w14:paraId="5E0DB6F2" w14:textId="77777777" w:rsidR="00412EEF" w:rsidRPr="008D3D68" w:rsidRDefault="00412EEF" w:rsidP="00412EEF">
      <w:pPr>
        <w:spacing w:line="480" w:lineRule="auto"/>
        <w:ind w:firstLine="720"/>
      </w:pPr>
      <w:r w:rsidRPr="008D3D68">
        <w:t xml:space="preserve">    #print(realvalue)</w:t>
      </w:r>
    </w:p>
    <w:p w14:paraId="4F304857" w14:textId="77777777" w:rsidR="00412EEF" w:rsidRPr="008D3D68" w:rsidRDefault="00412EEF" w:rsidP="00412EEF">
      <w:pPr>
        <w:spacing w:line="480" w:lineRule="auto"/>
        <w:ind w:firstLine="720"/>
      </w:pPr>
      <w:r w:rsidRPr="008D3D68">
        <w:t xml:space="preserve">    y_test_scaled_fit = reg_scaled.predict(X_test)</w:t>
      </w:r>
    </w:p>
    <w:p w14:paraId="0A542287" w14:textId="77777777" w:rsidR="00412EEF" w:rsidRPr="008D3D68" w:rsidRDefault="00412EEF" w:rsidP="00412EEF">
      <w:pPr>
        <w:spacing w:line="480" w:lineRule="auto"/>
        <w:ind w:firstLine="720"/>
      </w:pPr>
      <w:r w:rsidRPr="008D3D68">
        <w:t xml:space="preserve">    realvaluet = y_test * (maxv - minv) + minv</w:t>
      </w:r>
    </w:p>
    <w:p w14:paraId="58BD3E41" w14:textId="77777777" w:rsidR="00412EEF" w:rsidRPr="008D3D68" w:rsidRDefault="00412EEF" w:rsidP="00412EEF">
      <w:pPr>
        <w:spacing w:line="480" w:lineRule="auto"/>
        <w:ind w:firstLine="720"/>
      </w:pPr>
      <w:r w:rsidRPr="008D3D68">
        <w:t xml:space="preserve">    predicvaluestf = y_test_scaled_fit * (maxv - minv) + minv</w:t>
      </w:r>
    </w:p>
    <w:p w14:paraId="6F0A19B4" w14:textId="77777777" w:rsidR="00412EEF" w:rsidRPr="008D3D68" w:rsidRDefault="00412EEF" w:rsidP="00412EEF">
      <w:pPr>
        <w:spacing w:line="480" w:lineRule="auto"/>
        <w:ind w:firstLine="720"/>
      </w:pPr>
    </w:p>
    <w:p w14:paraId="71890347" w14:textId="77777777" w:rsidR="00412EEF" w:rsidRPr="008D3D68" w:rsidRDefault="00412EEF" w:rsidP="00412EEF">
      <w:pPr>
        <w:spacing w:line="480" w:lineRule="auto"/>
        <w:ind w:firstLine="720"/>
      </w:pPr>
      <w:r w:rsidRPr="008D3D68">
        <w:t xml:space="preserve">    print("rmse train, "+ str(np.round(np.sqrt(mean_squared_error(realvalue,predicvalues)), 4))+" ,rmse test, </w:t>
      </w:r>
      <w:r w:rsidRPr="008D3D68">
        <w:lastRenderedPageBreak/>
        <w:t>"+str(np.round(np.sqrt(mean_squared_error(realvaluet,predicvaluestf)), 4))+" ,mae train, "+ str(np.round(mean_absolute_error(realvalue,predicvalues), 4))+" ,mae test, "+str(np.round(mean_absolute_error(realvaluet,predicvaluestf), 4))+",r2 train, "+ str(np.round(r2_score(realvalue,predicvalues), 4))+" ,r2 test, "+str(np.round(r2_score(realvaluet,predicvaluestf), 4)))</w:t>
      </w:r>
    </w:p>
    <w:p w14:paraId="304FA26C" w14:textId="77777777" w:rsidR="00412EEF" w:rsidRPr="008D3D68" w:rsidRDefault="00412EEF" w:rsidP="00412EEF">
      <w:pPr>
        <w:spacing w:line="480" w:lineRule="auto"/>
        <w:ind w:firstLine="720"/>
      </w:pPr>
      <w:r w:rsidRPr="008D3D68">
        <w:t xml:space="preserve">    predict=[x for x in predicvaluestf]</w:t>
      </w:r>
    </w:p>
    <w:p w14:paraId="7A16C4CD" w14:textId="77777777" w:rsidR="00412EEF" w:rsidRPr="008D3D68" w:rsidRDefault="00412EEF" w:rsidP="00412EEF">
      <w:pPr>
        <w:spacing w:line="480" w:lineRule="auto"/>
        <w:ind w:firstLine="720"/>
      </w:pPr>
      <w:r w:rsidRPr="008D3D68">
        <w:t xml:space="preserve">    print("predict")</w:t>
      </w:r>
    </w:p>
    <w:p w14:paraId="5688D5D2" w14:textId="77777777" w:rsidR="00412EEF" w:rsidRPr="008D3D68" w:rsidRDefault="00412EEF" w:rsidP="00412EEF">
      <w:pPr>
        <w:spacing w:line="480" w:lineRule="auto"/>
        <w:ind w:firstLine="720"/>
      </w:pPr>
      <w:r w:rsidRPr="008D3D68">
        <w:t xml:space="preserve">    print(predict)</w:t>
      </w:r>
    </w:p>
    <w:p w14:paraId="5A7FC21D" w14:textId="77777777" w:rsidR="00412EEF" w:rsidRPr="008D3D68" w:rsidRDefault="00412EEF" w:rsidP="00412EEF">
      <w:pPr>
        <w:spacing w:line="480" w:lineRule="auto"/>
        <w:ind w:firstLine="720"/>
      </w:pPr>
      <w:r w:rsidRPr="008D3D68">
        <w:t xml:space="preserve">    real=[x for x in realvaluet]</w:t>
      </w:r>
    </w:p>
    <w:p w14:paraId="7246B0CB" w14:textId="77777777" w:rsidR="00412EEF" w:rsidRPr="008D3D68" w:rsidRDefault="00412EEF" w:rsidP="00412EEF">
      <w:pPr>
        <w:spacing w:line="480" w:lineRule="auto"/>
        <w:ind w:firstLine="720"/>
      </w:pPr>
      <w:r w:rsidRPr="008D3D68">
        <w:tab/>
        <w:t>plt.plot(realvaluet[1:500])</w:t>
      </w:r>
    </w:p>
    <w:p w14:paraId="1CF948EB" w14:textId="77777777" w:rsidR="00412EEF" w:rsidRPr="008D3D68" w:rsidRDefault="00412EEF" w:rsidP="00412EEF">
      <w:pPr>
        <w:spacing w:line="480" w:lineRule="auto"/>
        <w:ind w:firstLine="720"/>
      </w:pPr>
      <w:r w:rsidRPr="008D3D68">
        <w:tab/>
        <w:t>plt.plot(predicvaluest[1:500],linestyle='dashed',color='red')</w:t>
      </w:r>
    </w:p>
    <w:p w14:paraId="226F2BE0" w14:textId="77777777" w:rsidR="00412EEF" w:rsidRPr="008D3D68" w:rsidRDefault="00412EEF" w:rsidP="00412EEF">
      <w:pPr>
        <w:spacing w:line="480" w:lineRule="auto"/>
        <w:ind w:firstLine="720"/>
      </w:pPr>
      <w:r w:rsidRPr="008D3D68">
        <w:tab/>
        <w:t xml:space="preserve">plt.show() </w:t>
      </w:r>
    </w:p>
    <w:p w14:paraId="1DF2F550" w14:textId="77777777" w:rsidR="00412EEF" w:rsidRPr="008D3D68" w:rsidRDefault="00412EEF" w:rsidP="00412EEF">
      <w:pPr>
        <w:spacing w:line="480" w:lineRule="auto"/>
        <w:ind w:firstLine="720"/>
      </w:pPr>
      <w:r w:rsidRPr="008D3D68">
        <w:t>print('---realvalue----------------')</w:t>
      </w:r>
    </w:p>
    <w:p w14:paraId="0CB9B5BD" w14:textId="77777777" w:rsidR="00412EEF" w:rsidRPr="008D3D68" w:rsidRDefault="00412EEF" w:rsidP="00412EEF">
      <w:pPr>
        <w:spacing w:line="480" w:lineRule="auto"/>
        <w:ind w:firstLine="720"/>
      </w:pPr>
      <w:r w:rsidRPr="008D3D68">
        <w:t>print(real)</w:t>
      </w:r>
    </w:p>
    <w:p w14:paraId="4B7DC590" w14:textId="77777777" w:rsidR="00412EEF" w:rsidRPr="008D3D68" w:rsidRDefault="00412EEF" w:rsidP="00412EEF">
      <w:pPr>
        <w:spacing w:line="480" w:lineRule="auto"/>
        <w:ind w:firstLine="720"/>
      </w:pPr>
      <w:r w:rsidRPr="008D3D68">
        <w:t>################</w:t>
      </w:r>
    </w:p>
    <w:p w14:paraId="3310FE1B" w14:textId="77777777" w:rsidR="00412EEF" w:rsidRPr="008D3D68" w:rsidRDefault="00412EEF" w:rsidP="00412EEF">
      <w:pPr>
        <w:spacing w:line="480" w:lineRule="auto"/>
        <w:ind w:firstLine="720"/>
        <w:rPr>
          <w:b/>
        </w:rPr>
      </w:pPr>
      <w:r w:rsidRPr="008D3D68">
        <w:rPr>
          <w:b/>
        </w:rPr>
        <w:t>Decision Tree</w:t>
      </w:r>
    </w:p>
    <w:p w14:paraId="2DF10EA7" w14:textId="77777777" w:rsidR="00412EEF" w:rsidRPr="008D3D68" w:rsidRDefault="00412EEF" w:rsidP="00412EEF">
      <w:pPr>
        <w:spacing w:line="480" w:lineRule="auto"/>
        <w:ind w:firstLine="720"/>
      </w:pPr>
      <w:r w:rsidRPr="008D3D68">
        <w:t xml:space="preserve">################ </w:t>
      </w:r>
    </w:p>
    <w:p w14:paraId="13CBE307" w14:textId="77777777" w:rsidR="00412EEF" w:rsidRPr="008D3D68" w:rsidRDefault="00412EEF" w:rsidP="00412EEF">
      <w:pPr>
        <w:spacing w:line="480" w:lineRule="auto"/>
        <w:ind w:firstLine="720"/>
      </w:pPr>
      <w:r w:rsidRPr="008D3D68">
        <w:t>for i in range(1,10,1):</w:t>
      </w:r>
    </w:p>
    <w:p w14:paraId="0FD14C87" w14:textId="77777777" w:rsidR="00412EEF" w:rsidRPr="008D3D68" w:rsidRDefault="00412EEF" w:rsidP="00412EEF">
      <w:pPr>
        <w:spacing w:line="480" w:lineRule="auto"/>
        <w:ind w:firstLine="720"/>
      </w:pPr>
      <w:r w:rsidRPr="008D3D68">
        <w:t xml:space="preserve">    linear_reg =  DecisionTreeRegressor(max_features= 5, min_samples_split=3, max_depth= None, min_samples_leaf= 3)#n_estimators= 200)  #tree.DecisionTreeRegressor() #SVR(kernel='rbf', C=1e3, gamma=0.1)</w:t>
      </w:r>
    </w:p>
    <w:p w14:paraId="6B71875F" w14:textId="77777777" w:rsidR="00412EEF" w:rsidRPr="008D3D68" w:rsidRDefault="00412EEF" w:rsidP="00412EEF">
      <w:pPr>
        <w:spacing w:line="480" w:lineRule="auto"/>
        <w:ind w:firstLine="720"/>
      </w:pPr>
    </w:p>
    <w:p w14:paraId="5FEC20E4" w14:textId="5A8B6DC2" w:rsidR="00412EEF" w:rsidRPr="008D3D68" w:rsidRDefault="00412EEF" w:rsidP="00412EEF">
      <w:pPr>
        <w:spacing w:line="480" w:lineRule="auto"/>
        <w:ind w:firstLine="720"/>
      </w:pPr>
      <w:r w:rsidRPr="008D3D68">
        <w:t xml:space="preserve">    reg_scaled = linear_reg.fit(X_train, y_train)</w:t>
      </w:r>
    </w:p>
    <w:p w14:paraId="00B6AFC3" w14:textId="77777777" w:rsidR="00412EEF" w:rsidRPr="008D3D68" w:rsidRDefault="00412EEF" w:rsidP="00412EEF">
      <w:pPr>
        <w:spacing w:line="480" w:lineRule="auto"/>
        <w:ind w:firstLine="720"/>
      </w:pPr>
      <w:r w:rsidRPr="008D3D68">
        <w:lastRenderedPageBreak/>
        <w:t xml:space="preserve">    y_train_scaled_fit = reg_scaled.predict(X_train)</w:t>
      </w:r>
    </w:p>
    <w:p w14:paraId="7B8172A6" w14:textId="77777777" w:rsidR="00412EEF" w:rsidRPr="008D3D68" w:rsidRDefault="00412EEF" w:rsidP="00412EEF">
      <w:pPr>
        <w:spacing w:line="480" w:lineRule="auto"/>
        <w:ind w:firstLine="720"/>
      </w:pPr>
      <w:r w:rsidRPr="008D3D68">
        <w:t xml:space="preserve">    realvalue = y_train * (maxv - minv) + minv</w:t>
      </w:r>
    </w:p>
    <w:p w14:paraId="30184DF5" w14:textId="77777777" w:rsidR="00412EEF" w:rsidRPr="008D3D68" w:rsidRDefault="00412EEF" w:rsidP="00412EEF">
      <w:pPr>
        <w:spacing w:line="480" w:lineRule="auto"/>
        <w:ind w:firstLine="720"/>
      </w:pPr>
      <w:r w:rsidRPr="008D3D68">
        <w:t xml:space="preserve">    predicvalues = y_train_scaled_fit * (maxv - minv) + minv</w:t>
      </w:r>
    </w:p>
    <w:p w14:paraId="2F737491" w14:textId="77777777" w:rsidR="00412EEF" w:rsidRPr="008D3D68" w:rsidRDefault="00412EEF" w:rsidP="00412EEF">
      <w:pPr>
        <w:spacing w:line="480" w:lineRule="auto"/>
        <w:ind w:firstLine="720"/>
      </w:pPr>
      <w:r w:rsidRPr="008D3D68">
        <w:t xml:space="preserve">    #print(realvalue)</w:t>
      </w:r>
    </w:p>
    <w:p w14:paraId="7B4B99DE" w14:textId="77777777" w:rsidR="00412EEF" w:rsidRPr="008D3D68" w:rsidRDefault="00412EEF" w:rsidP="00412EEF">
      <w:pPr>
        <w:spacing w:line="480" w:lineRule="auto"/>
        <w:ind w:firstLine="720"/>
      </w:pPr>
      <w:r w:rsidRPr="008D3D68">
        <w:t xml:space="preserve">    y_test_scaled_fit = reg_scaled.predict(X_test)</w:t>
      </w:r>
    </w:p>
    <w:p w14:paraId="1E5AC686" w14:textId="77777777" w:rsidR="00412EEF" w:rsidRPr="008D3D68" w:rsidRDefault="00412EEF" w:rsidP="00412EEF">
      <w:pPr>
        <w:spacing w:line="480" w:lineRule="auto"/>
        <w:ind w:firstLine="720"/>
      </w:pPr>
      <w:r w:rsidRPr="008D3D68">
        <w:t xml:space="preserve">    realvaluet = y_test * (maxv - minv) + minv</w:t>
      </w:r>
    </w:p>
    <w:p w14:paraId="1B7EB350" w14:textId="77777777" w:rsidR="00412EEF" w:rsidRPr="008D3D68" w:rsidRDefault="00412EEF" w:rsidP="00412EEF">
      <w:pPr>
        <w:spacing w:line="480" w:lineRule="auto"/>
        <w:ind w:firstLine="720"/>
      </w:pPr>
      <w:r w:rsidRPr="008D3D68">
        <w:t xml:space="preserve">    predicvaluestf = y_test_scaled_fit * (maxv - minv) + minv</w:t>
      </w:r>
    </w:p>
    <w:p w14:paraId="66B1B31E" w14:textId="77777777" w:rsidR="00412EEF" w:rsidRPr="008D3D68" w:rsidRDefault="00412EEF" w:rsidP="00412EEF">
      <w:pPr>
        <w:spacing w:line="480" w:lineRule="auto"/>
        <w:ind w:firstLine="720"/>
      </w:pPr>
    </w:p>
    <w:p w14:paraId="4A31626F" w14:textId="77777777" w:rsidR="00412EEF" w:rsidRPr="008D3D68" w:rsidRDefault="00412EEF" w:rsidP="00412EEF">
      <w:pPr>
        <w:spacing w:line="480" w:lineRule="auto"/>
        <w:ind w:firstLine="720"/>
      </w:pPr>
      <w:r w:rsidRPr="008D3D68">
        <w:t xml:space="preserve">    print("rmse train, "+ str(np.round(np.sqrt(mean_squared_error(realvalue,predicvalues)), 4))+" ,rmse test, "+str(np.round(np.sqrt(mean_squared_error(realvaluet,predicvaluestf)), 4))+" ,mae train, "+ str(np.round(mean_absolute_error(realvalue,predicvalues), 4))+" ,mae test, "+str(np.round(mean_absolute_error(realvaluet,predicvaluestf), 4))+",r2 train, "+ str(np.round(r2_score(realvalue,predicvalues), 4))+" ,r2 test, "+str(np.round(r2_score(realvaluet,predicvaluestf), 4)))</w:t>
      </w:r>
    </w:p>
    <w:p w14:paraId="639A22AD" w14:textId="77777777" w:rsidR="00412EEF" w:rsidRPr="008D3D68" w:rsidRDefault="00412EEF" w:rsidP="00412EEF">
      <w:pPr>
        <w:spacing w:line="480" w:lineRule="auto"/>
        <w:ind w:firstLine="720"/>
      </w:pPr>
      <w:r w:rsidRPr="008D3D68">
        <w:t xml:space="preserve">    predict=[x for x in predicvaluestf]</w:t>
      </w:r>
    </w:p>
    <w:p w14:paraId="2B312555" w14:textId="77777777" w:rsidR="00412EEF" w:rsidRPr="008D3D68" w:rsidRDefault="00412EEF" w:rsidP="00412EEF">
      <w:pPr>
        <w:spacing w:line="480" w:lineRule="auto"/>
        <w:ind w:firstLine="720"/>
      </w:pPr>
      <w:r w:rsidRPr="008D3D68">
        <w:t xml:space="preserve">    print("predict")</w:t>
      </w:r>
    </w:p>
    <w:p w14:paraId="17720998" w14:textId="77777777" w:rsidR="00412EEF" w:rsidRPr="008D3D68" w:rsidRDefault="00412EEF" w:rsidP="00412EEF">
      <w:pPr>
        <w:spacing w:line="480" w:lineRule="auto"/>
        <w:ind w:firstLine="720"/>
      </w:pPr>
      <w:r w:rsidRPr="008D3D68">
        <w:t xml:space="preserve">    print(predict)</w:t>
      </w:r>
    </w:p>
    <w:p w14:paraId="0CE6CC49" w14:textId="77777777" w:rsidR="00412EEF" w:rsidRPr="008D3D68" w:rsidRDefault="00412EEF" w:rsidP="00412EEF">
      <w:pPr>
        <w:spacing w:line="480" w:lineRule="auto"/>
        <w:ind w:firstLine="720"/>
      </w:pPr>
      <w:r w:rsidRPr="008D3D68">
        <w:t xml:space="preserve">    real=[x for x in realvaluet]</w:t>
      </w:r>
    </w:p>
    <w:p w14:paraId="0D37CB9D" w14:textId="77777777" w:rsidR="00412EEF" w:rsidRPr="008D3D68" w:rsidRDefault="00412EEF" w:rsidP="00412EEF">
      <w:pPr>
        <w:spacing w:line="480" w:lineRule="auto"/>
        <w:ind w:firstLine="720"/>
      </w:pPr>
      <w:r w:rsidRPr="008D3D68">
        <w:tab/>
        <w:t>plt.plot(realvaluet[1:3500])</w:t>
      </w:r>
    </w:p>
    <w:p w14:paraId="308AF744" w14:textId="77777777" w:rsidR="00412EEF" w:rsidRPr="008D3D68" w:rsidRDefault="00412EEF" w:rsidP="00412EEF">
      <w:pPr>
        <w:spacing w:line="480" w:lineRule="auto"/>
        <w:ind w:firstLine="720"/>
      </w:pPr>
      <w:r w:rsidRPr="008D3D68">
        <w:tab/>
        <w:t>plt.plot(predicvaluestf[1:3500],linestyle='dashed',color='red')</w:t>
      </w:r>
    </w:p>
    <w:p w14:paraId="5E3CAC24" w14:textId="77777777" w:rsidR="00412EEF" w:rsidRPr="008D3D68" w:rsidRDefault="00412EEF" w:rsidP="00412EEF">
      <w:pPr>
        <w:spacing w:line="480" w:lineRule="auto"/>
        <w:ind w:firstLine="720"/>
      </w:pPr>
      <w:r w:rsidRPr="008D3D68">
        <w:tab/>
        <w:t xml:space="preserve">plt.show()   </w:t>
      </w:r>
    </w:p>
    <w:p w14:paraId="58A4C302" w14:textId="77777777" w:rsidR="00412EEF" w:rsidRPr="008D3D68" w:rsidRDefault="00412EEF" w:rsidP="00412EEF">
      <w:pPr>
        <w:spacing w:line="480" w:lineRule="auto"/>
        <w:ind w:firstLine="720"/>
      </w:pPr>
      <w:r w:rsidRPr="008D3D68">
        <w:t>################</w:t>
      </w:r>
    </w:p>
    <w:p w14:paraId="43DA0D13" w14:textId="77777777" w:rsidR="00412EEF" w:rsidRPr="008D3D68" w:rsidRDefault="00412EEF" w:rsidP="00412EEF">
      <w:pPr>
        <w:spacing w:line="480" w:lineRule="auto"/>
        <w:ind w:firstLine="720"/>
        <w:rPr>
          <w:b/>
        </w:rPr>
      </w:pPr>
      <w:r w:rsidRPr="008D3D68">
        <w:rPr>
          <w:b/>
        </w:rPr>
        <w:lastRenderedPageBreak/>
        <w:t>SVR</w:t>
      </w:r>
    </w:p>
    <w:p w14:paraId="1F347A94" w14:textId="77777777" w:rsidR="00412EEF" w:rsidRPr="008D3D68" w:rsidRDefault="00412EEF" w:rsidP="00412EEF">
      <w:pPr>
        <w:spacing w:line="480" w:lineRule="auto"/>
        <w:ind w:firstLine="720"/>
      </w:pPr>
      <w:r w:rsidRPr="008D3D68">
        <w:t xml:space="preserve">################ </w:t>
      </w:r>
    </w:p>
    <w:p w14:paraId="3B4F5017" w14:textId="77777777" w:rsidR="00412EEF" w:rsidRPr="008D3D68" w:rsidRDefault="00412EEF" w:rsidP="00412EEF">
      <w:pPr>
        <w:spacing w:line="480" w:lineRule="auto"/>
        <w:ind w:firstLine="720"/>
      </w:pPr>
      <w:r w:rsidRPr="008D3D68">
        <w:t>for i in range(1,10,1):</w:t>
      </w:r>
    </w:p>
    <w:p w14:paraId="6CC05167" w14:textId="77777777" w:rsidR="00412EEF" w:rsidRPr="008D3D68" w:rsidRDefault="00412EEF" w:rsidP="00412EEF">
      <w:pPr>
        <w:spacing w:line="480" w:lineRule="auto"/>
        <w:ind w:firstLine="720"/>
      </w:pPr>
      <w:r w:rsidRPr="008D3D68">
        <w:t xml:space="preserve">    linear_reg =  SVR(kernel='rbf', C=1, gamma=0.001)</w:t>
      </w:r>
    </w:p>
    <w:p w14:paraId="28FFCE76" w14:textId="77777777" w:rsidR="00412EEF" w:rsidRPr="008D3D68" w:rsidRDefault="00412EEF" w:rsidP="00412EEF">
      <w:pPr>
        <w:spacing w:line="480" w:lineRule="auto"/>
        <w:ind w:firstLine="720"/>
      </w:pPr>
      <w:r w:rsidRPr="008D3D68">
        <w:t xml:space="preserve">    reg_scaled = linear_reg.fit(X_train, y_train)</w:t>
      </w:r>
    </w:p>
    <w:p w14:paraId="78A04A06" w14:textId="77777777" w:rsidR="00412EEF" w:rsidRPr="008D3D68" w:rsidRDefault="00412EEF" w:rsidP="00412EEF">
      <w:pPr>
        <w:spacing w:line="480" w:lineRule="auto"/>
        <w:ind w:firstLine="720"/>
      </w:pPr>
      <w:r w:rsidRPr="008D3D68">
        <w:t xml:space="preserve">    y_train_scaled_fit = reg_scaled.predict(X_train)</w:t>
      </w:r>
    </w:p>
    <w:p w14:paraId="3844BB1F" w14:textId="77777777" w:rsidR="00412EEF" w:rsidRPr="008D3D68" w:rsidRDefault="00412EEF" w:rsidP="00412EEF">
      <w:pPr>
        <w:spacing w:line="480" w:lineRule="auto"/>
        <w:ind w:firstLine="720"/>
      </w:pPr>
      <w:r w:rsidRPr="008D3D68">
        <w:t xml:space="preserve">    realvalue = y_train * (maxv - minv) + minv</w:t>
      </w:r>
    </w:p>
    <w:p w14:paraId="783AC4E9" w14:textId="71CCD81B" w:rsidR="00412EEF" w:rsidRPr="008D3D68" w:rsidRDefault="00412EEF" w:rsidP="00412EEF">
      <w:pPr>
        <w:spacing w:line="480" w:lineRule="auto"/>
        <w:ind w:firstLine="720"/>
      </w:pPr>
      <w:r w:rsidRPr="008D3D68">
        <w:t xml:space="preserve">    predicvaluesvm = y_train_scaled_fit * (maxv - minv) + minv</w:t>
      </w:r>
    </w:p>
    <w:p w14:paraId="01A11569" w14:textId="77777777" w:rsidR="00412EEF" w:rsidRPr="008D3D68" w:rsidRDefault="00412EEF" w:rsidP="00412EEF">
      <w:pPr>
        <w:spacing w:line="480" w:lineRule="auto"/>
        <w:ind w:firstLine="720"/>
      </w:pPr>
      <w:r w:rsidRPr="008D3D68">
        <w:t xml:space="preserve">    y_test_scaled_fit = reg_scaled.predict(X_test)</w:t>
      </w:r>
    </w:p>
    <w:p w14:paraId="1BBF0CE0" w14:textId="77777777" w:rsidR="00412EEF" w:rsidRPr="008D3D68" w:rsidRDefault="00412EEF" w:rsidP="00412EEF">
      <w:pPr>
        <w:spacing w:line="480" w:lineRule="auto"/>
        <w:ind w:firstLine="720"/>
      </w:pPr>
      <w:r w:rsidRPr="008D3D68">
        <w:t xml:space="preserve">    realvaluetsvm = y_test * (maxv - minv) + minv</w:t>
      </w:r>
    </w:p>
    <w:p w14:paraId="25FE59AF" w14:textId="4B17F989" w:rsidR="00412EEF" w:rsidRPr="008D3D68" w:rsidRDefault="00412EEF" w:rsidP="00412EEF">
      <w:pPr>
        <w:spacing w:line="480" w:lineRule="auto"/>
        <w:ind w:firstLine="720"/>
      </w:pPr>
      <w:r w:rsidRPr="008D3D68">
        <w:t xml:space="preserve">    predicvaluestsvm = y_test_scaled_fit * (maxv - minv) + minv</w:t>
      </w:r>
    </w:p>
    <w:p w14:paraId="29C358B8" w14:textId="77777777" w:rsidR="00412EEF" w:rsidRPr="008D3D68" w:rsidRDefault="00412EEF" w:rsidP="00412EEF">
      <w:pPr>
        <w:spacing w:line="480" w:lineRule="auto"/>
        <w:ind w:firstLine="720"/>
      </w:pPr>
      <w:r w:rsidRPr="008D3D68">
        <w:t xml:space="preserve">    print("rmse train, "+ str(np.round(np.sqrt(mean_squared_error(realvalue,predicvaluesvm)), 4))+" ,rmse test, "+str(np.round(np.sqrt(mean_squared_error(realvaluetsvm,predicvaluestsvm)), 4))+" ,mae train, "+ str(np.round(mean_absolute_error(realvalue,predicvaluesvm), 4))+" ,mae test, "+str(np.round(mean_absolute_error(realvaluetsvm,predicvaluestsvm), 4))+",r2 train, "+ str(np.round(r2_score(realvalue,predicvaluesvm), 4))+" ,r2 test, "+str(np.round(r2_score(realvaluetsvm,predicvaluestsvm), 4)))</w:t>
      </w:r>
    </w:p>
    <w:p w14:paraId="462F4746" w14:textId="77777777" w:rsidR="00412EEF" w:rsidRPr="008D3D68" w:rsidRDefault="00412EEF" w:rsidP="00412EEF">
      <w:pPr>
        <w:spacing w:line="480" w:lineRule="auto"/>
        <w:ind w:firstLine="720"/>
      </w:pPr>
      <w:r w:rsidRPr="008D3D68">
        <w:t xml:space="preserve">    predict=[x for x in predicvaluestsvm]</w:t>
      </w:r>
    </w:p>
    <w:p w14:paraId="1ECE2202" w14:textId="77777777" w:rsidR="00412EEF" w:rsidRPr="008D3D68" w:rsidRDefault="00412EEF" w:rsidP="00412EEF">
      <w:pPr>
        <w:spacing w:line="480" w:lineRule="auto"/>
        <w:ind w:firstLine="720"/>
      </w:pPr>
      <w:r w:rsidRPr="008D3D68">
        <w:t xml:space="preserve">    print("predict")</w:t>
      </w:r>
    </w:p>
    <w:p w14:paraId="64FB7327" w14:textId="77777777" w:rsidR="00412EEF" w:rsidRPr="008D3D68" w:rsidRDefault="00412EEF" w:rsidP="00412EEF">
      <w:pPr>
        <w:spacing w:line="480" w:lineRule="auto"/>
        <w:ind w:firstLine="720"/>
      </w:pPr>
      <w:r w:rsidRPr="008D3D68">
        <w:t xml:space="preserve">    print(predict)</w:t>
      </w:r>
    </w:p>
    <w:p w14:paraId="1D7D8380" w14:textId="77777777" w:rsidR="00412EEF" w:rsidRPr="008D3D68" w:rsidRDefault="00412EEF" w:rsidP="00412EEF">
      <w:pPr>
        <w:spacing w:line="480" w:lineRule="auto"/>
        <w:ind w:firstLine="720"/>
      </w:pPr>
      <w:r w:rsidRPr="008D3D68">
        <w:tab/>
        <w:t>plt.plot(realvaluetsvm[1:500])</w:t>
      </w:r>
    </w:p>
    <w:p w14:paraId="732A814A" w14:textId="77777777" w:rsidR="00412EEF" w:rsidRPr="008D3D68" w:rsidRDefault="00412EEF" w:rsidP="00412EEF">
      <w:pPr>
        <w:spacing w:line="480" w:lineRule="auto"/>
        <w:ind w:firstLine="720"/>
      </w:pPr>
      <w:r w:rsidRPr="008D3D68">
        <w:tab/>
        <w:t>plt.plot(predicvaluestsvm[1:500],linestyle='dashed',color='red')</w:t>
      </w:r>
    </w:p>
    <w:p w14:paraId="40AEF223" w14:textId="77777777" w:rsidR="00412EEF" w:rsidRPr="008D3D68" w:rsidRDefault="00412EEF" w:rsidP="00412EEF">
      <w:pPr>
        <w:spacing w:line="480" w:lineRule="auto"/>
        <w:ind w:firstLine="720"/>
      </w:pPr>
      <w:r w:rsidRPr="008D3D68">
        <w:lastRenderedPageBreak/>
        <w:tab/>
        <w:t xml:space="preserve">plt.show() </w:t>
      </w:r>
    </w:p>
    <w:p w14:paraId="128C051B" w14:textId="77777777" w:rsidR="00412EEF" w:rsidRPr="008D3D68" w:rsidRDefault="00412EEF" w:rsidP="00412EEF">
      <w:pPr>
        <w:spacing w:line="480" w:lineRule="auto"/>
        <w:ind w:firstLine="720"/>
      </w:pPr>
      <w:r w:rsidRPr="008D3D68">
        <w:t>################</w:t>
      </w:r>
    </w:p>
    <w:p w14:paraId="20AC8EDD" w14:textId="77777777" w:rsidR="00412EEF" w:rsidRPr="008D3D68" w:rsidRDefault="00412EEF" w:rsidP="00412EEF">
      <w:pPr>
        <w:spacing w:line="480" w:lineRule="auto"/>
        <w:ind w:firstLine="720"/>
        <w:rPr>
          <w:b/>
        </w:rPr>
      </w:pPr>
      <w:r w:rsidRPr="008D3D68">
        <w:rPr>
          <w:b/>
        </w:rPr>
        <w:t>Linear Regression</w:t>
      </w:r>
    </w:p>
    <w:p w14:paraId="16F174A7" w14:textId="77777777" w:rsidR="00412EEF" w:rsidRPr="008D3D68" w:rsidRDefault="00412EEF" w:rsidP="00412EEF">
      <w:pPr>
        <w:spacing w:line="480" w:lineRule="auto"/>
        <w:ind w:firstLine="720"/>
      </w:pPr>
      <w:r w:rsidRPr="008D3D68">
        <w:t xml:space="preserve">################ </w:t>
      </w:r>
    </w:p>
    <w:p w14:paraId="4814DF44" w14:textId="77777777" w:rsidR="00412EEF" w:rsidRPr="008D3D68" w:rsidRDefault="00412EEF" w:rsidP="00412EEF">
      <w:pPr>
        <w:spacing w:line="480" w:lineRule="auto"/>
        <w:ind w:firstLine="720"/>
      </w:pPr>
      <w:r w:rsidRPr="008D3D68">
        <w:t>from sklearn.linear_model import LinearRegression</w:t>
      </w:r>
    </w:p>
    <w:p w14:paraId="63C6212C" w14:textId="77777777" w:rsidR="00412EEF" w:rsidRPr="008D3D68" w:rsidRDefault="00412EEF" w:rsidP="00412EEF">
      <w:pPr>
        <w:spacing w:line="480" w:lineRule="auto"/>
        <w:ind w:firstLine="720"/>
      </w:pPr>
      <w:r w:rsidRPr="008D3D68">
        <w:t>for i in range(1,2,1):</w:t>
      </w:r>
    </w:p>
    <w:p w14:paraId="42F37D49" w14:textId="77777777" w:rsidR="00412EEF" w:rsidRPr="008D3D68" w:rsidRDefault="00412EEF" w:rsidP="00412EEF">
      <w:pPr>
        <w:spacing w:line="480" w:lineRule="auto"/>
        <w:ind w:firstLine="720"/>
      </w:pPr>
      <w:r w:rsidRPr="008D3D68">
        <w:t xml:space="preserve">    linear_reg =  LinearRegression()</w:t>
      </w:r>
    </w:p>
    <w:p w14:paraId="121A2D5E" w14:textId="77777777" w:rsidR="00412EEF" w:rsidRPr="008D3D68" w:rsidRDefault="00412EEF" w:rsidP="00412EEF">
      <w:pPr>
        <w:spacing w:line="480" w:lineRule="auto"/>
        <w:ind w:firstLine="720"/>
      </w:pPr>
      <w:r w:rsidRPr="008D3D68">
        <w:t xml:space="preserve">    reg_scaled = linear_reg.fit(X_train, y_train)</w:t>
      </w:r>
    </w:p>
    <w:p w14:paraId="114B2C71" w14:textId="77777777" w:rsidR="00412EEF" w:rsidRPr="008D3D68" w:rsidRDefault="00412EEF" w:rsidP="00412EEF">
      <w:pPr>
        <w:spacing w:line="480" w:lineRule="auto"/>
        <w:ind w:firstLine="720"/>
      </w:pPr>
      <w:r w:rsidRPr="008D3D68">
        <w:t xml:space="preserve">    y_train_scaled_fit = reg_scaled.predict(X_train)</w:t>
      </w:r>
    </w:p>
    <w:p w14:paraId="0BF4B4DC" w14:textId="77777777" w:rsidR="00412EEF" w:rsidRPr="008D3D68" w:rsidRDefault="00412EEF" w:rsidP="00412EEF">
      <w:pPr>
        <w:spacing w:line="480" w:lineRule="auto"/>
        <w:ind w:firstLine="720"/>
      </w:pPr>
      <w:r w:rsidRPr="008D3D68">
        <w:t xml:space="preserve">    realvalue = y_train * (maxv - minv) + minv</w:t>
      </w:r>
    </w:p>
    <w:p w14:paraId="45CB0C2D" w14:textId="77777777" w:rsidR="00412EEF" w:rsidRPr="008D3D68" w:rsidRDefault="00412EEF" w:rsidP="00412EEF">
      <w:pPr>
        <w:spacing w:line="480" w:lineRule="auto"/>
        <w:ind w:firstLine="720"/>
      </w:pPr>
      <w:r w:rsidRPr="008D3D68">
        <w:t xml:space="preserve">    predicvalues = y_train_scaled_fit * (maxv - minv) + minv</w:t>
      </w:r>
    </w:p>
    <w:p w14:paraId="199EF34A" w14:textId="77777777" w:rsidR="00412EEF" w:rsidRPr="008D3D68" w:rsidRDefault="00412EEF" w:rsidP="00412EEF">
      <w:pPr>
        <w:spacing w:line="480" w:lineRule="auto"/>
        <w:ind w:firstLine="720"/>
      </w:pPr>
      <w:r w:rsidRPr="008D3D68">
        <w:t xml:space="preserve">    #print(realvalue)</w:t>
      </w:r>
    </w:p>
    <w:p w14:paraId="01E828AA" w14:textId="77777777" w:rsidR="00412EEF" w:rsidRPr="008D3D68" w:rsidRDefault="00412EEF" w:rsidP="00412EEF">
      <w:pPr>
        <w:spacing w:line="480" w:lineRule="auto"/>
        <w:ind w:firstLine="720"/>
      </w:pPr>
      <w:r w:rsidRPr="008D3D68">
        <w:t xml:space="preserve">    y_test_scaled_fit = reg_scaled.predict(X_test)</w:t>
      </w:r>
    </w:p>
    <w:p w14:paraId="426CBFE0" w14:textId="77777777" w:rsidR="00412EEF" w:rsidRPr="008D3D68" w:rsidRDefault="00412EEF" w:rsidP="00412EEF">
      <w:pPr>
        <w:spacing w:line="480" w:lineRule="auto"/>
        <w:ind w:firstLine="720"/>
      </w:pPr>
      <w:r w:rsidRPr="008D3D68">
        <w:t xml:space="preserve">    realvaluet = y_test * (maxv - minv) + minv</w:t>
      </w:r>
    </w:p>
    <w:p w14:paraId="6109BE1B" w14:textId="77777777" w:rsidR="00412EEF" w:rsidRPr="008D3D68" w:rsidRDefault="00412EEF" w:rsidP="00412EEF">
      <w:pPr>
        <w:spacing w:line="480" w:lineRule="auto"/>
        <w:ind w:firstLine="720"/>
      </w:pPr>
      <w:r w:rsidRPr="008D3D68">
        <w:t xml:space="preserve">    predicvaluestf = y_test_scaled_fit * (maxv - minv) + minv</w:t>
      </w:r>
    </w:p>
    <w:p w14:paraId="4DCEF876" w14:textId="77777777" w:rsidR="00412EEF" w:rsidRPr="008D3D68" w:rsidRDefault="00412EEF" w:rsidP="00412EEF">
      <w:pPr>
        <w:spacing w:line="480" w:lineRule="auto"/>
        <w:ind w:firstLine="720"/>
      </w:pPr>
      <w:r w:rsidRPr="008D3D68">
        <w:t xml:space="preserve">    print("rmse train, "+ str(np.round(np.sqrt(mean_squared_error(realvalue,predicvalues)), 4))+" ,rmse test, "+str(np.round(np.sqrt(mean_squared_error(realvaluet,predicvaluestf)), 4))+" ,mae train, "+ str(np.round(mean_absolute_error(realvalue,predicvalues), 4))+" ,mae test, "+str(np.round(mean_absolute_error(realvaluet,predicvaluestf), 4))+",r2 train, "+ str(np.round(r2_score(realvalue,predicvalues), 4))+" ,r2 test, "+str(np.round(r2_score(realvaluet,predicvaluestf), 4)))</w:t>
      </w:r>
    </w:p>
    <w:p w14:paraId="181E9ADD" w14:textId="77777777" w:rsidR="00412EEF" w:rsidRPr="008D3D68" w:rsidRDefault="00412EEF" w:rsidP="00412EEF">
      <w:pPr>
        <w:spacing w:line="480" w:lineRule="auto"/>
        <w:ind w:firstLine="720"/>
      </w:pPr>
      <w:r w:rsidRPr="008D3D68">
        <w:t xml:space="preserve">    predict=[x for x in predicvaluestf]</w:t>
      </w:r>
    </w:p>
    <w:p w14:paraId="6927DB83" w14:textId="77777777" w:rsidR="00412EEF" w:rsidRPr="008D3D68" w:rsidRDefault="00412EEF" w:rsidP="00412EEF">
      <w:pPr>
        <w:spacing w:line="480" w:lineRule="auto"/>
        <w:ind w:firstLine="720"/>
      </w:pPr>
      <w:r w:rsidRPr="008D3D68">
        <w:lastRenderedPageBreak/>
        <w:t xml:space="preserve">    print("predict")</w:t>
      </w:r>
    </w:p>
    <w:p w14:paraId="391D1884" w14:textId="77777777" w:rsidR="00412EEF" w:rsidRPr="008D3D68" w:rsidRDefault="00412EEF" w:rsidP="00412EEF">
      <w:pPr>
        <w:spacing w:line="480" w:lineRule="auto"/>
        <w:ind w:firstLine="720"/>
      </w:pPr>
      <w:r w:rsidRPr="008D3D68">
        <w:t xml:space="preserve">    print(predict)</w:t>
      </w:r>
    </w:p>
    <w:p w14:paraId="2C425752" w14:textId="77777777" w:rsidR="00412EEF" w:rsidRPr="008D3D68" w:rsidRDefault="00412EEF" w:rsidP="00412EEF">
      <w:pPr>
        <w:spacing w:line="480" w:lineRule="auto"/>
        <w:ind w:firstLine="720"/>
      </w:pPr>
      <w:r w:rsidRPr="008D3D68">
        <w:t xml:space="preserve">    real=[x for x in realvaluet]</w:t>
      </w:r>
    </w:p>
    <w:p w14:paraId="081CB6B0" w14:textId="77777777" w:rsidR="00412EEF" w:rsidRPr="008D3D68" w:rsidRDefault="00412EEF" w:rsidP="00412EEF">
      <w:pPr>
        <w:spacing w:line="480" w:lineRule="auto"/>
        <w:ind w:firstLine="720"/>
      </w:pPr>
      <w:r w:rsidRPr="008D3D68">
        <w:tab/>
        <w:t>plt.plot(realvaluet[1:3500])</w:t>
      </w:r>
    </w:p>
    <w:p w14:paraId="509945DE" w14:textId="77777777" w:rsidR="00412EEF" w:rsidRPr="008D3D68" w:rsidRDefault="00412EEF" w:rsidP="00412EEF">
      <w:pPr>
        <w:spacing w:line="480" w:lineRule="auto"/>
        <w:ind w:firstLine="720"/>
      </w:pPr>
      <w:r w:rsidRPr="008D3D68">
        <w:tab/>
        <w:t>plt.plot(predicvaluestf[1:3500],linestyle='dashed',color='red')</w:t>
      </w:r>
    </w:p>
    <w:p w14:paraId="231A3DE0" w14:textId="77777777" w:rsidR="00412EEF" w:rsidRPr="008D3D68" w:rsidRDefault="00412EEF" w:rsidP="00412EEF">
      <w:pPr>
        <w:spacing w:line="480" w:lineRule="auto"/>
        <w:ind w:firstLine="720"/>
      </w:pPr>
      <w:r w:rsidRPr="008D3D68">
        <w:tab/>
        <w:t>plt.show()</w:t>
      </w:r>
    </w:p>
    <w:p w14:paraId="40C48740" w14:textId="77777777" w:rsidR="00412EEF" w:rsidRPr="008D3D68" w:rsidRDefault="00412EEF" w:rsidP="00412EEF">
      <w:pPr>
        <w:spacing w:line="480" w:lineRule="auto"/>
        <w:ind w:firstLine="720"/>
      </w:pPr>
      <w:r w:rsidRPr="008D3D68">
        <w:t>##########</w:t>
      </w:r>
    </w:p>
    <w:p w14:paraId="4E858A06" w14:textId="6CEE1AA1" w:rsidR="00412EEF" w:rsidRPr="008D3D68" w:rsidRDefault="007E5374" w:rsidP="00412EEF">
      <w:pPr>
        <w:spacing w:line="480" w:lineRule="auto"/>
        <w:ind w:firstLine="720"/>
        <w:rPr>
          <w:b/>
        </w:rPr>
      </w:pPr>
      <w:r w:rsidRPr="008D3D68">
        <w:rPr>
          <w:b/>
        </w:rPr>
        <w:t>G</w:t>
      </w:r>
      <w:r w:rsidR="00412EEF" w:rsidRPr="008D3D68">
        <w:rPr>
          <w:b/>
        </w:rPr>
        <w:t>rid search random forest</w:t>
      </w:r>
    </w:p>
    <w:p w14:paraId="740CF7F8" w14:textId="77777777" w:rsidR="00412EEF" w:rsidRPr="008D3D68" w:rsidRDefault="00412EEF" w:rsidP="00412EEF">
      <w:pPr>
        <w:spacing w:line="480" w:lineRule="auto"/>
        <w:ind w:firstLine="720"/>
      </w:pPr>
      <w:r w:rsidRPr="008D3D68">
        <w:t>##########</w:t>
      </w:r>
    </w:p>
    <w:p w14:paraId="3091E599" w14:textId="77777777" w:rsidR="00412EEF" w:rsidRPr="008D3D68" w:rsidRDefault="00412EEF" w:rsidP="00412EEF">
      <w:pPr>
        <w:spacing w:line="480" w:lineRule="auto"/>
        <w:ind w:firstLine="720"/>
      </w:pPr>
      <w:r w:rsidRPr="008D3D68">
        <w:t>from sklearn.ensemble import RandomForestRegressor</w:t>
      </w:r>
    </w:p>
    <w:p w14:paraId="6821E5D6" w14:textId="77777777" w:rsidR="00412EEF" w:rsidRPr="008D3D68" w:rsidRDefault="00412EEF" w:rsidP="00412EEF">
      <w:pPr>
        <w:spacing w:line="480" w:lineRule="auto"/>
        <w:ind w:firstLine="720"/>
      </w:pPr>
      <w:r w:rsidRPr="008D3D68">
        <w:t xml:space="preserve">  </w:t>
      </w:r>
    </w:p>
    <w:p w14:paraId="777B38FA" w14:textId="77777777" w:rsidR="00412EEF" w:rsidRPr="008D3D68" w:rsidRDefault="00412EEF" w:rsidP="00412EEF">
      <w:pPr>
        <w:spacing w:line="480" w:lineRule="auto"/>
        <w:ind w:firstLine="720"/>
      </w:pPr>
      <w:r w:rsidRPr="008D3D68">
        <w:t>def MSE(y_true,y_pred):</w:t>
      </w:r>
    </w:p>
    <w:p w14:paraId="4D45C0C9" w14:textId="77777777" w:rsidR="00412EEF" w:rsidRPr="008D3D68" w:rsidRDefault="00412EEF" w:rsidP="00412EEF">
      <w:pPr>
        <w:spacing w:line="480" w:lineRule="auto"/>
        <w:ind w:firstLine="720"/>
      </w:pPr>
      <w:r w:rsidRPr="008D3D68">
        <w:t xml:space="preserve">    mse = mean_squared_error(y_true, y_pred)</w:t>
      </w:r>
    </w:p>
    <w:p w14:paraId="0801C381" w14:textId="77777777" w:rsidR="00412EEF" w:rsidRPr="008D3D68" w:rsidRDefault="00412EEF" w:rsidP="00412EEF">
      <w:pPr>
        <w:spacing w:line="480" w:lineRule="auto"/>
        <w:ind w:firstLine="720"/>
      </w:pPr>
      <w:r w:rsidRPr="008D3D68">
        <w:t xml:space="preserve">    print ('MSE: %2.3f' % mse)</w:t>
      </w:r>
    </w:p>
    <w:p w14:paraId="46B5CF3B" w14:textId="77777777" w:rsidR="00412EEF" w:rsidRPr="008D3D68" w:rsidRDefault="00412EEF" w:rsidP="00412EEF">
      <w:pPr>
        <w:spacing w:line="480" w:lineRule="auto"/>
        <w:ind w:firstLine="720"/>
      </w:pPr>
      <w:r w:rsidRPr="008D3D68">
        <w:t xml:space="preserve">    return mse</w:t>
      </w:r>
    </w:p>
    <w:p w14:paraId="47DBDA15" w14:textId="77777777" w:rsidR="00412EEF" w:rsidRPr="008D3D68" w:rsidRDefault="00412EEF" w:rsidP="00412EEF">
      <w:pPr>
        <w:spacing w:line="480" w:lineRule="auto"/>
        <w:ind w:firstLine="720"/>
      </w:pPr>
    </w:p>
    <w:p w14:paraId="584A34B0" w14:textId="77777777" w:rsidR="00412EEF" w:rsidRPr="008D3D68" w:rsidRDefault="00412EEF" w:rsidP="00412EEF">
      <w:pPr>
        <w:spacing w:line="480" w:lineRule="auto"/>
        <w:ind w:firstLine="720"/>
      </w:pPr>
      <w:r w:rsidRPr="008D3D68">
        <w:t xml:space="preserve">def R2(y_true,y_pred):    </w:t>
      </w:r>
    </w:p>
    <w:p w14:paraId="31D434B5" w14:textId="77777777" w:rsidR="00412EEF" w:rsidRPr="008D3D68" w:rsidRDefault="00412EEF" w:rsidP="00412EEF">
      <w:pPr>
        <w:spacing w:line="480" w:lineRule="auto"/>
        <w:ind w:firstLine="720"/>
      </w:pPr>
      <w:r w:rsidRPr="008D3D68">
        <w:t xml:space="preserve">     r2 = r2_score(y_true, y_pred)</w:t>
      </w:r>
    </w:p>
    <w:p w14:paraId="34F6C564" w14:textId="77777777" w:rsidR="00412EEF" w:rsidRPr="008D3D68" w:rsidRDefault="00412EEF" w:rsidP="00412EEF">
      <w:pPr>
        <w:spacing w:line="480" w:lineRule="auto"/>
        <w:ind w:firstLine="720"/>
      </w:pPr>
      <w:r w:rsidRPr="008D3D68">
        <w:t xml:space="preserve">     print( 'R2: %2.3f' % r2)</w:t>
      </w:r>
    </w:p>
    <w:p w14:paraId="79FF6BA9" w14:textId="77777777" w:rsidR="00412EEF" w:rsidRPr="008D3D68" w:rsidRDefault="00412EEF" w:rsidP="00412EEF">
      <w:pPr>
        <w:spacing w:line="480" w:lineRule="auto"/>
        <w:ind w:firstLine="720"/>
      </w:pPr>
      <w:r w:rsidRPr="008D3D68">
        <w:t xml:space="preserve">     return r2</w:t>
      </w:r>
    </w:p>
    <w:p w14:paraId="56D22688" w14:textId="77777777" w:rsidR="00412EEF" w:rsidRPr="008D3D68" w:rsidRDefault="00412EEF" w:rsidP="00412EEF">
      <w:pPr>
        <w:spacing w:line="480" w:lineRule="auto"/>
        <w:ind w:firstLine="720"/>
      </w:pPr>
    </w:p>
    <w:p w14:paraId="571D1E39" w14:textId="77777777" w:rsidR="00412EEF" w:rsidRPr="008D3D68" w:rsidRDefault="00412EEF" w:rsidP="00412EEF">
      <w:pPr>
        <w:spacing w:line="480" w:lineRule="auto"/>
        <w:ind w:firstLine="720"/>
      </w:pPr>
      <w:r w:rsidRPr="008D3D68">
        <w:t xml:space="preserve">def two_score(y_true,y_pred):    </w:t>
      </w:r>
    </w:p>
    <w:p w14:paraId="131D635A" w14:textId="77777777" w:rsidR="00412EEF" w:rsidRPr="008D3D68" w:rsidRDefault="00412EEF" w:rsidP="00412EEF">
      <w:pPr>
        <w:spacing w:line="480" w:lineRule="auto"/>
        <w:ind w:firstLine="720"/>
      </w:pPr>
      <w:r w:rsidRPr="008D3D68">
        <w:t xml:space="preserve">    MSE(y_true,y_pred) #set score here and not below if using MSE in GridCV</w:t>
      </w:r>
    </w:p>
    <w:p w14:paraId="697923B9" w14:textId="77777777" w:rsidR="00412EEF" w:rsidRPr="008D3D68" w:rsidRDefault="00412EEF" w:rsidP="00412EEF">
      <w:pPr>
        <w:spacing w:line="480" w:lineRule="auto"/>
        <w:ind w:firstLine="720"/>
      </w:pPr>
      <w:r w:rsidRPr="008D3D68">
        <w:lastRenderedPageBreak/>
        <w:t xml:space="preserve">    score = R2(y_true,y_pred)</w:t>
      </w:r>
    </w:p>
    <w:p w14:paraId="675C5A9A" w14:textId="77777777" w:rsidR="00412EEF" w:rsidRPr="008D3D68" w:rsidRDefault="00412EEF" w:rsidP="00412EEF">
      <w:pPr>
        <w:spacing w:line="480" w:lineRule="auto"/>
        <w:ind w:firstLine="720"/>
      </w:pPr>
      <w:r w:rsidRPr="008D3D68">
        <w:t xml:space="preserve">    return score</w:t>
      </w:r>
    </w:p>
    <w:p w14:paraId="5D0CC373" w14:textId="77777777" w:rsidR="00412EEF" w:rsidRPr="008D3D68" w:rsidRDefault="00412EEF" w:rsidP="00412EEF">
      <w:pPr>
        <w:spacing w:line="480" w:lineRule="auto"/>
        <w:ind w:firstLine="720"/>
      </w:pPr>
    </w:p>
    <w:p w14:paraId="4DB2F622" w14:textId="77777777" w:rsidR="00412EEF" w:rsidRPr="008D3D68" w:rsidRDefault="00412EEF" w:rsidP="00412EEF">
      <w:pPr>
        <w:spacing w:line="480" w:lineRule="auto"/>
        <w:ind w:firstLine="720"/>
      </w:pPr>
      <w:r w:rsidRPr="008D3D68">
        <w:t>def two_scorer():</w:t>
      </w:r>
    </w:p>
    <w:p w14:paraId="44D1830B" w14:textId="3CDBC15B" w:rsidR="00412EEF" w:rsidRPr="008D3D68" w:rsidRDefault="00412EEF" w:rsidP="005524F7">
      <w:pPr>
        <w:spacing w:line="480" w:lineRule="auto"/>
        <w:ind w:firstLine="720"/>
      </w:pPr>
      <w:r w:rsidRPr="008D3D68">
        <w:t xml:space="preserve">return make_scorer(two_score, greater_is_better=True) </w:t>
      </w:r>
      <w:r w:rsidR="005524F7" w:rsidRPr="008D3D68">
        <w:t># change for false if using MSE</w:t>
      </w:r>
    </w:p>
    <w:p w14:paraId="349D1470" w14:textId="77777777" w:rsidR="00412EEF" w:rsidRPr="008D3D68" w:rsidRDefault="00412EEF" w:rsidP="00412EEF">
      <w:pPr>
        <w:spacing w:line="480" w:lineRule="auto"/>
        <w:ind w:firstLine="720"/>
      </w:pPr>
      <w:r w:rsidRPr="008D3D68">
        <w:t>clf = RandomForestRegressor()</w:t>
      </w:r>
    </w:p>
    <w:p w14:paraId="0925E58E" w14:textId="77777777" w:rsidR="00412EEF" w:rsidRPr="008D3D68" w:rsidRDefault="00412EEF" w:rsidP="00412EEF">
      <w:pPr>
        <w:spacing w:line="480" w:lineRule="auto"/>
        <w:ind w:firstLine="720"/>
      </w:pPr>
    </w:p>
    <w:p w14:paraId="0DE43C66" w14:textId="77777777" w:rsidR="00412EEF" w:rsidRPr="008D3D68" w:rsidRDefault="00412EEF" w:rsidP="00412EEF">
      <w:pPr>
        <w:spacing w:line="480" w:lineRule="auto"/>
        <w:ind w:firstLine="720"/>
      </w:pPr>
    </w:p>
    <w:p w14:paraId="07EDD74C" w14:textId="77777777" w:rsidR="00412EEF" w:rsidRPr="008D3D68" w:rsidRDefault="00412EEF" w:rsidP="00412EEF">
      <w:pPr>
        <w:spacing w:line="480" w:lineRule="auto"/>
        <w:ind w:firstLine="720"/>
      </w:pPr>
      <w:r w:rsidRPr="008D3D68">
        <w:t># Utility function to report best scores</w:t>
      </w:r>
    </w:p>
    <w:p w14:paraId="4A69219A" w14:textId="77777777" w:rsidR="00412EEF" w:rsidRPr="008D3D68" w:rsidRDefault="00412EEF" w:rsidP="00412EEF">
      <w:pPr>
        <w:spacing w:line="480" w:lineRule="auto"/>
        <w:ind w:firstLine="720"/>
      </w:pPr>
      <w:r w:rsidRPr="008D3D68">
        <w:t>def report(results, n_top=3):</w:t>
      </w:r>
    </w:p>
    <w:p w14:paraId="3E3AE41E" w14:textId="77777777" w:rsidR="00412EEF" w:rsidRPr="008D3D68" w:rsidRDefault="00412EEF" w:rsidP="00412EEF">
      <w:pPr>
        <w:spacing w:line="480" w:lineRule="auto"/>
        <w:ind w:firstLine="720"/>
      </w:pPr>
      <w:r w:rsidRPr="008D3D68">
        <w:t xml:space="preserve">    for i in range(1, n_top + 1):</w:t>
      </w:r>
    </w:p>
    <w:p w14:paraId="744E1E33" w14:textId="77777777" w:rsidR="00412EEF" w:rsidRPr="008D3D68" w:rsidRDefault="00412EEF" w:rsidP="00412EEF">
      <w:pPr>
        <w:spacing w:line="480" w:lineRule="auto"/>
        <w:ind w:firstLine="720"/>
      </w:pPr>
      <w:r w:rsidRPr="008D3D68">
        <w:t xml:space="preserve">        candidates = np.flatnonzero(results['rank_test_score'] == i)</w:t>
      </w:r>
    </w:p>
    <w:p w14:paraId="73E9796B" w14:textId="77777777" w:rsidR="00412EEF" w:rsidRPr="008D3D68" w:rsidRDefault="00412EEF" w:rsidP="00412EEF">
      <w:pPr>
        <w:spacing w:line="480" w:lineRule="auto"/>
        <w:ind w:firstLine="720"/>
      </w:pPr>
      <w:r w:rsidRPr="008D3D68">
        <w:t xml:space="preserve">        for candidate in candidates:</w:t>
      </w:r>
    </w:p>
    <w:p w14:paraId="5EE3F77A" w14:textId="77777777" w:rsidR="00412EEF" w:rsidRPr="008D3D68" w:rsidRDefault="00412EEF" w:rsidP="00412EEF">
      <w:pPr>
        <w:spacing w:line="480" w:lineRule="auto"/>
        <w:ind w:firstLine="720"/>
      </w:pPr>
      <w:r w:rsidRPr="008D3D68">
        <w:t xml:space="preserve">            print("Model with rank: {0}".format(i))</w:t>
      </w:r>
    </w:p>
    <w:p w14:paraId="6A99FC07" w14:textId="77777777" w:rsidR="00412EEF" w:rsidRPr="008D3D68" w:rsidRDefault="00412EEF" w:rsidP="00412EEF">
      <w:pPr>
        <w:spacing w:line="480" w:lineRule="auto"/>
        <w:ind w:firstLine="720"/>
      </w:pPr>
      <w:r w:rsidRPr="008D3D68">
        <w:t xml:space="preserve">            print("Mean validation score: {0:.3f} (</w:t>
      </w:r>
      <w:proofErr w:type="gramStart"/>
      <w:r w:rsidRPr="008D3D68">
        <w:t>std</w:t>
      </w:r>
      <w:proofErr w:type="gramEnd"/>
      <w:r w:rsidRPr="008D3D68">
        <w:t>: {1:.3f})".format(</w:t>
      </w:r>
    </w:p>
    <w:p w14:paraId="30668A49" w14:textId="77777777" w:rsidR="00412EEF" w:rsidRPr="008D3D68" w:rsidRDefault="00412EEF" w:rsidP="00412EEF">
      <w:pPr>
        <w:spacing w:line="480" w:lineRule="auto"/>
        <w:ind w:firstLine="720"/>
      </w:pPr>
      <w:r w:rsidRPr="008D3D68">
        <w:t xml:space="preserve">                  results['mean_test_score'][candidate],</w:t>
      </w:r>
    </w:p>
    <w:p w14:paraId="68D3E204" w14:textId="77777777" w:rsidR="00412EEF" w:rsidRPr="008D3D68" w:rsidRDefault="00412EEF" w:rsidP="00412EEF">
      <w:pPr>
        <w:spacing w:line="480" w:lineRule="auto"/>
        <w:ind w:firstLine="720"/>
      </w:pPr>
      <w:r w:rsidRPr="008D3D68">
        <w:t xml:space="preserve">                  results['std_test_score'][candidate]))</w:t>
      </w:r>
    </w:p>
    <w:p w14:paraId="2392A8F1" w14:textId="77777777" w:rsidR="00412EEF" w:rsidRPr="008D3D68" w:rsidRDefault="00412EEF" w:rsidP="00412EEF">
      <w:pPr>
        <w:spacing w:line="480" w:lineRule="auto"/>
        <w:ind w:firstLine="720"/>
      </w:pPr>
      <w:r w:rsidRPr="008D3D68">
        <w:t xml:space="preserve">            print("Parameters: {0}".format(results['params'][candidate]))</w:t>
      </w:r>
    </w:p>
    <w:p w14:paraId="4C67F832" w14:textId="77777777" w:rsidR="00412EEF" w:rsidRPr="008D3D68" w:rsidRDefault="00412EEF" w:rsidP="00412EEF">
      <w:pPr>
        <w:spacing w:line="480" w:lineRule="auto"/>
        <w:ind w:firstLine="720"/>
      </w:pPr>
      <w:r w:rsidRPr="008D3D68">
        <w:t xml:space="preserve">            print("")</w:t>
      </w:r>
    </w:p>
    <w:p w14:paraId="403D30E3" w14:textId="77777777" w:rsidR="00412EEF" w:rsidRPr="008D3D68" w:rsidRDefault="00412EEF" w:rsidP="009C6500">
      <w:pPr>
        <w:spacing w:line="480" w:lineRule="auto"/>
      </w:pPr>
    </w:p>
    <w:p w14:paraId="06894517" w14:textId="77777777" w:rsidR="00412EEF" w:rsidRPr="008D3D68" w:rsidRDefault="00412EEF" w:rsidP="00412EEF">
      <w:pPr>
        <w:spacing w:line="480" w:lineRule="auto"/>
        <w:ind w:firstLine="720"/>
      </w:pPr>
      <w:r w:rsidRPr="008D3D68">
        <w:t># use a full grid over all parameters</w:t>
      </w:r>
    </w:p>
    <w:p w14:paraId="5B2C47EA" w14:textId="77777777" w:rsidR="00412EEF" w:rsidRPr="008D3D68" w:rsidRDefault="00412EEF" w:rsidP="00412EEF">
      <w:pPr>
        <w:spacing w:line="480" w:lineRule="auto"/>
        <w:ind w:firstLine="720"/>
      </w:pPr>
      <w:r w:rsidRPr="008D3D68">
        <w:t>param_grid = {"max_depth": [3, None],</w:t>
      </w:r>
    </w:p>
    <w:p w14:paraId="4CCFBD90" w14:textId="77777777" w:rsidR="00412EEF" w:rsidRPr="008D3D68" w:rsidRDefault="00412EEF" w:rsidP="00412EEF">
      <w:pPr>
        <w:spacing w:line="480" w:lineRule="auto"/>
        <w:ind w:firstLine="720"/>
      </w:pPr>
      <w:r w:rsidRPr="008D3D68">
        <w:t xml:space="preserve">              "n_estimators":[10,20,30,50,100,200,300],</w:t>
      </w:r>
    </w:p>
    <w:p w14:paraId="58A82A2F" w14:textId="77777777" w:rsidR="00412EEF" w:rsidRPr="008D3D68" w:rsidRDefault="00412EEF" w:rsidP="00412EEF">
      <w:pPr>
        <w:spacing w:line="480" w:lineRule="auto"/>
        <w:ind w:firstLine="720"/>
      </w:pPr>
      <w:r w:rsidRPr="008D3D68">
        <w:lastRenderedPageBreak/>
        <w:t xml:space="preserve">              "max_features": [2, 3,5,7,9],</w:t>
      </w:r>
    </w:p>
    <w:p w14:paraId="466723FE" w14:textId="77777777" w:rsidR="00412EEF" w:rsidRPr="008D3D68" w:rsidRDefault="00412EEF" w:rsidP="00412EEF">
      <w:pPr>
        <w:spacing w:line="480" w:lineRule="auto"/>
        <w:ind w:firstLine="720"/>
      </w:pPr>
      <w:r w:rsidRPr="008D3D68">
        <w:t xml:space="preserve">              "min_samples_split": [2, 3, 10],</w:t>
      </w:r>
    </w:p>
    <w:p w14:paraId="7DDC95B8" w14:textId="77777777" w:rsidR="00412EEF" w:rsidRPr="008D3D68" w:rsidRDefault="00412EEF" w:rsidP="00412EEF">
      <w:pPr>
        <w:spacing w:line="480" w:lineRule="auto"/>
        <w:ind w:firstLine="720"/>
      </w:pPr>
      <w:r w:rsidRPr="008D3D68">
        <w:t xml:space="preserve">              "min_samples_leaf": [1, 3, 10],</w:t>
      </w:r>
    </w:p>
    <w:p w14:paraId="1268BADE" w14:textId="77777777" w:rsidR="00412EEF" w:rsidRPr="008D3D68" w:rsidRDefault="00412EEF" w:rsidP="00412EEF">
      <w:pPr>
        <w:spacing w:line="480" w:lineRule="auto"/>
        <w:ind w:firstLine="720"/>
      </w:pPr>
      <w:r w:rsidRPr="008D3D68">
        <w:t xml:space="preserve">              #"bootstrap": [True, False],</w:t>
      </w:r>
    </w:p>
    <w:p w14:paraId="56D59669" w14:textId="77777777" w:rsidR="00412EEF" w:rsidRPr="008D3D68" w:rsidRDefault="00412EEF" w:rsidP="00412EEF">
      <w:pPr>
        <w:spacing w:line="480" w:lineRule="auto"/>
        <w:ind w:firstLine="720"/>
      </w:pPr>
      <w:r w:rsidRPr="008D3D68">
        <w:t xml:space="preserve">              }</w:t>
      </w:r>
    </w:p>
    <w:p w14:paraId="5AF82A16" w14:textId="77777777" w:rsidR="00412EEF" w:rsidRPr="008D3D68" w:rsidRDefault="00412EEF" w:rsidP="00412EEF">
      <w:pPr>
        <w:spacing w:line="480" w:lineRule="auto"/>
        <w:ind w:firstLine="720"/>
      </w:pPr>
    </w:p>
    <w:p w14:paraId="7D737610" w14:textId="77777777" w:rsidR="00412EEF" w:rsidRPr="008D3D68" w:rsidRDefault="00412EEF" w:rsidP="00412EEF">
      <w:pPr>
        <w:spacing w:line="480" w:lineRule="auto"/>
        <w:ind w:firstLine="720"/>
      </w:pPr>
      <w:r w:rsidRPr="008D3D68">
        <w:t># run grid search</w:t>
      </w:r>
    </w:p>
    <w:p w14:paraId="51854F7A" w14:textId="77777777" w:rsidR="00412EEF" w:rsidRPr="008D3D68" w:rsidRDefault="00412EEF" w:rsidP="00412EEF">
      <w:pPr>
        <w:spacing w:line="480" w:lineRule="auto"/>
        <w:ind w:firstLine="720"/>
      </w:pPr>
      <w:r w:rsidRPr="008D3D68">
        <w:t>grid_search = GridSearchCV(clf, param_grid=param_grid)</w:t>
      </w:r>
    </w:p>
    <w:p w14:paraId="0246EB58" w14:textId="77777777" w:rsidR="00412EEF" w:rsidRPr="008D3D68" w:rsidRDefault="00412EEF" w:rsidP="00412EEF">
      <w:pPr>
        <w:spacing w:line="480" w:lineRule="auto"/>
        <w:ind w:firstLine="720"/>
      </w:pPr>
      <w:r w:rsidRPr="008D3D68">
        <w:t>start = time()</w:t>
      </w:r>
    </w:p>
    <w:p w14:paraId="75BF3148" w14:textId="77777777" w:rsidR="00412EEF" w:rsidRPr="008D3D68" w:rsidRDefault="00412EEF" w:rsidP="00412EEF">
      <w:pPr>
        <w:spacing w:line="480" w:lineRule="auto"/>
        <w:ind w:firstLine="720"/>
      </w:pPr>
      <w:r w:rsidRPr="008D3D68">
        <w:t>grid_search.fit(X_train, y_train)</w:t>
      </w:r>
    </w:p>
    <w:p w14:paraId="42D29EB4" w14:textId="77777777" w:rsidR="00412EEF" w:rsidRPr="008D3D68" w:rsidRDefault="00412EEF" w:rsidP="00412EEF">
      <w:pPr>
        <w:spacing w:line="480" w:lineRule="auto"/>
        <w:ind w:firstLine="720"/>
      </w:pPr>
    </w:p>
    <w:p w14:paraId="251F406D" w14:textId="77777777" w:rsidR="00412EEF" w:rsidRPr="008D3D68" w:rsidRDefault="00412EEF" w:rsidP="00412EEF">
      <w:pPr>
        <w:spacing w:line="480" w:lineRule="auto"/>
        <w:ind w:firstLine="720"/>
      </w:pPr>
      <w:r w:rsidRPr="008D3D68">
        <w:t>print("GridSearchCV took %.2f seconds for %d candidate parameter settings."</w:t>
      </w:r>
    </w:p>
    <w:p w14:paraId="3AF751B1" w14:textId="77777777" w:rsidR="00412EEF" w:rsidRPr="008D3D68" w:rsidRDefault="00412EEF" w:rsidP="00412EEF">
      <w:pPr>
        <w:spacing w:line="480" w:lineRule="auto"/>
        <w:ind w:firstLine="720"/>
      </w:pPr>
      <w:r w:rsidRPr="008D3D68">
        <w:t xml:space="preserve">      % (time() - start, len(grid_search.cv_results_['params'])))</w:t>
      </w:r>
    </w:p>
    <w:p w14:paraId="3D05C0B4" w14:textId="77777777" w:rsidR="00412EEF" w:rsidRPr="008D3D68" w:rsidRDefault="00412EEF" w:rsidP="00412EEF">
      <w:pPr>
        <w:spacing w:line="480" w:lineRule="auto"/>
        <w:ind w:firstLine="720"/>
      </w:pPr>
      <w:r w:rsidRPr="008D3D68">
        <w:t>report(grid_search.cv_results_)</w:t>
      </w:r>
    </w:p>
    <w:p w14:paraId="77BB7442" w14:textId="77777777" w:rsidR="009C6500" w:rsidRPr="008D3D68" w:rsidRDefault="009C6500" w:rsidP="00412EEF">
      <w:pPr>
        <w:spacing w:line="480" w:lineRule="auto"/>
        <w:ind w:firstLine="720"/>
      </w:pPr>
    </w:p>
    <w:p w14:paraId="20BE8538" w14:textId="77777777" w:rsidR="00412EEF" w:rsidRPr="008D3D68" w:rsidRDefault="00412EEF" w:rsidP="00412EEF">
      <w:pPr>
        <w:spacing w:line="480" w:lineRule="auto"/>
        <w:ind w:firstLine="720"/>
      </w:pPr>
      <w:r w:rsidRPr="008D3D68">
        <w:t>##########</w:t>
      </w:r>
    </w:p>
    <w:p w14:paraId="4809884A" w14:textId="7228BAF6" w:rsidR="00412EEF" w:rsidRPr="008D3D68" w:rsidRDefault="005524F7" w:rsidP="00412EEF">
      <w:pPr>
        <w:spacing w:line="480" w:lineRule="auto"/>
        <w:ind w:firstLine="720"/>
        <w:rPr>
          <w:b/>
        </w:rPr>
      </w:pPr>
      <w:r w:rsidRPr="008D3D68">
        <w:rPr>
          <w:b/>
        </w:rPr>
        <w:t>G</w:t>
      </w:r>
      <w:r w:rsidR="00412EEF" w:rsidRPr="008D3D68">
        <w:rPr>
          <w:b/>
        </w:rPr>
        <w:t xml:space="preserve">rid search </w:t>
      </w:r>
      <w:r w:rsidR="0056376E" w:rsidRPr="008D3D68">
        <w:rPr>
          <w:b/>
        </w:rPr>
        <w:t>Decision Tree</w:t>
      </w:r>
    </w:p>
    <w:p w14:paraId="30BE5BA5" w14:textId="77777777" w:rsidR="00412EEF" w:rsidRPr="008D3D68" w:rsidRDefault="00412EEF" w:rsidP="00412EEF">
      <w:pPr>
        <w:spacing w:line="480" w:lineRule="auto"/>
        <w:ind w:firstLine="720"/>
      </w:pPr>
      <w:r w:rsidRPr="008D3D68">
        <w:t>##########</w:t>
      </w:r>
    </w:p>
    <w:p w14:paraId="11CE9DD7" w14:textId="77777777" w:rsidR="00412EEF" w:rsidRPr="008D3D68" w:rsidRDefault="00412EEF" w:rsidP="00412EEF">
      <w:pPr>
        <w:spacing w:line="480" w:lineRule="auto"/>
        <w:ind w:firstLine="720"/>
      </w:pPr>
      <w:r w:rsidRPr="008D3D68">
        <w:t>#decision tree</w:t>
      </w:r>
    </w:p>
    <w:p w14:paraId="3E89ECDD" w14:textId="77777777" w:rsidR="00412EEF" w:rsidRPr="008D3D68" w:rsidRDefault="00412EEF" w:rsidP="00412EEF">
      <w:pPr>
        <w:spacing w:line="480" w:lineRule="auto"/>
        <w:ind w:firstLine="720"/>
      </w:pPr>
      <w:r w:rsidRPr="008D3D68">
        <w:t>#from sklearn.ensemble import DecisionTreeRegressor</w:t>
      </w:r>
    </w:p>
    <w:p w14:paraId="4C50B71F" w14:textId="77777777" w:rsidR="00412EEF" w:rsidRPr="008D3D68" w:rsidRDefault="00412EEF" w:rsidP="00412EEF">
      <w:pPr>
        <w:spacing w:line="480" w:lineRule="auto"/>
        <w:ind w:firstLine="720"/>
      </w:pPr>
      <w:r w:rsidRPr="008D3D68">
        <w:t xml:space="preserve">  </w:t>
      </w:r>
    </w:p>
    <w:p w14:paraId="4F8DFC20" w14:textId="77777777" w:rsidR="00412EEF" w:rsidRPr="008D3D68" w:rsidRDefault="00412EEF" w:rsidP="00412EEF">
      <w:pPr>
        <w:spacing w:line="480" w:lineRule="auto"/>
        <w:ind w:firstLine="720"/>
      </w:pPr>
      <w:r w:rsidRPr="008D3D68">
        <w:t>def MSE(y_true,y_pred):</w:t>
      </w:r>
    </w:p>
    <w:p w14:paraId="150E25A1" w14:textId="77777777" w:rsidR="00412EEF" w:rsidRPr="008D3D68" w:rsidRDefault="00412EEF" w:rsidP="00412EEF">
      <w:pPr>
        <w:spacing w:line="480" w:lineRule="auto"/>
        <w:ind w:firstLine="720"/>
      </w:pPr>
      <w:r w:rsidRPr="008D3D68">
        <w:t xml:space="preserve">    mse = mean_squared_error(y_true, y_pred)</w:t>
      </w:r>
    </w:p>
    <w:p w14:paraId="5AC64856" w14:textId="77777777" w:rsidR="00412EEF" w:rsidRPr="008D3D68" w:rsidRDefault="00412EEF" w:rsidP="00412EEF">
      <w:pPr>
        <w:spacing w:line="480" w:lineRule="auto"/>
        <w:ind w:firstLine="720"/>
      </w:pPr>
      <w:r w:rsidRPr="008D3D68">
        <w:lastRenderedPageBreak/>
        <w:t xml:space="preserve">    print ('MSE: %2.3f' % mse)</w:t>
      </w:r>
    </w:p>
    <w:p w14:paraId="03D1E396" w14:textId="77777777" w:rsidR="00412EEF" w:rsidRPr="008D3D68" w:rsidRDefault="00412EEF" w:rsidP="00412EEF">
      <w:pPr>
        <w:spacing w:line="480" w:lineRule="auto"/>
        <w:ind w:firstLine="720"/>
      </w:pPr>
      <w:r w:rsidRPr="008D3D68">
        <w:t xml:space="preserve">    return mse</w:t>
      </w:r>
    </w:p>
    <w:p w14:paraId="2614AAE4" w14:textId="77777777" w:rsidR="00412EEF" w:rsidRPr="008D3D68" w:rsidRDefault="00412EEF" w:rsidP="00412EEF">
      <w:pPr>
        <w:spacing w:line="480" w:lineRule="auto"/>
        <w:ind w:firstLine="720"/>
      </w:pPr>
    </w:p>
    <w:p w14:paraId="01ECA58E" w14:textId="77777777" w:rsidR="00412EEF" w:rsidRPr="008D3D68" w:rsidRDefault="00412EEF" w:rsidP="00412EEF">
      <w:pPr>
        <w:spacing w:line="480" w:lineRule="auto"/>
        <w:ind w:firstLine="720"/>
      </w:pPr>
      <w:r w:rsidRPr="008D3D68">
        <w:t xml:space="preserve">def R2(y_true,y_pred):    </w:t>
      </w:r>
    </w:p>
    <w:p w14:paraId="6E97D8F4" w14:textId="77777777" w:rsidR="00412EEF" w:rsidRPr="008D3D68" w:rsidRDefault="00412EEF" w:rsidP="00412EEF">
      <w:pPr>
        <w:spacing w:line="480" w:lineRule="auto"/>
        <w:ind w:firstLine="720"/>
      </w:pPr>
      <w:r w:rsidRPr="008D3D68">
        <w:t xml:space="preserve">     r2 = r2_score(y_true, y_pred)</w:t>
      </w:r>
    </w:p>
    <w:p w14:paraId="526AF477" w14:textId="77777777" w:rsidR="00412EEF" w:rsidRPr="008D3D68" w:rsidRDefault="00412EEF" w:rsidP="00412EEF">
      <w:pPr>
        <w:spacing w:line="480" w:lineRule="auto"/>
        <w:ind w:firstLine="720"/>
      </w:pPr>
      <w:r w:rsidRPr="008D3D68">
        <w:t xml:space="preserve">     print( 'R2: %2.3f' % r2)</w:t>
      </w:r>
    </w:p>
    <w:p w14:paraId="3B2FEC81" w14:textId="796A0DE4" w:rsidR="00412EEF" w:rsidRPr="008D3D68" w:rsidRDefault="00412EEF" w:rsidP="000D0235">
      <w:pPr>
        <w:spacing w:line="480" w:lineRule="auto"/>
        <w:ind w:firstLine="720"/>
      </w:pPr>
      <w:r w:rsidRPr="008D3D68">
        <w:t xml:space="preserve">     return r2</w:t>
      </w:r>
    </w:p>
    <w:p w14:paraId="74A3DEB5" w14:textId="77777777" w:rsidR="000D0235" w:rsidRPr="008D3D68" w:rsidRDefault="000D0235" w:rsidP="000D0235">
      <w:pPr>
        <w:spacing w:line="480" w:lineRule="auto"/>
        <w:ind w:firstLine="720"/>
      </w:pPr>
    </w:p>
    <w:p w14:paraId="3890ED1A" w14:textId="77777777" w:rsidR="00412EEF" w:rsidRPr="008D3D68" w:rsidRDefault="00412EEF" w:rsidP="00412EEF">
      <w:pPr>
        <w:spacing w:line="480" w:lineRule="auto"/>
        <w:ind w:firstLine="720"/>
      </w:pPr>
      <w:r w:rsidRPr="008D3D68">
        <w:t xml:space="preserve">def two_score(y_true,y_pred):    </w:t>
      </w:r>
    </w:p>
    <w:p w14:paraId="2AE4C8ED" w14:textId="77777777" w:rsidR="00412EEF" w:rsidRPr="008D3D68" w:rsidRDefault="00412EEF" w:rsidP="00412EEF">
      <w:pPr>
        <w:spacing w:line="480" w:lineRule="auto"/>
        <w:ind w:firstLine="720"/>
      </w:pPr>
      <w:r w:rsidRPr="008D3D68">
        <w:t xml:space="preserve">    MSE(y_true,y_pred) #set score here and not below if using MSE in GridCV</w:t>
      </w:r>
    </w:p>
    <w:p w14:paraId="25FCF4B5" w14:textId="77777777" w:rsidR="00412EEF" w:rsidRPr="008D3D68" w:rsidRDefault="00412EEF" w:rsidP="00412EEF">
      <w:pPr>
        <w:spacing w:line="480" w:lineRule="auto"/>
        <w:ind w:firstLine="720"/>
      </w:pPr>
      <w:r w:rsidRPr="008D3D68">
        <w:t xml:space="preserve">    score = R2(y_true,y_pred)</w:t>
      </w:r>
    </w:p>
    <w:p w14:paraId="01AD4377" w14:textId="47AAAADF" w:rsidR="00412EEF" w:rsidRPr="008D3D68" w:rsidRDefault="00412EEF" w:rsidP="000D0235">
      <w:pPr>
        <w:spacing w:line="480" w:lineRule="auto"/>
        <w:ind w:firstLine="720"/>
      </w:pPr>
      <w:r w:rsidRPr="008D3D68">
        <w:t xml:space="preserve">    return score</w:t>
      </w:r>
    </w:p>
    <w:p w14:paraId="6F01CAB9" w14:textId="77777777" w:rsidR="00412EEF" w:rsidRPr="008D3D68" w:rsidRDefault="00412EEF" w:rsidP="00412EEF">
      <w:pPr>
        <w:spacing w:line="480" w:lineRule="auto"/>
        <w:ind w:firstLine="720"/>
      </w:pPr>
      <w:r w:rsidRPr="008D3D68">
        <w:t>def two_scorer():</w:t>
      </w:r>
    </w:p>
    <w:p w14:paraId="32CB18A4" w14:textId="1ECA4648" w:rsidR="00412EEF" w:rsidRPr="008D3D68" w:rsidRDefault="00412EEF" w:rsidP="00412EEF">
      <w:pPr>
        <w:spacing w:line="480" w:lineRule="auto"/>
        <w:ind w:firstLine="720"/>
      </w:pPr>
      <w:r w:rsidRPr="008D3D68">
        <w:t>return make_scorer(two_score, greater_is_better=True) # change for false if using MSE</w:t>
      </w:r>
    </w:p>
    <w:p w14:paraId="347D18AE" w14:textId="77777777" w:rsidR="00412EEF" w:rsidRPr="008D3D68" w:rsidRDefault="00412EEF" w:rsidP="00412EEF">
      <w:pPr>
        <w:spacing w:line="480" w:lineRule="auto"/>
        <w:ind w:firstLine="720"/>
      </w:pPr>
    </w:p>
    <w:p w14:paraId="4C5E4C38" w14:textId="7F9D1139" w:rsidR="00412EEF" w:rsidRPr="008D3D68" w:rsidRDefault="00412EEF" w:rsidP="000D0235">
      <w:pPr>
        <w:spacing w:line="480" w:lineRule="auto"/>
        <w:ind w:firstLine="720"/>
      </w:pPr>
      <w:r w:rsidRPr="008D3D68">
        <w:t>clf = DecisionTreeRegressor()</w:t>
      </w:r>
    </w:p>
    <w:p w14:paraId="589EE353" w14:textId="77777777" w:rsidR="00412EEF" w:rsidRPr="008D3D68" w:rsidRDefault="00412EEF" w:rsidP="00412EEF">
      <w:pPr>
        <w:spacing w:line="480" w:lineRule="auto"/>
        <w:ind w:firstLine="720"/>
      </w:pPr>
      <w:r w:rsidRPr="008D3D68">
        <w:t># Utility function to report best scores</w:t>
      </w:r>
    </w:p>
    <w:p w14:paraId="6283BEF7" w14:textId="77777777" w:rsidR="00412EEF" w:rsidRPr="008D3D68" w:rsidRDefault="00412EEF" w:rsidP="00412EEF">
      <w:pPr>
        <w:spacing w:line="480" w:lineRule="auto"/>
        <w:ind w:firstLine="720"/>
      </w:pPr>
      <w:r w:rsidRPr="008D3D68">
        <w:t>def report(results, n_top=3):</w:t>
      </w:r>
    </w:p>
    <w:p w14:paraId="7342056F" w14:textId="77777777" w:rsidR="00412EEF" w:rsidRPr="008D3D68" w:rsidRDefault="00412EEF" w:rsidP="00412EEF">
      <w:pPr>
        <w:spacing w:line="480" w:lineRule="auto"/>
        <w:ind w:firstLine="720"/>
      </w:pPr>
      <w:r w:rsidRPr="008D3D68">
        <w:t xml:space="preserve">    for i in range(1, n_top + 1):</w:t>
      </w:r>
    </w:p>
    <w:p w14:paraId="46D76F41" w14:textId="77777777" w:rsidR="00412EEF" w:rsidRPr="008D3D68" w:rsidRDefault="00412EEF" w:rsidP="00412EEF">
      <w:pPr>
        <w:spacing w:line="480" w:lineRule="auto"/>
        <w:ind w:firstLine="720"/>
      </w:pPr>
      <w:r w:rsidRPr="008D3D68">
        <w:t xml:space="preserve">        candidates = np.flatnonzero(results['rank_test_score'] == i)</w:t>
      </w:r>
    </w:p>
    <w:p w14:paraId="51D3FB3C" w14:textId="77777777" w:rsidR="00412EEF" w:rsidRPr="008D3D68" w:rsidRDefault="00412EEF" w:rsidP="00412EEF">
      <w:pPr>
        <w:spacing w:line="480" w:lineRule="auto"/>
        <w:ind w:firstLine="720"/>
      </w:pPr>
      <w:r w:rsidRPr="008D3D68">
        <w:t xml:space="preserve">        for candidate in candidates:</w:t>
      </w:r>
    </w:p>
    <w:p w14:paraId="4C5A18D8" w14:textId="77777777" w:rsidR="00412EEF" w:rsidRPr="008D3D68" w:rsidRDefault="00412EEF" w:rsidP="00412EEF">
      <w:pPr>
        <w:spacing w:line="480" w:lineRule="auto"/>
        <w:ind w:firstLine="720"/>
      </w:pPr>
      <w:r w:rsidRPr="008D3D68">
        <w:t xml:space="preserve">            print("Model with rank: {0}".format(i))</w:t>
      </w:r>
    </w:p>
    <w:p w14:paraId="3777ED76" w14:textId="77777777" w:rsidR="00412EEF" w:rsidRPr="008D3D68" w:rsidRDefault="00412EEF" w:rsidP="00412EEF">
      <w:pPr>
        <w:spacing w:line="480" w:lineRule="auto"/>
        <w:ind w:firstLine="720"/>
      </w:pPr>
      <w:r w:rsidRPr="008D3D68">
        <w:t xml:space="preserve">            print("Mean validation score: {0:.3f} (</w:t>
      </w:r>
      <w:proofErr w:type="gramStart"/>
      <w:r w:rsidRPr="008D3D68">
        <w:t>std</w:t>
      </w:r>
      <w:proofErr w:type="gramEnd"/>
      <w:r w:rsidRPr="008D3D68">
        <w:t>: {1:.3f})".format(</w:t>
      </w:r>
    </w:p>
    <w:p w14:paraId="0EDD9D4A" w14:textId="77777777" w:rsidR="00412EEF" w:rsidRPr="008D3D68" w:rsidRDefault="00412EEF" w:rsidP="00412EEF">
      <w:pPr>
        <w:spacing w:line="480" w:lineRule="auto"/>
        <w:ind w:firstLine="720"/>
      </w:pPr>
      <w:r w:rsidRPr="008D3D68">
        <w:lastRenderedPageBreak/>
        <w:t xml:space="preserve">                  results['mean_test_score'][candidate],</w:t>
      </w:r>
    </w:p>
    <w:p w14:paraId="66E7D60E" w14:textId="77777777" w:rsidR="00412EEF" w:rsidRPr="008D3D68" w:rsidRDefault="00412EEF" w:rsidP="00412EEF">
      <w:pPr>
        <w:spacing w:line="480" w:lineRule="auto"/>
        <w:ind w:firstLine="720"/>
      </w:pPr>
      <w:r w:rsidRPr="008D3D68">
        <w:t xml:space="preserve">                  results['std_test_score'][candidate]))</w:t>
      </w:r>
    </w:p>
    <w:p w14:paraId="670BBD70" w14:textId="77777777" w:rsidR="00412EEF" w:rsidRPr="008D3D68" w:rsidRDefault="00412EEF" w:rsidP="00412EEF">
      <w:pPr>
        <w:spacing w:line="480" w:lineRule="auto"/>
        <w:ind w:firstLine="720"/>
      </w:pPr>
      <w:r w:rsidRPr="008D3D68">
        <w:t xml:space="preserve">            print("Parameters: {0}".format(results['params'][candidate]))</w:t>
      </w:r>
    </w:p>
    <w:p w14:paraId="11C02A18" w14:textId="5F5D6870" w:rsidR="00412EEF" w:rsidRPr="008D3D68" w:rsidRDefault="00412EEF" w:rsidP="00412EEF">
      <w:pPr>
        <w:spacing w:line="480" w:lineRule="auto"/>
        <w:ind w:firstLine="720"/>
      </w:pPr>
      <w:r w:rsidRPr="008D3D68">
        <w:t xml:space="preserve">            print("")</w:t>
      </w:r>
    </w:p>
    <w:p w14:paraId="141B99E3" w14:textId="77777777" w:rsidR="00412EEF" w:rsidRPr="008D3D68" w:rsidRDefault="00412EEF" w:rsidP="00412EEF">
      <w:pPr>
        <w:spacing w:line="480" w:lineRule="auto"/>
        <w:ind w:firstLine="720"/>
      </w:pPr>
      <w:r w:rsidRPr="008D3D68">
        <w:t># use a full grid over all parameters</w:t>
      </w:r>
    </w:p>
    <w:p w14:paraId="01EB51AA" w14:textId="77777777" w:rsidR="00412EEF" w:rsidRPr="008D3D68" w:rsidRDefault="00412EEF" w:rsidP="00412EEF">
      <w:pPr>
        <w:spacing w:line="480" w:lineRule="auto"/>
        <w:ind w:firstLine="720"/>
      </w:pPr>
      <w:r w:rsidRPr="008D3D68">
        <w:t>param_grid = {"max_depth": [3, None],</w:t>
      </w:r>
    </w:p>
    <w:p w14:paraId="3BA8A313" w14:textId="77777777" w:rsidR="00412EEF" w:rsidRPr="008D3D68" w:rsidRDefault="00412EEF" w:rsidP="00412EEF">
      <w:pPr>
        <w:spacing w:line="480" w:lineRule="auto"/>
        <w:ind w:firstLine="720"/>
      </w:pPr>
      <w:r w:rsidRPr="008D3D68">
        <w:t xml:space="preserve">             </w:t>
      </w:r>
    </w:p>
    <w:p w14:paraId="4F84F236" w14:textId="77777777" w:rsidR="00412EEF" w:rsidRPr="008D3D68" w:rsidRDefault="00412EEF" w:rsidP="00412EEF">
      <w:pPr>
        <w:spacing w:line="480" w:lineRule="auto"/>
        <w:ind w:firstLine="720"/>
      </w:pPr>
      <w:r w:rsidRPr="008D3D68">
        <w:t xml:space="preserve">              "min_samples_split": [2, 3, 10],</w:t>
      </w:r>
    </w:p>
    <w:p w14:paraId="310A8EFF" w14:textId="278B5FEC" w:rsidR="00412EEF" w:rsidRPr="008D3D68" w:rsidRDefault="00412EEF" w:rsidP="000D0235">
      <w:pPr>
        <w:spacing w:line="480" w:lineRule="auto"/>
        <w:ind w:firstLine="720"/>
      </w:pPr>
      <w:r w:rsidRPr="008D3D68">
        <w:t xml:space="preserve">              "min_samples_leaf": [1, 3, 10],</w:t>
      </w:r>
    </w:p>
    <w:p w14:paraId="4E25D3C3" w14:textId="1E4D20FF" w:rsidR="00412EEF" w:rsidRPr="008D3D68" w:rsidRDefault="00412EEF" w:rsidP="000D0235">
      <w:pPr>
        <w:spacing w:line="480" w:lineRule="auto"/>
        <w:ind w:firstLine="720"/>
      </w:pPr>
      <w:r w:rsidRPr="008D3D68">
        <w:t xml:space="preserve">              "max_features": [2, 3,5,7,9],</w:t>
      </w:r>
    </w:p>
    <w:p w14:paraId="28EBB242" w14:textId="1D7C8534" w:rsidR="000D0235" w:rsidRPr="008D3D68" w:rsidRDefault="00412EEF" w:rsidP="00412EEF">
      <w:pPr>
        <w:spacing w:line="480" w:lineRule="auto"/>
        <w:ind w:firstLine="720"/>
      </w:pPr>
      <w:r w:rsidRPr="008D3D68">
        <w:t xml:space="preserve">              }</w:t>
      </w:r>
    </w:p>
    <w:p w14:paraId="5B0D299C" w14:textId="77777777" w:rsidR="00412EEF" w:rsidRPr="008D3D68" w:rsidRDefault="00412EEF" w:rsidP="00412EEF">
      <w:pPr>
        <w:spacing w:line="480" w:lineRule="auto"/>
        <w:ind w:firstLine="720"/>
      </w:pPr>
      <w:r w:rsidRPr="008D3D68">
        <w:t># run grid search</w:t>
      </w:r>
    </w:p>
    <w:p w14:paraId="230233BE" w14:textId="77777777" w:rsidR="00412EEF" w:rsidRPr="008D3D68" w:rsidRDefault="00412EEF" w:rsidP="00412EEF">
      <w:pPr>
        <w:spacing w:line="480" w:lineRule="auto"/>
        <w:ind w:firstLine="720"/>
      </w:pPr>
      <w:r w:rsidRPr="008D3D68">
        <w:t>grid_search = GridSearchCV(clf, param_grid=param_grid)</w:t>
      </w:r>
    </w:p>
    <w:p w14:paraId="2687D358" w14:textId="77777777" w:rsidR="00412EEF" w:rsidRPr="008D3D68" w:rsidRDefault="00412EEF" w:rsidP="00412EEF">
      <w:pPr>
        <w:spacing w:line="480" w:lineRule="auto"/>
        <w:ind w:firstLine="720"/>
      </w:pPr>
      <w:r w:rsidRPr="008D3D68">
        <w:t>start = time()</w:t>
      </w:r>
    </w:p>
    <w:p w14:paraId="43C3B035" w14:textId="77777777" w:rsidR="00412EEF" w:rsidRPr="008D3D68" w:rsidRDefault="00412EEF" w:rsidP="00412EEF">
      <w:pPr>
        <w:spacing w:line="480" w:lineRule="auto"/>
        <w:ind w:firstLine="720"/>
      </w:pPr>
      <w:r w:rsidRPr="008D3D68">
        <w:t>grid_search.fit(X_train, y_train)</w:t>
      </w:r>
    </w:p>
    <w:p w14:paraId="454BC7E8" w14:textId="77777777" w:rsidR="00412EEF" w:rsidRPr="008D3D68" w:rsidRDefault="00412EEF" w:rsidP="00412EEF">
      <w:pPr>
        <w:spacing w:line="480" w:lineRule="auto"/>
        <w:ind w:firstLine="720"/>
      </w:pPr>
    </w:p>
    <w:p w14:paraId="0740E348" w14:textId="77777777" w:rsidR="00412EEF" w:rsidRPr="008D3D68" w:rsidRDefault="00412EEF" w:rsidP="00412EEF">
      <w:pPr>
        <w:spacing w:line="480" w:lineRule="auto"/>
        <w:ind w:firstLine="720"/>
      </w:pPr>
      <w:r w:rsidRPr="008D3D68">
        <w:t>print("GridSearchCV took %.2f seconds for %d candidate parameter settings."</w:t>
      </w:r>
    </w:p>
    <w:p w14:paraId="5F5BE605" w14:textId="77777777" w:rsidR="00412EEF" w:rsidRPr="008D3D68" w:rsidRDefault="00412EEF" w:rsidP="00412EEF">
      <w:pPr>
        <w:spacing w:line="480" w:lineRule="auto"/>
        <w:ind w:firstLine="720"/>
      </w:pPr>
      <w:r w:rsidRPr="008D3D68">
        <w:t xml:space="preserve">      % (time() - start, len(grid_search.cv_results_['params'])))</w:t>
      </w:r>
    </w:p>
    <w:p w14:paraId="639435BD" w14:textId="77777777" w:rsidR="00412EEF" w:rsidRPr="008D3D68" w:rsidRDefault="00412EEF" w:rsidP="00412EEF">
      <w:pPr>
        <w:spacing w:line="480" w:lineRule="auto"/>
        <w:ind w:firstLine="720"/>
      </w:pPr>
      <w:r w:rsidRPr="008D3D68">
        <w:t>report(grid_search.cv_results_)</w:t>
      </w:r>
    </w:p>
    <w:p w14:paraId="47DE9164" w14:textId="77777777" w:rsidR="00412EEF" w:rsidRPr="008D3D68" w:rsidRDefault="00412EEF" w:rsidP="00412EEF">
      <w:pPr>
        <w:spacing w:line="480" w:lineRule="auto"/>
        <w:ind w:firstLine="720"/>
      </w:pPr>
    </w:p>
    <w:p w14:paraId="407C7B3A" w14:textId="77777777" w:rsidR="00412EEF" w:rsidRPr="008D3D68" w:rsidRDefault="00412EEF" w:rsidP="00412EEF">
      <w:pPr>
        <w:spacing w:line="480" w:lineRule="auto"/>
        <w:ind w:firstLine="720"/>
      </w:pPr>
      <w:r w:rsidRPr="008D3D68">
        <w:t>###################</w:t>
      </w:r>
    </w:p>
    <w:p w14:paraId="02902801" w14:textId="06B2C156" w:rsidR="00412EEF" w:rsidRPr="008D3D68" w:rsidRDefault="007F528C" w:rsidP="00412EEF">
      <w:pPr>
        <w:spacing w:line="480" w:lineRule="auto"/>
        <w:ind w:firstLine="720"/>
        <w:rPr>
          <w:b/>
        </w:rPr>
      </w:pPr>
      <w:r w:rsidRPr="008D3D68">
        <w:rPr>
          <w:b/>
        </w:rPr>
        <w:t>G</w:t>
      </w:r>
      <w:r w:rsidR="00412EEF" w:rsidRPr="008D3D68">
        <w:rPr>
          <w:b/>
        </w:rPr>
        <w:t>rid search for SVR</w:t>
      </w:r>
    </w:p>
    <w:p w14:paraId="6F5B7039" w14:textId="77777777" w:rsidR="00412EEF" w:rsidRPr="008D3D68" w:rsidRDefault="00412EEF" w:rsidP="00412EEF">
      <w:pPr>
        <w:spacing w:line="480" w:lineRule="auto"/>
        <w:ind w:firstLine="720"/>
      </w:pPr>
      <w:r w:rsidRPr="008D3D68">
        <w:t>###################</w:t>
      </w:r>
    </w:p>
    <w:p w14:paraId="21ED2DF4" w14:textId="77777777" w:rsidR="00412EEF" w:rsidRPr="008D3D68" w:rsidRDefault="00412EEF" w:rsidP="00412EEF">
      <w:pPr>
        <w:spacing w:line="480" w:lineRule="auto"/>
        <w:ind w:firstLine="720"/>
      </w:pPr>
      <w:r w:rsidRPr="008D3D68">
        <w:lastRenderedPageBreak/>
        <w:t>#"support vector regression"</w:t>
      </w:r>
    </w:p>
    <w:p w14:paraId="23089BC5" w14:textId="77777777" w:rsidR="00412EEF" w:rsidRPr="008D3D68" w:rsidRDefault="00412EEF" w:rsidP="00412EEF">
      <w:pPr>
        <w:spacing w:line="480" w:lineRule="auto"/>
        <w:ind w:firstLine="720"/>
      </w:pPr>
      <w:r w:rsidRPr="008D3D68">
        <w:t xml:space="preserve">  </w:t>
      </w:r>
    </w:p>
    <w:p w14:paraId="1C4C9BE7" w14:textId="77777777" w:rsidR="00412EEF" w:rsidRPr="008D3D68" w:rsidRDefault="00412EEF" w:rsidP="00412EEF">
      <w:pPr>
        <w:spacing w:line="480" w:lineRule="auto"/>
        <w:ind w:firstLine="720"/>
      </w:pPr>
      <w:r w:rsidRPr="008D3D68">
        <w:t>def MSE(y_true,y_pred):</w:t>
      </w:r>
    </w:p>
    <w:p w14:paraId="42059D66" w14:textId="77777777" w:rsidR="00412EEF" w:rsidRPr="008D3D68" w:rsidRDefault="00412EEF" w:rsidP="00412EEF">
      <w:pPr>
        <w:spacing w:line="480" w:lineRule="auto"/>
        <w:ind w:firstLine="720"/>
      </w:pPr>
      <w:r w:rsidRPr="008D3D68">
        <w:t xml:space="preserve">    mse = mean_squared_error(y_true, y_pred)</w:t>
      </w:r>
    </w:p>
    <w:p w14:paraId="6C741989" w14:textId="77777777" w:rsidR="00412EEF" w:rsidRPr="008D3D68" w:rsidRDefault="00412EEF" w:rsidP="00412EEF">
      <w:pPr>
        <w:spacing w:line="480" w:lineRule="auto"/>
        <w:ind w:firstLine="720"/>
      </w:pPr>
      <w:r w:rsidRPr="008D3D68">
        <w:t xml:space="preserve">    print ('MSE: %2.3f' % mse)</w:t>
      </w:r>
    </w:p>
    <w:p w14:paraId="3D04818C" w14:textId="77777777" w:rsidR="00412EEF" w:rsidRPr="008D3D68" w:rsidRDefault="00412EEF" w:rsidP="00412EEF">
      <w:pPr>
        <w:spacing w:line="480" w:lineRule="auto"/>
        <w:ind w:firstLine="720"/>
      </w:pPr>
      <w:r w:rsidRPr="008D3D68">
        <w:t xml:space="preserve">    return mse</w:t>
      </w:r>
    </w:p>
    <w:p w14:paraId="70EABD89" w14:textId="77777777" w:rsidR="00412EEF" w:rsidRPr="008D3D68" w:rsidRDefault="00412EEF" w:rsidP="00412EEF">
      <w:pPr>
        <w:spacing w:line="480" w:lineRule="auto"/>
        <w:ind w:firstLine="720"/>
      </w:pPr>
    </w:p>
    <w:p w14:paraId="78761D43" w14:textId="77777777" w:rsidR="00412EEF" w:rsidRPr="008D3D68" w:rsidRDefault="00412EEF" w:rsidP="00412EEF">
      <w:pPr>
        <w:spacing w:line="480" w:lineRule="auto"/>
        <w:ind w:firstLine="720"/>
      </w:pPr>
      <w:r w:rsidRPr="008D3D68">
        <w:t xml:space="preserve">def R2(y_true,y_pred):    </w:t>
      </w:r>
    </w:p>
    <w:p w14:paraId="664D9424" w14:textId="77777777" w:rsidR="00412EEF" w:rsidRPr="008D3D68" w:rsidRDefault="00412EEF" w:rsidP="00412EEF">
      <w:pPr>
        <w:spacing w:line="480" w:lineRule="auto"/>
        <w:ind w:firstLine="720"/>
      </w:pPr>
      <w:r w:rsidRPr="008D3D68">
        <w:t xml:space="preserve">     r2 = r2_score(y_true, y_pred)</w:t>
      </w:r>
    </w:p>
    <w:p w14:paraId="49390C35" w14:textId="77777777" w:rsidR="00412EEF" w:rsidRPr="008D3D68" w:rsidRDefault="00412EEF" w:rsidP="00412EEF">
      <w:pPr>
        <w:spacing w:line="480" w:lineRule="auto"/>
        <w:ind w:firstLine="720"/>
      </w:pPr>
      <w:r w:rsidRPr="008D3D68">
        <w:t xml:space="preserve">     print( 'R2: %2.3f' % r2)</w:t>
      </w:r>
    </w:p>
    <w:p w14:paraId="192FA0D5" w14:textId="67A6DD4F" w:rsidR="00412EEF" w:rsidRPr="008D3D68" w:rsidRDefault="00412EEF" w:rsidP="00F93F78">
      <w:pPr>
        <w:spacing w:line="480" w:lineRule="auto"/>
        <w:ind w:firstLine="720"/>
      </w:pPr>
      <w:r w:rsidRPr="008D3D68">
        <w:t xml:space="preserve">     return r2</w:t>
      </w:r>
    </w:p>
    <w:p w14:paraId="5339BB55" w14:textId="77777777" w:rsidR="00412EEF" w:rsidRPr="008D3D68" w:rsidRDefault="00412EEF" w:rsidP="00412EEF">
      <w:pPr>
        <w:spacing w:line="480" w:lineRule="auto"/>
        <w:ind w:firstLine="720"/>
      </w:pPr>
      <w:r w:rsidRPr="008D3D68">
        <w:t xml:space="preserve">def two_score(y_true,y_pred):    </w:t>
      </w:r>
    </w:p>
    <w:p w14:paraId="68D48F4E" w14:textId="77777777" w:rsidR="00412EEF" w:rsidRPr="008D3D68" w:rsidRDefault="00412EEF" w:rsidP="00412EEF">
      <w:pPr>
        <w:spacing w:line="480" w:lineRule="auto"/>
        <w:ind w:firstLine="720"/>
      </w:pPr>
      <w:r w:rsidRPr="008D3D68">
        <w:t xml:space="preserve">    MSE(y_true,y_pred) #set score here and not below if using MSE in GridCV</w:t>
      </w:r>
    </w:p>
    <w:p w14:paraId="3D8AA4F6" w14:textId="77777777" w:rsidR="00412EEF" w:rsidRPr="008D3D68" w:rsidRDefault="00412EEF" w:rsidP="00412EEF">
      <w:pPr>
        <w:spacing w:line="480" w:lineRule="auto"/>
        <w:ind w:firstLine="720"/>
      </w:pPr>
      <w:r w:rsidRPr="008D3D68">
        <w:t xml:space="preserve">    score = R2(y_true,y_pred)</w:t>
      </w:r>
    </w:p>
    <w:p w14:paraId="679BB225" w14:textId="07850707" w:rsidR="00412EEF" w:rsidRPr="008D3D68" w:rsidRDefault="00412EEF" w:rsidP="00F93F78">
      <w:pPr>
        <w:spacing w:line="480" w:lineRule="auto"/>
        <w:ind w:firstLine="720"/>
      </w:pPr>
      <w:r w:rsidRPr="008D3D68">
        <w:t xml:space="preserve">    return score</w:t>
      </w:r>
    </w:p>
    <w:p w14:paraId="5B0E3126" w14:textId="77777777" w:rsidR="00412EEF" w:rsidRPr="008D3D68" w:rsidRDefault="00412EEF" w:rsidP="00412EEF">
      <w:pPr>
        <w:spacing w:line="480" w:lineRule="auto"/>
        <w:ind w:firstLine="720"/>
      </w:pPr>
      <w:r w:rsidRPr="008D3D68">
        <w:t>def two_scorer():</w:t>
      </w:r>
    </w:p>
    <w:p w14:paraId="3831AAFC" w14:textId="27A8FECF" w:rsidR="00412EEF" w:rsidRPr="008D3D68" w:rsidRDefault="00412EEF" w:rsidP="00630F33">
      <w:pPr>
        <w:spacing w:line="480" w:lineRule="auto"/>
        <w:ind w:firstLine="720"/>
      </w:pPr>
      <w:r w:rsidRPr="008D3D68">
        <w:t xml:space="preserve">    return make_scorer(two_score, greater_is_better=Tr</w:t>
      </w:r>
      <w:r w:rsidR="00630F33" w:rsidRPr="008D3D68">
        <w:t xml:space="preserve">ue) # change for false if using </w:t>
      </w:r>
      <w:r w:rsidRPr="008D3D68">
        <w:t>MSE</w:t>
      </w:r>
    </w:p>
    <w:p w14:paraId="7C171C5E" w14:textId="19441C20" w:rsidR="00412EEF" w:rsidRPr="008D3D68" w:rsidRDefault="00412EEF" w:rsidP="00630F33">
      <w:pPr>
        <w:spacing w:line="480" w:lineRule="auto"/>
        <w:ind w:firstLine="720"/>
      </w:pPr>
      <w:r w:rsidRPr="008D3D68">
        <w:t>clf = SVR()</w:t>
      </w:r>
    </w:p>
    <w:p w14:paraId="1DA84C18" w14:textId="77777777" w:rsidR="00412EEF" w:rsidRPr="008D3D68" w:rsidRDefault="00412EEF" w:rsidP="00412EEF">
      <w:pPr>
        <w:spacing w:line="480" w:lineRule="auto"/>
        <w:ind w:firstLine="720"/>
      </w:pPr>
      <w:r w:rsidRPr="008D3D68">
        <w:t># Utility function to report best scores</w:t>
      </w:r>
    </w:p>
    <w:p w14:paraId="5C7BF7A1" w14:textId="77777777" w:rsidR="00412EEF" w:rsidRPr="008D3D68" w:rsidRDefault="00412EEF" w:rsidP="00412EEF">
      <w:pPr>
        <w:spacing w:line="480" w:lineRule="auto"/>
        <w:ind w:firstLine="720"/>
      </w:pPr>
      <w:r w:rsidRPr="008D3D68">
        <w:t>def report(results, n_top=3):</w:t>
      </w:r>
    </w:p>
    <w:p w14:paraId="1AD7BD33" w14:textId="77777777" w:rsidR="00412EEF" w:rsidRPr="008D3D68" w:rsidRDefault="00412EEF" w:rsidP="00412EEF">
      <w:pPr>
        <w:spacing w:line="480" w:lineRule="auto"/>
        <w:ind w:firstLine="720"/>
      </w:pPr>
      <w:r w:rsidRPr="008D3D68">
        <w:t xml:space="preserve">    for i in range(1, n_top + 1):</w:t>
      </w:r>
    </w:p>
    <w:p w14:paraId="6181FB9B" w14:textId="77777777" w:rsidR="00412EEF" w:rsidRPr="008D3D68" w:rsidRDefault="00412EEF" w:rsidP="00412EEF">
      <w:pPr>
        <w:spacing w:line="480" w:lineRule="auto"/>
        <w:ind w:firstLine="720"/>
      </w:pPr>
      <w:r w:rsidRPr="008D3D68">
        <w:t xml:space="preserve">        candidates = np.flatnonzero(results['rank_test_score'] == i)</w:t>
      </w:r>
    </w:p>
    <w:p w14:paraId="529E5E59" w14:textId="77777777" w:rsidR="00412EEF" w:rsidRPr="008D3D68" w:rsidRDefault="00412EEF" w:rsidP="00412EEF">
      <w:pPr>
        <w:spacing w:line="480" w:lineRule="auto"/>
        <w:ind w:firstLine="720"/>
      </w:pPr>
      <w:r w:rsidRPr="008D3D68">
        <w:lastRenderedPageBreak/>
        <w:t xml:space="preserve">        for candidate in candidates:</w:t>
      </w:r>
    </w:p>
    <w:p w14:paraId="20964B89" w14:textId="77777777" w:rsidR="00412EEF" w:rsidRPr="008D3D68" w:rsidRDefault="00412EEF" w:rsidP="00412EEF">
      <w:pPr>
        <w:spacing w:line="480" w:lineRule="auto"/>
        <w:ind w:firstLine="720"/>
      </w:pPr>
      <w:r w:rsidRPr="008D3D68">
        <w:t xml:space="preserve">            print("Model with rank: {0}".format(i))</w:t>
      </w:r>
    </w:p>
    <w:p w14:paraId="40DC7A05" w14:textId="77777777" w:rsidR="00412EEF" w:rsidRPr="008D3D68" w:rsidRDefault="00412EEF" w:rsidP="00412EEF">
      <w:pPr>
        <w:spacing w:line="480" w:lineRule="auto"/>
        <w:ind w:firstLine="720"/>
      </w:pPr>
      <w:r w:rsidRPr="008D3D68">
        <w:t xml:space="preserve">            print("Mean validation score: {0:.3f} (</w:t>
      </w:r>
      <w:proofErr w:type="gramStart"/>
      <w:r w:rsidRPr="008D3D68">
        <w:t>std</w:t>
      </w:r>
      <w:proofErr w:type="gramEnd"/>
      <w:r w:rsidRPr="008D3D68">
        <w:t>: {1:.3f})".format(</w:t>
      </w:r>
    </w:p>
    <w:p w14:paraId="6541F4F2" w14:textId="77777777" w:rsidR="00412EEF" w:rsidRPr="008D3D68" w:rsidRDefault="00412EEF" w:rsidP="00412EEF">
      <w:pPr>
        <w:spacing w:line="480" w:lineRule="auto"/>
        <w:ind w:firstLine="720"/>
      </w:pPr>
      <w:r w:rsidRPr="008D3D68">
        <w:t xml:space="preserve">                  results['mean_test_score'][candidate],</w:t>
      </w:r>
    </w:p>
    <w:p w14:paraId="2E5ECDAB" w14:textId="77777777" w:rsidR="00412EEF" w:rsidRPr="008D3D68" w:rsidRDefault="00412EEF" w:rsidP="00412EEF">
      <w:pPr>
        <w:spacing w:line="480" w:lineRule="auto"/>
        <w:ind w:firstLine="720"/>
      </w:pPr>
      <w:r w:rsidRPr="008D3D68">
        <w:t xml:space="preserve">                  results['std_test_score'][candidate]))</w:t>
      </w:r>
    </w:p>
    <w:p w14:paraId="0604E63A" w14:textId="77777777" w:rsidR="00412EEF" w:rsidRPr="008D3D68" w:rsidRDefault="00412EEF" w:rsidP="00412EEF">
      <w:pPr>
        <w:spacing w:line="480" w:lineRule="auto"/>
        <w:ind w:firstLine="720"/>
      </w:pPr>
      <w:r w:rsidRPr="008D3D68">
        <w:t xml:space="preserve">            print("Parameters: {0}".format(results['params'][candidate]))</w:t>
      </w:r>
    </w:p>
    <w:p w14:paraId="6A2AE7EF" w14:textId="4D0EE0AD" w:rsidR="00412EEF" w:rsidRPr="008D3D68" w:rsidRDefault="00412EEF" w:rsidP="00412EEF">
      <w:pPr>
        <w:spacing w:line="480" w:lineRule="auto"/>
        <w:ind w:firstLine="720"/>
      </w:pPr>
      <w:r w:rsidRPr="008D3D68">
        <w:t xml:space="preserve">            print("")</w:t>
      </w:r>
    </w:p>
    <w:p w14:paraId="0B109ECF" w14:textId="77777777" w:rsidR="00412EEF" w:rsidRPr="008D3D68" w:rsidRDefault="00412EEF" w:rsidP="00412EEF">
      <w:pPr>
        <w:spacing w:line="480" w:lineRule="auto"/>
        <w:ind w:firstLine="720"/>
      </w:pPr>
      <w:r w:rsidRPr="008D3D68">
        <w:t># use a full grid over all parameters</w:t>
      </w:r>
    </w:p>
    <w:p w14:paraId="17A91CA8" w14:textId="77777777" w:rsidR="00412EEF" w:rsidRPr="008D3D68" w:rsidRDefault="00412EEF" w:rsidP="00412EEF">
      <w:pPr>
        <w:spacing w:line="480" w:lineRule="auto"/>
        <w:ind w:firstLine="720"/>
      </w:pPr>
      <w:r w:rsidRPr="008D3D68">
        <w:t>param_grid = {'C': [1, 10, 100, 1000],</w:t>
      </w:r>
    </w:p>
    <w:p w14:paraId="4DBD0803" w14:textId="77777777" w:rsidR="00412EEF" w:rsidRPr="008D3D68" w:rsidRDefault="00412EEF" w:rsidP="00412EEF">
      <w:pPr>
        <w:spacing w:line="480" w:lineRule="auto"/>
        <w:ind w:firstLine="720"/>
      </w:pPr>
      <w:r w:rsidRPr="008D3D68">
        <w:t xml:space="preserve">              'gamma': [0.01,0.001, 0.0001],</w:t>
      </w:r>
    </w:p>
    <w:p w14:paraId="67E930A8" w14:textId="77777777" w:rsidR="00412EEF" w:rsidRPr="008D3D68" w:rsidRDefault="00412EEF" w:rsidP="00412EEF">
      <w:pPr>
        <w:spacing w:line="480" w:lineRule="auto"/>
        <w:ind w:firstLine="720"/>
      </w:pPr>
      <w:r w:rsidRPr="008D3D68">
        <w:t xml:space="preserve">              'kernel': ['rbf']</w:t>
      </w:r>
    </w:p>
    <w:p w14:paraId="2DE73DFA" w14:textId="7D7142B6" w:rsidR="00412EEF" w:rsidRPr="008D3D68" w:rsidRDefault="00412EEF" w:rsidP="00C214B1">
      <w:pPr>
        <w:spacing w:line="480" w:lineRule="auto"/>
        <w:ind w:firstLine="720"/>
      </w:pPr>
      <w:r w:rsidRPr="008D3D68">
        <w:t xml:space="preserve">              }</w:t>
      </w:r>
    </w:p>
    <w:p w14:paraId="1B4158B2" w14:textId="77777777" w:rsidR="00412EEF" w:rsidRPr="008D3D68" w:rsidRDefault="00412EEF" w:rsidP="00412EEF">
      <w:pPr>
        <w:spacing w:line="480" w:lineRule="auto"/>
        <w:ind w:firstLine="720"/>
      </w:pPr>
      <w:r w:rsidRPr="008D3D68">
        <w:t># run grid search</w:t>
      </w:r>
    </w:p>
    <w:p w14:paraId="34F452F9" w14:textId="77777777" w:rsidR="00412EEF" w:rsidRPr="008D3D68" w:rsidRDefault="00412EEF" w:rsidP="00412EEF">
      <w:pPr>
        <w:spacing w:line="480" w:lineRule="auto"/>
        <w:ind w:firstLine="720"/>
      </w:pPr>
      <w:r w:rsidRPr="008D3D68">
        <w:t>grid_search = GridSearchCV(clf, param_grid=param_grid)</w:t>
      </w:r>
    </w:p>
    <w:p w14:paraId="1C1FD7AD" w14:textId="77777777" w:rsidR="00412EEF" w:rsidRPr="008D3D68" w:rsidRDefault="00412EEF" w:rsidP="00412EEF">
      <w:pPr>
        <w:spacing w:line="480" w:lineRule="auto"/>
        <w:ind w:firstLine="720"/>
      </w:pPr>
      <w:r w:rsidRPr="008D3D68">
        <w:t>start = time()</w:t>
      </w:r>
    </w:p>
    <w:p w14:paraId="35E97650" w14:textId="4ECE1CF2" w:rsidR="00412EEF" w:rsidRPr="008D3D68" w:rsidRDefault="00412EEF" w:rsidP="00412EEF">
      <w:pPr>
        <w:spacing w:line="480" w:lineRule="auto"/>
        <w:ind w:firstLine="720"/>
      </w:pPr>
      <w:r w:rsidRPr="008D3D68">
        <w:t>grid_search.fit(X_train, y_train)</w:t>
      </w:r>
      <w:bookmarkStart w:id="1" w:name="_GoBack"/>
      <w:bookmarkEnd w:id="1"/>
    </w:p>
    <w:p w14:paraId="586CB3A0" w14:textId="77777777" w:rsidR="00412EEF" w:rsidRPr="008D3D68" w:rsidRDefault="00412EEF" w:rsidP="00412EEF">
      <w:pPr>
        <w:spacing w:line="480" w:lineRule="auto"/>
        <w:ind w:firstLine="720"/>
      </w:pPr>
      <w:r w:rsidRPr="008D3D68">
        <w:t>print("GridSearchCV took %.2f seconds for %d candidate parameter settings."</w:t>
      </w:r>
    </w:p>
    <w:p w14:paraId="5D33F5C9" w14:textId="77777777" w:rsidR="00412EEF" w:rsidRPr="008D3D68" w:rsidRDefault="00412EEF" w:rsidP="00412EEF">
      <w:pPr>
        <w:spacing w:line="480" w:lineRule="auto"/>
        <w:ind w:firstLine="720"/>
      </w:pPr>
      <w:r w:rsidRPr="008D3D68">
        <w:t xml:space="preserve">      % (time() - start, len(grid_search.cv_results_['params'])))</w:t>
      </w:r>
    </w:p>
    <w:p w14:paraId="2D69191B" w14:textId="77777777" w:rsidR="00412EEF" w:rsidRPr="008D3D68" w:rsidRDefault="00412EEF" w:rsidP="00412EEF">
      <w:pPr>
        <w:spacing w:line="480" w:lineRule="auto"/>
        <w:ind w:firstLine="720"/>
      </w:pPr>
      <w:r w:rsidRPr="008D3D68">
        <w:t>report(grid_search.cv_results_)</w:t>
      </w:r>
    </w:p>
    <w:p w14:paraId="48227C19" w14:textId="77777777" w:rsidR="00412EEF" w:rsidRPr="00985617" w:rsidRDefault="00412EEF" w:rsidP="005F0EEF">
      <w:pPr>
        <w:spacing w:line="480" w:lineRule="auto"/>
        <w:ind w:firstLine="720"/>
        <w:rPr>
          <w:b/>
          <w:bCs/>
        </w:rPr>
      </w:pPr>
    </w:p>
    <w:p w14:paraId="682B848C" w14:textId="77777777" w:rsidR="00B32FB1" w:rsidRDefault="00B32FB1" w:rsidP="005F0EEF">
      <w:pPr>
        <w:spacing w:line="480" w:lineRule="auto"/>
        <w:ind w:firstLine="720"/>
        <w:rPr>
          <w:color w:val="FF0000"/>
        </w:rPr>
      </w:pPr>
    </w:p>
    <w:p w14:paraId="613AB44F" w14:textId="77777777" w:rsidR="00C815BD" w:rsidRDefault="00C815BD">
      <w:r>
        <w:br w:type="page"/>
      </w:r>
    </w:p>
    <w:p w14:paraId="22257836" w14:textId="517D3277" w:rsidR="00DF0B3A" w:rsidRPr="00985617" w:rsidRDefault="003745F2" w:rsidP="00C214B1">
      <w:pPr>
        <w:spacing w:line="480" w:lineRule="auto"/>
        <w:ind w:firstLine="720"/>
        <w:jc w:val="center"/>
      </w:pPr>
      <w:r w:rsidRPr="00C214B1">
        <w:rPr>
          <w:b/>
        </w:rPr>
        <w:lastRenderedPageBreak/>
        <w:t>References</w:t>
      </w:r>
    </w:p>
    <w:p w14:paraId="240800DE" w14:textId="77777777" w:rsidR="00667F0E" w:rsidRPr="005C7C4A" w:rsidRDefault="00667F0E" w:rsidP="00667F0E">
      <w:pPr>
        <w:widowControl w:val="0"/>
        <w:autoSpaceDE w:val="0"/>
        <w:autoSpaceDN w:val="0"/>
        <w:adjustRightInd w:val="0"/>
        <w:spacing w:after="40" w:line="480" w:lineRule="auto"/>
        <w:ind w:left="640" w:hanging="640"/>
      </w:pPr>
      <w:r w:rsidRPr="00E5700D">
        <w:rPr>
          <w:noProof/>
        </w:rPr>
        <w:t>Amber</w:t>
      </w:r>
      <w:r>
        <w:rPr>
          <w:color w:val="000000" w:themeColor="text1"/>
        </w:rPr>
        <w:t xml:space="preserve">, </w:t>
      </w:r>
      <w:r w:rsidRPr="00E5700D">
        <w:rPr>
          <w:noProof/>
        </w:rPr>
        <w:t>K. P.</w:t>
      </w:r>
      <w:r>
        <w:rPr>
          <w:noProof/>
        </w:rPr>
        <w:t xml:space="preserve">, </w:t>
      </w:r>
      <w:r w:rsidRPr="00E5700D">
        <w:rPr>
          <w:noProof/>
        </w:rPr>
        <w:t>Ahmad</w:t>
      </w:r>
      <w:r>
        <w:rPr>
          <w:color w:val="000000" w:themeColor="text1"/>
        </w:rPr>
        <w:t xml:space="preserve">, </w:t>
      </w:r>
      <w:r>
        <w:rPr>
          <w:noProof/>
        </w:rPr>
        <w:t xml:space="preserve">M. W., </w:t>
      </w:r>
      <w:r w:rsidRPr="00E5700D">
        <w:rPr>
          <w:noProof/>
        </w:rPr>
        <w:t>Aslam</w:t>
      </w:r>
      <w:r>
        <w:rPr>
          <w:color w:val="000000" w:themeColor="text1"/>
        </w:rPr>
        <w:t xml:space="preserve">, </w:t>
      </w:r>
      <w:r>
        <w:rPr>
          <w:noProof/>
        </w:rPr>
        <w:t>A</w:t>
      </w:r>
      <w:r w:rsidRPr="00E5700D">
        <w:rPr>
          <w:noProof/>
        </w:rPr>
        <w:t>.</w:t>
      </w:r>
      <w:r>
        <w:rPr>
          <w:noProof/>
        </w:rPr>
        <w:t>,</w:t>
      </w:r>
      <w:r w:rsidRPr="0037422C">
        <w:rPr>
          <w:noProof/>
        </w:rPr>
        <w:t xml:space="preserve"> </w:t>
      </w:r>
      <w:r w:rsidRPr="00E5700D">
        <w:rPr>
          <w:noProof/>
        </w:rPr>
        <w:t>Kousar</w:t>
      </w:r>
      <w:r>
        <w:rPr>
          <w:color w:val="000000" w:themeColor="text1"/>
        </w:rPr>
        <w:t xml:space="preserve">, </w:t>
      </w:r>
      <w:r>
        <w:rPr>
          <w:noProof/>
        </w:rPr>
        <w:t>M</w:t>
      </w:r>
      <w:r w:rsidRPr="00E5700D">
        <w:rPr>
          <w:noProof/>
        </w:rPr>
        <w:t>.</w:t>
      </w:r>
      <w:r>
        <w:rPr>
          <w:noProof/>
        </w:rPr>
        <w:t>,</w:t>
      </w:r>
      <w:r w:rsidRPr="0037422C">
        <w:rPr>
          <w:noProof/>
        </w:rPr>
        <w:t xml:space="preserve"> </w:t>
      </w:r>
      <w:r w:rsidRPr="00E5700D">
        <w:rPr>
          <w:noProof/>
        </w:rPr>
        <w:t>Usman</w:t>
      </w:r>
      <w:r>
        <w:rPr>
          <w:color w:val="000000" w:themeColor="text1"/>
        </w:rPr>
        <w:t xml:space="preserve">, </w:t>
      </w:r>
      <w:r>
        <w:rPr>
          <w:noProof/>
        </w:rPr>
        <w:t>M</w:t>
      </w:r>
      <w:r w:rsidRPr="00E5700D">
        <w:rPr>
          <w:noProof/>
        </w:rPr>
        <w:t>.</w:t>
      </w:r>
      <w:r>
        <w:rPr>
          <w:noProof/>
        </w:rPr>
        <w:t xml:space="preserve">,&amp; </w:t>
      </w:r>
      <w:r w:rsidRPr="00E561ED">
        <w:rPr>
          <w:color w:val="000000" w:themeColor="text1"/>
        </w:rPr>
        <w:t xml:space="preserve"> </w:t>
      </w:r>
      <w:r w:rsidRPr="00E5700D">
        <w:rPr>
          <w:noProof/>
        </w:rPr>
        <w:t>Khan</w:t>
      </w:r>
      <w:r>
        <w:rPr>
          <w:color w:val="000000" w:themeColor="text1"/>
        </w:rPr>
        <w:t xml:space="preserve">, </w:t>
      </w:r>
      <w:r>
        <w:rPr>
          <w:noProof/>
        </w:rPr>
        <w:t>M. S</w:t>
      </w:r>
      <w:r>
        <w:rPr>
          <w:color w:val="000000" w:themeColor="text1"/>
        </w:rPr>
        <w:t xml:space="preserve">. </w:t>
      </w:r>
      <w:r w:rsidRPr="00E561ED">
        <w:rPr>
          <w:color w:val="000000" w:themeColor="text1"/>
        </w:rPr>
        <w:t>(</w:t>
      </w:r>
      <w:r w:rsidRPr="00E5700D">
        <w:rPr>
          <w:noProof/>
        </w:rPr>
        <w:t>2018</w:t>
      </w:r>
      <w:r w:rsidRPr="00E561ED">
        <w:rPr>
          <w:color w:val="000000" w:themeColor="text1"/>
        </w:rPr>
        <w:t xml:space="preserve">, </w:t>
      </w:r>
      <w:r>
        <w:rPr>
          <w:color w:val="000000" w:themeColor="text1"/>
        </w:rPr>
        <w:t>August</w:t>
      </w:r>
      <w:r w:rsidRPr="00E561ED">
        <w:rPr>
          <w:color w:val="000000" w:themeColor="text1"/>
        </w:rPr>
        <w:t xml:space="preserve">). </w:t>
      </w:r>
      <w:r w:rsidRPr="00E5700D">
        <w:rPr>
          <w:noProof/>
        </w:rPr>
        <w:t>Intelligent techniques for forecasting electricity consumption of buildings</w:t>
      </w:r>
      <w:r w:rsidRPr="00E561ED">
        <w:rPr>
          <w:color w:val="000000" w:themeColor="text1"/>
        </w:rPr>
        <w:t>.</w:t>
      </w:r>
      <w:r w:rsidRPr="00A75792">
        <w:rPr>
          <w:i/>
          <w:iCs/>
          <w:noProof/>
        </w:rPr>
        <w:t xml:space="preserve"> </w:t>
      </w:r>
      <w:r w:rsidRPr="00E5700D">
        <w:rPr>
          <w:i/>
          <w:iCs/>
          <w:noProof/>
        </w:rPr>
        <w:t>Energy</w:t>
      </w:r>
      <w:r>
        <w:rPr>
          <w:i/>
          <w:color w:val="000000" w:themeColor="text1"/>
        </w:rPr>
        <w:t xml:space="preserve">, 157, </w:t>
      </w:r>
      <w:r w:rsidRPr="00E5700D">
        <w:rPr>
          <w:noProof/>
        </w:rPr>
        <w:t>886–893</w:t>
      </w:r>
      <w:r w:rsidRPr="00E561ED">
        <w:rPr>
          <w:color w:val="000000" w:themeColor="text1"/>
        </w:rPr>
        <w:t>. Retrieved from</w:t>
      </w:r>
      <w:r>
        <w:rPr>
          <w:color w:val="000000" w:themeColor="text1"/>
        </w:rPr>
        <w:t xml:space="preserve"> </w:t>
      </w:r>
      <w:hyperlink r:id="rId33" w:history="1">
        <w:r w:rsidRPr="005F29E0">
          <w:rPr>
            <w:rStyle w:val="Hyperlink"/>
          </w:rPr>
          <w:t>https://www.researchgate.net/publication/325365927_Intelligent_Techniques_for_Forecasting_Electricity_Consumption_of_Buildings</w:t>
        </w:r>
      </w:hyperlink>
    </w:p>
    <w:p w14:paraId="62161B30" w14:textId="77777777" w:rsidR="00667F0E" w:rsidRDefault="00667F0E" w:rsidP="00667F0E">
      <w:pPr>
        <w:widowControl w:val="0"/>
        <w:autoSpaceDE w:val="0"/>
        <w:autoSpaceDN w:val="0"/>
        <w:adjustRightInd w:val="0"/>
        <w:spacing w:after="40" w:line="480" w:lineRule="auto"/>
        <w:ind w:left="640" w:hanging="640"/>
      </w:pPr>
      <w:r w:rsidRPr="00E5700D">
        <w:rPr>
          <w:noProof/>
        </w:rPr>
        <w:t>Ahmad</w:t>
      </w:r>
      <w:r>
        <w:rPr>
          <w:color w:val="000000" w:themeColor="text1"/>
        </w:rPr>
        <w:t>, M. W</w:t>
      </w:r>
      <w:r w:rsidRPr="00E561ED">
        <w:rPr>
          <w:color w:val="000000" w:themeColor="text1"/>
        </w:rPr>
        <w:t xml:space="preserve">., </w:t>
      </w:r>
      <w:r w:rsidRPr="00E5700D">
        <w:rPr>
          <w:noProof/>
        </w:rPr>
        <w:t>Mourshed</w:t>
      </w:r>
      <w:r>
        <w:rPr>
          <w:color w:val="000000" w:themeColor="text1"/>
        </w:rPr>
        <w:t xml:space="preserve">, </w:t>
      </w:r>
      <w:r w:rsidRPr="00E5700D">
        <w:rPr>
          <w:noProof/>
        </w:rPr>
        <w:t>M</w:t>
      </w:r>
      <w:r>
        <w:rPr>
          <w:color w:val="000000" w:themeColor="text1"/>
        </w:rPr>
        <w:t>.</w:t>
      </w:r>
      <w:r w:rsidRPr="00E561ED">
        <w:rPr>
          <w:color w:val="000000" w:themeColor="text1"/>
        </w:rPr>
        <w:t>,</w:t>
      </w:r>
      <w:r>
        <w:rPr>
          <w:color w:val="000000" w:themeColor="text1"/>
        </w:rPr>
        <w:t xml:space="preserve"> </w:t>
      </w:r>
      <w:r w:rsidRPr="00E561ED">
        <w:rPr>
          <w:color w:val="000000" w:themeColor="text1"/>
        </w:rPr>
        <w:t xml:space="preserve">&amp; </w:t>
      </w:r>
      <w:r w:rsidRPr="00E5700D">
        <w:rPr>
          <w:noProof/>
        </w:rPr>
        <w:t>Rezgui</w:t>
      </w:r>
      <w:r w:rsidRPr="00E561ED">
        <w:rPr>
          <w:color w:val="000000" w:themeColor="text1"/>
        </w:rPr>
        <w:t xml:space="preserve">, </w:t>
      </w:r>
      <w:r>
        <w:rPr>
          <w:color w:val="000000" w:themeColor="text1"/>
        </w:rPr>
        <w:t>Y</w:t>
      </w:r>
      <w:r w:rsidRPr="00E561ED">
        <w:rPr>
          <w:color w:val="000000" w:themeColor="text1"/>
        </w:rPr>
        <w:t>. (</w:t>
      </w:r>
      <w:r w:rsidRPr="00E5700D">
        <w:rPr>
          <w:i/>
          <w:iCs/>
          <w:noProof/>
        </w:rPr>
        <w:t>2017</w:t>
      </w:r>
      <w:r w:rsidRPr="00E561ED">
        <w:rPr>
          <w:color w:val="000000" w:themeColor="text1"/>
        </w:rPr>
        <w:t xml:space="preserve">, </w:t>
      </w:r>
      <w:r>
        <w:rPr>
          <w:color w:val="000000" w:themeColor="text1"/>
        </w:rPr>
        <w:t>July</w:t>
      </w:r>
      <w:r w:rsidRPr="00E561ED">
        <w:rPr>
          <w:color w:val="000000" w:themeColor="text1"/>
        </w:rPr>
        <w:t xml:space="preserve">). </w:t>
      </w:r>
      <w:r w:rsidRPr="00E5700D">
        <w:rPr>
          <w:noProof/>
        </w:rPr>
        <w:t>Trees vs Neurons: Comparison between random forest and ANN for high-resolution prediction of building energy consumption — A case study of office buildi</w:t>
      </w:r>
      <w:r>
        <w:rPr>
          <w:noProof/>
        </w:rPr>
        <w:t>ngs</w:t>
      </w:r>
      <w:r w:rsidRPr="00E561ED">
        <w:rPr>
          <w:color w:val="000000" w:themeColor="text1"/>
        </w:rPr>
        <w:t>.</w:t>
      </w:r>
      <w:r w:rsidRPr="00E561ED">
        <w:rPr>
          <w:i/>
          <w:iCs/>
          <w:noProof/>
        </w:rPr>
        <w:t xml:space="preserve"> </w:t>
      </w:r>
      <w:r w:rsidRPr="00E5700D">
        <w:rPr>
          <w:i/>
          <w:iCs/>
          <w:noProof/>
        </w:rPr>
        <w:t>Energy Build</w:t>
      </w:r>
      <w:r>
        <w:rPr>
          <w:i/>
          <w:color w:val="000000" w:themeColor="text1"/>
        </w:rPr>
        <w:t xml:space="preserve">, 147, </w:t>
      </w:r>
      <w:r w:rsidRPr="00E5700D">
        <w:rPr>
          <w:noProof/>
        </w:rPr>
        <w:t>77–89</w:t>
      </w:r>
      <w:r w:rsidRPr="00E561ED">
        <w:rPr>
          <w:color w:val="000000" w:themeColor="text1"/>
        </w:rPr>
        <w:t xml:space="preserve">. Retrieved from </w:t>
      </w:r>
      <w:hyperlink r:id="rId34" w:history="1">
        <w:r w:rsidRPr="005F29E0">
          <w:rPr>
            <w:rStyle w:val="Hyperlink"/>
          </w:rPr>
          <w:t>https://pdfs.semanticscholar.org/7054/6e0a15501366b679e9db8b232529a63b473c.pdf</w:t>
        </w:r>
      </w:hyperlink>
    </w:p>
    <w:p w14:paraId="5C6E53F7" w14:textId="77777777" w:rsidR="00B47719" w:rsidRPr="00B47719" w:rsidRDefault="00B47719" w:rsidP="00B47719">
      <w:pPr>
        <w:pStyle w:val="Heading1"/>
        <w:jc w:val="left"/>
        <w:rPr>
          <w:noProof/>
          <w:szCs w:val="24"/>
        </w:rPr>
      </w:pPr>
      <w:r w:rsidRPr="00B47719">
        <w:rPr>
          <w:noProof/>
          <w:szCs w:val="24"/>
        </w:rPr>
        <w:t xml:space="preserve">Ataei, M., &amp; Osanloo, M. (2004, January). Using a Combination of Genetic Algorithm </w:t>
      </w:r>
    </w:p>
    <w:p w14:paraId="0234275B" w14:textId="6C211B26" w:rsidR="00667F0E" w:rsidRDefault="00B47719" w:rsidP="002D02D6">
      <w:pPr>
        <w:widowControl w:val="0"/>
        <w:autoSpaceDE w:val="0"/>
        <w:autoSpaceDN w:val="0"/>
        <w:adjustRightInd w:val="0"/>
        <w:spacing w:after="40" w:line="480" w:lineRule="auto"/>
        <w:ind w:left="640" w:hanging="640"/>
      </w:pPr>
      <w:r>
        <w:rPr>
          <w:noProof/>
        </w:rPr>
        <w:tab/>
      </w:r>
      <w:r w:rsidRPr="00B47719">
        <w:rPr>
          <w:noProof/>
        </w:rPr>
        <w:t xml:space="preserve">and the Grid Search Method to Determine Optimum Cutoff Grades of Multiple Metal Deposits. International Journal of Surface Mining, Reclamation and </w:t>
      </w:r>
      <w:r w:rsidRPr="00B47719">
        <w:rPr>
          <w:noProof/>
        </w:rPr>
        <w:tab/>
        <w:t xml:space="preserve">Environment  </w:t>
      </w:r>
      <w:r>
        <w:rPr>
          <w:noProof/>
        </w:rPr>
        <w:t xml:space="preserve">18(1), 60–78. </w:t>
      </w:r>
      <w:r w:rsidRPr="00B47719">
        <w:rPr>
          <w:noProof/>
        </w:rPr>
        <w:t xml:space="preserve">Retrieved From </w:t>
      </w:r>
      <w:hyperlink r:id="rId35" w:history="1">
        <w:r w:rsidRPr="00B47719">
          <w:rPr>
            <w:noProof/>
          </w:rPr>
          <w:t>https://doi.org/10.1076/ijsm.18.1.60.23543</w:t>
        </w:r>
      </w:hyperlink>
    </w:p>
    <w:p w14:paraId="6ACFCDCB" w14:textId="5F3D8FAE" w:rsidR="00667F0E" w:rsidRDefault="00667F0E" w:rsidP="00667F0E">
      <w:pPr>
        <w:widowControl w:val="0"/>
        <w:autoSpaceDE w:val="0"/>
        <w:autoSpaceDN w:val="0"/>
        <w:adjustRightInd w:val="0"/>
        <w:spacing w:after="40" w:line="480" w:lineRule="auto"/>
        <w:ind w:left="640" w:hanging="640"/>
        <w:rPr>
          <w:noProof/>
        </w:rPr>
      </w:pPr>
      <w:r w:rsidRPr="00E5700D">
        <w:rPr>
          <w:noProof/>
        </w:rPr>
        <w:t>Breiman</w:t>
      </w:r>
      <w:r>
        <w:rPr>
          <w:color w:val="000000" w:themeColor="text1"/>
        </w:rPr>
        <w:t xml:space="preserve">, </w:t>
      </w:r>
      <w:r w:rsidRPr="00E5700D">
        <w:rPr>
          <w:noProof/>
        </w:rPr>
        <w:t>L</w:t>
      </w:r>
      <w:r>
        <w:rPr>
          <w:color w:val="000000" w:themeColor="text1"/>
        </w:rPr>
        <w:t xml:space="preserve">. </w:t>
      </w:r>
      <w:r w:rsidRPr="00E561ED">
        <w:rPr>
          <w:color w:val="000000" w:themeColor="text1"/>
        </w:rPr>
        <w:t>(</w:t>
      </w:r>
      <w:r>
        <w:rPr>
          <w:noProof/>
        </w:rPr>
        <w:t>2017, October</w:t>
      </w:r>
      <w:r w:rsidRPr="00E561ED">
        <w:rPr>
          <w:color w:val="000000" w:themeColor="text1"/>
        </w:rPr>
        <w:t xml:space="preserve">). </w:t>
      </w:r>
      <w:r w:rsidRPr="00E5700D">
        <w:rPr>
          <w:i/>
          <w:iCs/>
          <w:noProof/>
        </w:rPr>
        <w:t>Classification and Regression Trees</w:t>
      </w:r>
      <w:r w:rsidRPr="00E5700D">
        <w:rPr>
          <w:noProof/>
        </w:rPr>
        <w:t>,</w:t>
      </w:r>
      <w:r w:rsidRPr="00E561ED">
        <w:rPr>
          <w:color w:val="000000" w:themeColor="text1"/>
        </w:rPr>
        <w:t>.</w:t>
      </w:r>
      <w:r w:rsidRPr="008F3ABA">
        <w:rPr>
          <w:i/>
          <w:iCs/>
          <w:noProof/>
        </w:rPr>
        <w:t xml:space="preserve"> </w:t>
      </w:r>
      <w:r>
        <w:rPr>
          <w:i/>
          <w:iCs/>
          <w:noProof/>
        </w:rPr>
        <w:t>Mathematics</w:t>
      </w:r>
      <w:r>
        <w:rPr>
          <w:i/>
          <w:color w:val="000000" w:themeColor="text1"/>
        </w:rPr>
        <w:t xml:space="preserve">, </w:t>
      </w:r>
      <w:r w:rsidRPr="00E561ED">
        <w:rPr>
          <w:color w:val="000000" w:themeColor="text1"/>
        </w:rPr>
        <w:t>Retrieved from</w:t>
      </w:r>
      <w:r>
        <w:rPr>
          <w:color w:val="000000" w:themeColor="text1"/>
        </w:rPr>
        <w:t xml:space="preserve"> </w:t>
      </w:r>
      <w:hyperlink r:id="rId36" w:anchor="v=onepage&amp;q&amp;f=false" w:history="1">
        <w:r w:rsidRPr="005F29E0">
          <w:rPr>
            <w:rStyle w:val="Hyperlink"/>
            <w:noProof/>
          </w:rPr>
          <w:t>https://books.google.com/books?id=gLs6DwAAQBAJ&amp;pg=PT51&amp;source=gbs_selected_pages&amp;cad=3#v=onepage&amp;q&amp;f=false</w:t>
        </w:r>
      </w:hyperlink>
    </w:p>
    <w:p w14:paraId="4116C2B5" w14:textId="77777777" w:rsidR="00667F0E" w:rsidRDefault="00667F0E" w:rsidP="00667F0E">
      <w:pPr>
        <w:widowControl w:val="0"/>
        <w:autoSpaceDE w:val="0"/>
        <w:autoSpaceDN w:val="0"/>
        <w:adjustRightInd w:val="0"/>
        <w:spacing w:after="40" w:line="480" w:lineRule="auto"/>
        <w:ind w:left="640" w:hanging="640"/>
        <w:rPr>
          <w:rStyle w:val="Hyperlink"/>
        </w:rPr>
      </w:pPr>
      <w:r w:rsidRPr="005C7C4A">
        <w:rPr>
          <w:noProof/>
        </w:rPr>
        <w:t xml:space="preserve">Breiman, L. (2001, January). Random Forests. </w:t>
      </w:r>
      <w:r w:rsidRPr="005C7C4A">
        <w:rPr>
          <w:i/>
          <w:noProof/>
        </w:rPr>
        <w:t>Machine learning</w:t>
      </w:r>
      <w:r w:rsidRPr="005C7C4A">
        <w:rPr>
          <w:noProof/>
        </w:rPr>
        <w:t xml:space="preserve">, </w:t>
      </w:r>
      <w:r w:rsidRPr="005C7C4A">
        <w:rPr>
          <w:i/>
          <w:noProof/>
        </w:rPr>
        <w:t>45</w:t>
      </w:r>
      <w:r w:rsidRPr="005C7C4A">
        <w:rPr>
          <w:noProof/>
        </w:rPr>
        <w:t xml:space="preserve">(1), 5–32. Retrieved from </w:t>
      </w:r>
      <w:hyperlink r:id="rId37" w:history="1">
        <w:r w:rsidRPr="005C7C4A">
          <w:rPr>
            <w:rStyle w:val="Hyperlink"/>
          </w:rPr>
          <w:t>https://www.stat.berkeley.edu/~breiman/randomforest2001.pdf</w:t>
        </w:r>
      </w:hyperlink>
    </w:p>
    <w:p w14:paraId="0C756E61" w14:textId="0E6BF909" w:rsidR="00667F0E" w:rsidRPr="00061552" w:rsidRDefault="00667F0E" w:rsidP="00061552">
      <w:pPr>
        <w:widowControl w:val="0"/>
        <w:autoSpaceDE w:val="0"/>
        <w:autoSpaceDN w:val="0"/>
        <w:adjustRightInd w:val="0"/>
        <w:spacing w:line="480" w:lineRule="auto"/>
        <w:ind w:left="640" w:hanging="640"/>
        <w:rPr>
          <w:rStyle w:val="Hyperlink"/>
          <w:color w:val="000000" w:themeColor="text1"/>
        </w:rPr>
      </w:pPr>
      <w:r w:rsidRPr="005C7C4A">
        <w:rPr>
          <w:color w:val="000000" w:themeColor="text1"/>
        </w:rPr>
        <w:t xml:space="preserve">Chollet, F., &amp; others. (2015). Keras. Retrieved from </w:t>
      </w:r>
      <w:r w:rsidRPr="005C7C4A">
        <w:rPr>
          <w:rStyle w:val="Hyperlink"/>
        </w:rPr>
        <w:t>http://www.zhanjunlang.com/resources/tutorial/Deep%20Learning%20with%20Keras.pdf</w:t>
      </w:r>
    </w:p>
    <w:p w14:paraId="10183377"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Clevert, D.A., Unterthiner, T., &amp; Hochreiter, S. (2015, November). Fast and Accurate Deep </w:t>
      </w:r>
      <w:r w:rsidRPr="005C7C4A">
        <w:rPr>
          <w:color w:val="000000" w:themeColor="text1"/>
        </w:rPr>
        <w:lastRenderedPageBreak/>
        <w:t xml:space="preserve">Network Learning by Exponential Linear Units (ELUs). Retrieved from </w:t>
      </w:r>
      <w:hyperlink r:id="rId38" w:history="1">
        <w:r w:rsidRPr="005C7C4A">
          <w:rPr>
            <w:rStyle w:val="Hyperlink"/>
          </w:rPr>
          <w:t>https://arxiv.org/pdf/1511.07289.pdf</w:t>
        </w:r>
      </w:hyperlink>
    </w:p>
    <w:p w14:paraId="0B7B26DD" w14:textId="77777777" w:rsidR="00667F0E" w:rsidRPr="005C7C4A" w:rsidRDefault="00667F0E" w:rsidP="00667F0E">
      <w:pPr>
        <w:widowControl w:val="0"/>
        <w:autoSpaceDE w:val="0"/>
        <w:autoSpaceDN w:val="0"/>
        <w:adjustRightInd w:val="0"/>
        <w:spacing w:after="40" w:line="480" w:lineRule="auto"/>
        <w:ind w:left="640" w:hanging="640"/>
        <w:rPr>
          <w:noProof/>
        </w:rPr>
      </w:pPr>
      <w:r w:rsidRPr="005C7C4A">
        <w:rPr>
          <w:color w:val="000000" w:themeColor="text1"/>
        </w:rPr>
        <w:t xml:space="preserve">Drucker, H., Burges, C. J. C., Kaufman, L., Smola, A., &amp; Vapnik, V. (1997). Support Vector Regression Machines. </w:t>
      </w:r>
      <w:r w:rsidRPr="005C7C4A">
        <w:rPr>
          <w:i/>
          <w:color w:val="000000" w:themeColor="text1"/>
        </w:rPr>
        <w:t>Adv. NEURAL Inf. Process. Sytesyem. 9, 47</w:t>
      </w:r>
      <w:r w:rsidRPr="005C7C4A">
        <w:rPr>
          <w:color w:val="000000" w:themeColor="text1"/>
        </w:rPr>
        <w:t xml:space="preserve">, 155–161. Retrieved from </w:t>
      </w:r>
      <w:hyperlink r:id="rId39" w:history="1">
        <w:r w:rsidRPr="005F29E0">
          <w:rPr>
            <w:rStyle w:val="Hyperlink"/>
            <w:noProof/>
          </w:rPr>
          <w:t>http://papers.nips.cc/paper/1238-support-vector-regression-machines.pdf</w:t>
        </w:r>
      </w:hyperlink>
    </w:p>
    <w:p w14:paraId="0E8E9C78"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 Edwards, R. E., New, J., &amp; Parker, (2012, June). Predicting future hourly residential electrical consumption: A machine learning case study. </w:t>
      </w:r>
      <w:r w:rsidRPr="005C7C4A">
        <w:rPr>
          <w:i/>
          <w:color w:val="000000" w:themeColor="text1"/>
        </w:rPr>
        <w:t>Energy Build, 49</w:t>
      </w:r>
      <w:r w:rsidRPr="005C7C4A">
        <w:rPr>
          <w:color w:val="000000" w:themeColor="text1"/>
        </w:rPr>
        <w:t xml:space="preserve">, 591–603. Retrieved from </w:t>
      </w:r>
      <w:hyperlink r:id="rId40" w:history="1">
        <w:r w:rsidRPr="005F29E0">
          <w:rPr>
            <w:rStyle w:val="Hyperlink"/>
          </w:rPr>
          <w:t>http://web.eecs.utk.edu/~leparker/publications/Energy-Buildings-2012.pdf</w:t>
        </w:r>
      </w:hyperlink>
    </w:p>
    <w:p w14:paraId="10155335"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Fumo, N., &amp; Rafe Biswas, M. A. (2015, July). Regression analysis for prediction of residential energy consumption.</w:t>
      </w:r>
      <w:r w:rsidRPr="005C7C4A">
        <w:rPr>
          <w:i/>
          <w:color w:val="000000" w:themeColor="text1"/>
        </w:rPr>
        <w:t xml:space="preserve"> </w:t>
      </w:r>
      <w:hyperlink r:id="rId41" w:tooltip="Go to Renewable and Sustainable Energy Reviews on ScienceDirect" w:history="1">
        <w:r w:rsidRPr="005C7C4A">
          <w:rPr>
            <w:i/>
            <w:color w:val="000000" w:themeColor="text1"/>
          </w:rPr>
          <w:t>Renewable and Sustainable Energy Reviews</w:t>
        </w:r>
      </w:hyperlink>
      <w:r w:rsidRPr="005C7C4A">
        <w:rPr>
          <w:i/>
          <w:color w:val="000000" w:themeColor="text1"/>
        </w:rPr>
        <w:t>, 47</w:t>
      </w:r>
      <w:r w:rsidRPr="005C7C4A">
        <w:rPr>
          <w:color w:val="000000" w:themeColor="text1"/>
        </w:rPr>
        <w:t xml:space="preserve">, 332–343. Retrieved from </w:t>
      </w:r>
      <w:r w:rsidRPr="00900B7F">
        <w:rPr>
          <w:u w:val="single"/>
        </w:rPr>
        <w:fldChar w:fldCharType="begin"/>
      </w:r>
      <w:r w:rsidRPr="00900B7F">
        <w:rPr>
          <w:u w:val="single"/>
        </w:rPr>
        <w:instrText xml:space="preserve"> HYPERLINK "https://doi.org/10.1016/j.rser.2015.03.035" \t "_blank" \o "Persistent link using digital object identifier" </w:instrText>
      </w:r>
      <w:r w:rsidRPr="00900B7F">
        <w:rPr>
          <w:u w:val="single"/>
        </w:rPr>
        <w:fldChar w:fldCharType="separate"/>
      </w:r>
      <w:r w:rsidRPr="00900B7F">
        <w:rPr>
          <w:color w:val="000000" w:themeColor="text1"/>
          <w:u w:val="single"/>
        </w:rPr>
        <w:t>https://doi.org/10.1016/j.rser.2015.03.035</w:t>
      </w:r>
      <w:r w:rsidRPr="00900B7F">
        <w:rPr>
          <w:color w:val="000000" w:themeColor="text1"/>
          <w:u w:val="single"/>
        </w:rPr>
        <w:fldChar w:fldCharType="end"/>
      </w:r>
    </w:p>
    <w:p w14:paraId="4C61E97D" w14:textId="5A5BCA4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Genuer, R., Poggi, J.M., &amp; Tuleau-Malot, C. (2010, October). Variable selection using random forests. </w:t>
      </w:r>
      <w:r w:rsidRPr="005C7C4A">
        <w:rPr>
          <w:i/>
          <w:color w:val="000000" w:themeColor="text1"/>
        </w:rPr>
        <w:t>Pattern Recognition, 31</w:t>
      </w:r>
      <w:r w:rsidRPr="005C7C4A">
        <w:rPr>
          <w:color w:val="000000" w:themeColor="text1"/>
        </w:rPr>
        <w:t xml:space="preserve">(14), 2225–2236. Retrieved from </w:t>
      </w:r>
      <w:r w:rsidRPr="00900B7F">
        <w:rPr>
          <w:u w:val="single"/>
        </w:rPr>
        <w:fldChar w:fldCharType="begin"/>
      </w:r>
      <w:r w:rsidRPr="00900B7F">
        <w:rPr>
          <w:u w:val="single"/>
        </w:rPr>
        <w:instrText xml:space="preserve"> HYPERLINK "https://doi.org/10.1016/j.rser.2015.03.035" \t "_blank" \o "Persistent link using digital object identifier" </w:instrText>
      </w:r>
      <w:r w:rsidRPr="00900B7F">
        <w:rPr>
          <w:u w:val="single"/>
        </w:rPr>
        <w:fldChar w:fldCharType="separate"/>
      </w:r>
      <w:r w:rsidRPr="00900B7F">
        <w:rPr>
          <w:color w:val="000000" w:themeColor="text1"/>
          <w:u w:val="single"/>
        </w:rPr>
        <w:t>https://doi.org/10.1016/j.rser.2015.03.035</w:t>
      </w:r>
      <w:r w:rsidRPr="00900B7F">
        <w:rPr>
          <w:color w:val="000000" w:themeColor="text1"/>
          <w:u w:val="single"/>
        </w:rPr>
        <w:fldChar w:fldCharType="end"/>
      </w:r>
    </w:p>
    <w:p w14:paraId="63472DA9"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Gislason, P. O., Benediktsson , J. A., &amp; Sveinsson, J. R. (2006, March). Random Forests for land coverclassification. </w:t>
      </w:r>
      <w:r w:rsidRPr="005C7C4A">
        <w:rPr>
          <w:i/>
          <w:color w:val="000000" w:themeColor="text1"/>
        </w:rPr>
        <w:t>Pattern Recognition, 27</w:t>
      </w:r>
      <w:r w:rsidRPr="005C7C4A">
        <w:rPr>
          <w:color w:val="000000" w:themeColor="text1"/>
        </w:rPr>
        <w:t xml:space="preserve">(4), </w:t>
      </w:r>
      <w:proofErr w:type="gramStart"/>
      <w:r w:rsidRPr="005C7C4A">
        <w:rPr>
          <w:color w:val="000000" w:themeColor="text1"/>
        </w:rPr>
        <w:t>294</w:t>
      </w:r>
      <w:proofErr w:type="gramEnd"/>
      <w:r w:rsidRPr="005C7C4A">
        <w:rPr>
          <w:color w:val="000000" w:themeColor="text1"/>
        </w:rPr>
        <w:t xml:space="preserve">–300. Retrieved from </w:t>
      </w:r>
      <w:r w:rsidRPr="00900B7F">
        <w:rPr>
          <w:u w:val="single"/>
        </w:rPr>
        <w:fldChar w:fldCharType="begin"/>
      </w:r>
      <w:r w:rsidRPr="00900B7F">
        <w:rPr>
          <w:u w:val="single"/>
        </w:rPr>
        <w:instrText xml:space="preserve"> HYPERLINK "https://doi.org/10.1016/j.patrec.2005.08.011" \t "_blank" \o "Persistent link using digital object identifier" </w:instrText>
      </w:r>
      <w:r w:rsidRPr="00900B7F">
        <w:rPr>
          <w:u w:val="single"/>
        </w:rPr>
        <w:fldChar w:fldCharType="separate"/>
      </w:r>
      <w:r w:rsidRPr="00900B7F">
        <w:rPr>
          <w:color w:val="000000" w:themeColor="text1"/>
          <w:u w:val="single"/>
        </w:rPr>
        <w:t>https://doi.org/10.1016/j.patrec.2005.08.011</w:t>
      </w:r>
      <w:r w:rsidRPr="00900B7F">
        <w:rPr>
          <w:color w:val="000000" w:themeColor="text1"/>
          <w:u w:val="single"/>
        </w:rPr>
        <w:fldChar w:fldCharType="end"/>
      </w:r>
    </w:p>
    <w:p w14:paraId="3CAF90A6"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Glorot, X., &amp; Bengio, Y. (2010, March). Understanding the difficulty of training deep feedforward neural networks. 249–256. Retrieved from </w:t>
      </w:r>
      <w:hyperlink r:id="rId42" w:history="1">
        <w:r w:rsidRPr="005F29E0">
          <w:rPr>
            <w:rStyle w:val="Hyperlink"/>
          </w:rPr>
          <w:t>http://proceedings.mlr.press/v9/glorot10a/glorot10a.pdf</w:t>
        </w:r>
      </w:hyperlink>
    </w:p>
    <w:p w14:paraId="364D0B7E" w14:textId="77777777" w:rsidR="00667F0E" w:rsidRPr="005C7C4A" w:rsidRDefault="00667F0E" w:rsidP="00667F0E">
      <w:pPr>
        <w:widowControl w:val="0"/>
        <w:autoSpaceDE w:val="0"/>
        <w:autoSpaceDN w:val="0"/>
        <w:adjustRightInd w:val="0"/>
        <w:spacing w:after="40" w:line="480" w:lineRule="auto"/>
        <w:ind w:left="640" w:hanging="640"/>
        <w:rPr>
          <w:noProof/>
        </w:rPr>
      </w:pPr>
      <w:r w:rsidRPr="005C7C4A">
        <w:rPr>
          <w:noProof/>
        </w:rPr>
        <w:t>Günay</w:t>
      </w:r>
      <w:r w:rsidRPr="005C7C4A">
        <w:rPr>
          <w:color w:val="000000" w:themeColor="text1"/>
        </w:rPr>
        <w:t xml:space="preserve">, </w:t>
      </w:r>
      <w:r w:rsidRPr="005C7C4A">
        <w:rPr>
          <w:noProof/>
        </w:rPr>
        <w:t>M. E.</w:t>
      </w:r>
      <w:r w:rsidRPr="005C7C4A">
        <w:rPr>
          <w:color w:val="000000" w:themeColor="text1"/>
        </w:rPr>
        <w:t xml:space="preserve"> (</w:t>
      </w:r>
      <w:r w:rsidRPr="005C7C4A">
        <w:rPr>
          <w:noProof/>
        </w:rPr>
        <w:t>2016</w:t>
      </w:r>
      <w:r w:rsidRPr="005C7C4A">
        <w:rPr>
          <w:color w:val="000000" w:themeColor="text1"/>
        </w:rPr>
        <w:t xml:space="preserve">, March). </w:t>
      </w:r>
      <w:r w:rsidRPr="005C7C4A">
        <w:rPr>
          <w:noProof/>
        </w:rPr>
        <w:t>Forecasting annual gross electricity demand by artificial neural networks using predicted values of socio-economic indicators and climatic conditions: Case of Turkey</w:t>
      </w:r>
      <w:r w:rsidRPr="005C7C4A">
        <w:rPr>
          <w:color w:val="000000" w:themeColor="text1"/>
        </w:rPr>
        <w:t>.</w:t>
      </w:r>
      <w:r w:rsidRPr="005C7C4A">
        <w:rPr>
          <w:i/>
          <w:iCs/>
          <w:noProof/>
        </w:rPr>
        <w:t xml:space="preserve"> Energy Policy</w:t>
      </w:r>
      <w:r w:rsidRPr="005C7C4A">
        <w:rPr>
          <w:i/>
          <w:color w:val="000000" w:themeColor="text1"/>
        </w:rPr>
        <w:t xml:space="preserve">, 90, </w:t>
      </w:r>
      <w:r w:rsidRPr="005C7C4A">
        <w:rPr>
          <w:noProof/>
        </w:rPr>
        <w:t>92–101</w:t>
      </w:r>
      <w:r w:rsidRPr="005C7C4A">
        <w:rPr>
          <w:color w:val="000000" w:themeColor="text1"/>
        </w:rPr>
        <w:t xml:space="preserve">. Retrieved from </w:t>
      </w:r>
      <w:r w:rsidRPr="00900B7F">
        <w:rPr>
          <w:noProof/>
          <w:u w:val="single"/>
        </w:rPr>
        <w:lastRenderedPageBreak/>
        <w:fldChar w:fldCharType="begin"/>
      </w:r>
      <w:r w:rsidRPr="00900B7F">
        <w:rPr>
          <w:noProof/>
          <w:u w:val="single"/>
        </w:rPr>
        <w:instrText xml:space="preserve"> HYPERLINK "https://doi.org/10.1016/j.enpol.2015.12.019" \o "Persistent link using digital object identifier" \t "_blank" </w:instrText>
      </w:r>
      <w:r w:rsidRPr="00900B7F">
        <w:rPr>
          <w:noProof/>
          <w:u w:val="single"/>
        </w:rPr>
        <w:fldChar w:fldCharType="separate"/>
      </w:r>
      <w:r w:rsidRPr="00900B7F">
        <w:rPr>
          <w:noProof/>
          <w:u w:val="single"/>
        </w:rPr>
        <w:t>https://doi.org/10.1016/j.enpol.2015.12.019</w:t>
      </w:r>
      <w:r w:rsidRPr="00900B7F">
        <w:rPr>
          <w:noProof/>
          <w:u w:val="single"/>
        </w:rPr>
        <w:fldChar w:fldCharType="end"/>
      </w:r>
    </w:p>
    <w:p w14:paraId="44BEBCC9" w14:textId="77777777" w:rsidR="00667F0E" w:rsidRPr="005C7C4A" w:rsidRDefault="00667F0E" w:rsidP="00667F0E">
      <w:pPr>
        <w:rPr>
          <w:color w:val="000000" w:themeColor="text1"/>
        </w:rPr>
      </w:pPr>
      <w:r w:rsidRPr="005C7C4A">
        <w:rPr>
          <w:color w:val="000000" w:themeColor="text1"/>
        </w:rPr>
        <w:t xml:space="preserve">Jiang, R., Tang, W., Wu, X., &amp; Fu, W. (2009, January). A random forest approach to </w:t>
      </w:r>
    </w:p>
    <w:p w14:paraId="645D46F4" w14:textId="77777777" w:rsidR="00667F0E" w:rsidRPr="005C7C4A" w:rsidRDefault="00667F0E" w:rsidP="00667F0E">
      <w:pPr>
        <w:rPr>
          <w:color w:val="000000" w:themeColor="text1"/>
        </w:rPr>
      </w:pPr>
    </w:p>
    <w:p w14:paraId="6977F9F8" w14:textId="77777777" w:rsidR="00667F0E" w:rsidRPr="005C7C4A" w:rsidRDefault="00667F0E" w:rsidP="00667F0E">
      <w:pPr>
        <w:rPr>
          <w:i/>
          <w:color w:val="000000" w:themeColor="text1"/>
        </w:rPr>
      </w:pPr>
      <w:r w:rsidRPr="005C7C4A">
        <w:rPr>
          <w:color w:val="000000" w:themeColor="text1"/>
        </w:rPr>
        <w:tab/>
        <w:t xml:space="preserve">the detection of epistatic interactions in case-control studies. </w:t>
      </w:r>
      <w:r w:rsidRPr="005C7C4A">
        <w:rPr>
          <w:i/>
          <w:color w:val="000000" w:themeColor="text1"/>
        </w:rPr>
        <w:t>BMC</w:t>
      </w:r>
    </w:p>
    <w:p w14:paraId="3ABD9E8C" w14:textId="77777777" w:rsidR="00667F0E" w:rsidRPr="005C7C4A" w:rsidRDefault="00667F0E" w:rsidP="00667F0E">
      <w:pPr>
        <w:rPr>
          <w:i/>
          <w:color w:val="000000" w:themeColor="text1"/>
        </w:rPr>
      </w:pPr>
    </w:p>
    <w:p w14:paraId="17783994" w14:textId="77777777" w:rsidR="00667F0E" w:rsidRPr="005C7C4A" w:rsidRDefault="00667F0E" w:rsidP="00667F0E">
      <w:pPr>
        <w:rPr>
          <w:color w:val="000000" w:themeColor="text1"/>
        </w:rPr>
      </w:pPr>
      <w:r w:rsidRPr="005C7C4A">
        <w:rPr>
          <w:i/>
          <w:color w:val="000000" w:themeColor="text1"/>
        </w:rPr>
        <w:tab/>
        <w:t>Bioinformatics</w:t>
      </w:r>
      <w:r w:rsidRPr="005C7C4A">
        <w:rPr>
          <w:color w:val="000000" w:themeColor="text1"/>
        </w:rPr>
        <w:t xml:space="preserve">, 10(11), S65. Retrieved from </w:t>
      </w:r>
    </w:p>
    <w:p w14:paraId="7A4598A3" w14:textId="77777777" w:rsidR="00667F0E" w:rsidRPr="005C7C4A" w:rsidRDefault="00667F0E" w:rsidP="00667F0E">
      <w:pPr>
        <w:rPr>
          <w:color w:val="000000" w:themeColor="text1"/>
        </w:rPr>
      </w:pPr>
      <w:r w:rsidRPr="005C7C4A">
        <w:rPr>
          <w:color w:val="000000" w:themeColor="text1"/>
        </w:rPr>
        <w:tab/>
      </w:r>
    </w:p>
    <w:p w14:paraId="5AFD960E" w14:textId="77777777" w:rsidR="00667F0E" w:rsidRPr="00AF60EC" w:rsidRDefault="00667F0E" w:rsidP="00667F0E">
      <w:pPr>
        <w:rPr>
          <w:color w:val="000000" w:themeColor="text1"/>
          <w:u w:val="single"/>
        </w:rPr>
      </w:pPr>
      <w:r w:rsidRPr="005C7C4A">
        <w:rPr>
          <w:color w:val="000000" w:themeColor="text1"/>
        </w:rPr>
        <w:tab/>
      </w:r>
      <w:hyperlink r:id="rId43" w:history="1">
        <w:r w:rsidRPr="00900B7F">
          <w:rPr>
            <w:color w:val="000000" w:themeColor="text1"/>
            <w:u w:val="single"/>
          </w:rPr>
          <w:t>https://doi.org/10.1186/1471-2105-10-S1-S65</w:t>
        </w:r>
      </w:hyperlink>
    </w:p>
    <w:p w14:paraId="4D728634" w14:textId="77777777" w:rsidR="00667F0E" w:rsidRPr="005C7C4A" w:rsidRDefault="00667F0E" w:rsidP="00667F0E">
      <w:pPr>
        <w:widowControl w:val="0"/>
        <w:autoSpaceDE w:val="0"/>
        <w:autoSpaceDN w:val="0"/>
        <w:adjustRightInd w:val="0"/>
        <w:spacing w:after="40"/>
        <w:ind w:left="640" w:hanging="640"/>
        <w:rPr>
          <w:noProof/>
        </w:rPr>
      </w:pPr>
    </w:p>
    <w:p w14:paraId="3D93610B" w14:textId="77777777" w:rsidR="00667F0E" w:rsidRPr="005C7C4A" w:rsidRDefault="00667F0E" w:rsidP="00667F0E">
      <w:pPr>
        <w:rPr>
          <w:color w:val="000000" w:themeColor="text1"/>
        </w:rPr>
      </w:pPr>
      <w:r w:rsidRPr="005C7C4A">
        <w:rPr>
          <w:color w:val="000000" w:themeColor="text1"/>
        </w:rPr>
        <w:t xml:space="preserve"> Kane, M. J., Price, N., Scotch, M., &amp; Rabinowitz, P. (2014, August). Comparison of </w:t>
      </w:r>
    </w:p>
    <w:p w14:paraId="59FEA8E7" w14:textId="77777777" w:rsidR="00667F0E" w:rsidRPr="005C7C4A" w:rsidRDefault="00667F0E" w:rsidP="00667F0E">
      <w:pPr>
        <w:rPr>
          <w:color w:val="000000" w:themeColor="text1"/>
        </w:rPr>
      </w:pPr>
    </w:p>
    <w:p w14:paraId="19A291D1" w14:textId="77777777" w:rsidR="00667F0E" w:rsidRPr="005C7C4A" w:rsidRDefault="00667F0E" w:rsidP="00667F0E">
      <w:pPr>
        <w:rPr>
          <w:color w:val="000000" w:themeColor="text1"/>
        </w:rPr>
      </w:pPr>
      <w:r w:rsidRPr="005C7C4A">
        <w:rPr>
          <w:color w:val="000000" w:themeColor="text1"/>
        </w:rPr>
        <w:tab/>
        <w:t xml:space="preserve">ARIMA and Random Forest time series models for prediction of avian </w:t>
      </w:r>
    </w:p>
    <w:p w14:paraId="0CC0C7FC" w14:textId="77777777" w:rsidR="00667F0E" w:rsidRPr="005C7C4A" w:rsidRDefault="00667F0E" w:rsidP="00667F0E">
      <w:pPr>
        <w:rPr>
          <w:color w:val="000000" w:themeColor="text1"/>
        </w:rPr>
      </w:pPr>
    </w:p>
    <w:p w14:paraId="5AC4C5D8" w14:textId="77777777" w:rsidR="00667F0E" w:rsidRPr="005C7C4A" w:rsidRDefault="00667F0E" w:rsidP="00667F0E">
      <w:pPr>
        <w:rPr>
          <w:color w:val="000000" w:themeColor="text1"/>
        </w:rPr>
      </w:pPr>
      <w:r w:rsidRPr="005C7C4A">
        <w:rPr>
          <w:color w:val="000000" w:themeColor="text1"/>
        </w:rPr>
        <w:tab/>
        <w:t>influenza H5N1 outbreaks.</w:t>
      </w:r>
      <w:r w:rsidRPr="005C7C4A">
        <w:rPr>
          <w:i/>
          <w:color w:val="000000" w:themeColor="text1"/>
        </w:rPr>
        <w:t xml:space="preserve"> BMC Bioinformatics, 15</w:t>
      </w:r>
      <w:r w:rsidRPr="005C7C4A">
        <w:rPr>
          <w:color w:val="000000" w:themeColor="text1"/>
        </w:rPr>
        <w:t>(1), 276. Retrieved from</w:t>
      </w:r>
    </w:p>
    <w:p w14:paraId="49E6CB41" w14:textId="77777777" w:rsidR="00667F0E" w:rsidRPr="005C7C4A" w:rsidRDefault="00667F0E" w:rsidP="00667F0E">
      <w:pPr>
        <w:rPr>
          <w:color w:val="000000" w:themeColor="text1"/>
        </w:rPr>
      </w:pPr>
    </w:p>
    <w:p w14:paraId="36106A02" w14:textId="77777777" w:rsidR="00667F0E" w:rsidRDefault="00667F0E" w:rsidP="00667F0E">
      <w:pPr>
        <w:rPr>
          <w:color w:val="000000" w:themeColor="text1"/>
          <w:u w:val="single"/>
        </w:rPr>
      </w:pPr>
      <w:r w:rsidRPr="005C7C4A">
        <w:rPr>
          <w:color w:val="000000" w:themeColor="text1"/>
        </w:rPr>
        <w:tab/>
        <w:t xml:space="preserve"> </w:t>
      </w:r>
      <w:hyperlink r:id="rId44" w:history="1">
        <w:r w:rsidRPr="005C7C4A">
          <w:rPr>
            <w:color w:val="000000" w:themeColor="text1"/>
            <w:u w:val="single"/>
          </w:rPr>
          <w:t>https://doi.org/10.1186/1471-2105-15-276</w:t>
        </w:r>
      </w:hyperlink>
    </w:p>
    <w:p w14:paraId="2EBFB00F" w14:textId="77777777" w:rsidR="00667F0E" w:rsidRPr="005C7C4A" w:rsidRDefault="00667F0E" w:rsidP="00667F0E">
      <w:pPr>
        <w:rPr>
          <w:color w:val="000000" w:themeColor="text1"/>
          <w:u w:val="single"/>
        </w:rPr>
      </w:pPr>
    </w:p>
    <w:p w14:paraId="0AD2076B" w14:textId="77777777" w:rsidR="00667F0E" w:rsidRPr="005C7C4A" w:rsidRDefault="00667F0E" w:rsidP="00667F0E">
      <w:pPr>
        <w:widowControl w:val="0"/>
        <w:autoSpaceDE w:val="0"/>
        <w:autoSpaceDN w:val="0"/>
        <w:adjustRightInd w:val="0"/>
        <w:spacing w:after="40" w:line="480" w:lineRule="auto"/>
        <w:ind w:left="640" w:hanging="640"/>
        <w:rPr>
          <w:color w:val="000000" w:themeColor="text1"/>
        </w:rPr>
      </w:pPr>
      <w:r w:rsidRPr="005C7C4A">
        <w:rPr>
          <w:noProof/>
        </w:rPr>
        <w:t>Kankal</w:t>
      </w:r>
      <w:r w:rsidRPr="005C7C4A">
        <w:rPr>
          <w:color w:val="000000" w:themeColor="text1"/>
        </w:rPr>
        <w:t xml:space="preserve">, </w:t>
      </w:r>
      <w:r w:rsidRPr="005C7C4A">
        <w:rPr>
          <w:noProof/>
        </w:rPr>
        <w:t xml:space="preserve">M., &amp; </w:t>
      </w:r>
      <w:r w:rsidRPr="005C7C4A">
        <w:rPr>
          <w:color w:val="000000" w:themeColor="text1"/>
        </w:rPr>
        <w:t xml:space="preserve"> </w:t>
      </w:r>
      <w:r w:rsidRPr="005C7C4A">
        <w:rPr>
          <w:noProof/>
        </w:rPr>
        <w:t>Uzlu</w:t>
      </w:r>
      <w:r w:rsidRPr="005C7C4A">
        <w:rPr>
          <w:color w:val="000000" w:themeColor="text1"/>
        </w:rPr>
        <w:t xml:space="preserve">, </w:t>
      </w:r>
      <w:r w:rsidRPr="005C7C4A">
        <w:rPr>
          <w:noProof/>
        </w:rPr>
        <w:t>E</w:t>
      </w:r>
      <w:r w:rsidRPr="005C7C4A">
        <w:rPr>
          <w:color w:val="000000" w:themeColor="text1"/>
        </w:rPr>
        <w:t>. (</w:t>
      </w:r>
      <w:r w:rsidRPr="005C7C4A">
        <w:rPr>
          <w:noProof/>
        </w:rPr>
        <w:t>2017</w:t>
      </w:r>
      <w:r w:rsidRPr="005C7C4A">
        <w:rPr>
          <w:color w:val="000000" w:themeColor="text1"/>
        </w:rPr>
        <w:t xml:space="preserve">, December). </w:t>
      </w:r>
      <w:r w:rsidRPr="005C7C4A">
        <w:rPr>
          <w:noProof/>
        </w:rPr>
        <w:t>Neural network approach with teaching–learning-based optimization for modeling and forecasting long-term electric energy demand in Turkey</w:t>
      </w:r>
      <w:r w:rsidRPr="005C7C4A">
        <w:rPr>
          <w:color w:val="000000" w:themeColor="text1"/>
        </w:rPr>
        <w:t>.</w:t>
      </w:r>
      <w:r w:rsidRPr="005C7C4A">
        <w:rPr>
          <w:i/>
          <w:iCs/>
          <w:noProof/>
        </w:rPr>
        <w:t xml:space="preserve"> Neural Comput</w:t>
      </w:r>
      <w:r w:rsidRPr="005C7C4A">
        <w:rPr>
          <w:i/>
          <w:color w:val="000000" w:themeColor="text1"/>
        </w:rPr>
        <w:t>, 28</w:t>
      </w:r>
      <w:r w:rsidRPr="005C7C4A">
        <w:rPr>
          <w:color w:val="000000" w:themeColor="text1"/>
        </w:rPr>
        <w:t>(S1)</w:t>
      </w:r>
      <w:r w:rsidRPr="005C7C4A">
        <w:rPr>
          <w:i/>
          <w:color w:val="000000" w:themeColor="text1"/>
        </w:rPr>
        <w:t xml:space="preserve">, </w:t>
      </w:r>
      <w:r w:rsidRPr="005C7C4A">
        <w:rPr>
          <w:noProof/>
        </w:rPr>
        <w:t>737–747</w:t>
      </w:r>
      <w:r w:rsidRPr="005C7C4A">
        <w:rPr>
          <w:color w:val="000000" w:themeColor="text1"/>
        </w:rPr>
        <w:t xml:space="preserve">. Retrieved from </w:t>
      </w:r>
      <w:hyperlink r:id="rId45" w:history="1">
        <w:r w:rsidRPr="005C7C4A">
          <w:rPr>
            <w:rStyle w:val="Hyperlink"/>
          </w:rPr>
          <w:t>https://doi.org/10.1007/s00521-016-2409-2</w:t>
        </w:r>
      </w:hyperlink>
    </w:p>
    <w:p w14:paraId="67F26D66" w14:textId="2B1990D1" w:rsidR="00061552" w:rsidRPr="00256422" w:rsidRDefault="00667F0E" w:rsidP="00256422">
      <w:pPr>
        <w:widowControl w:val="0"/>
        <w:autoSpaceDE w:val="0"/>
        <w:autoSpaceDN w:val="0"/>
        <w:adjustRightInd w:val="0"/>
        <w:spacing w:line="480" w:lineRule="auto"/>
        <w:ind w:left="640" w:hanging="640"/>
        <w:rPr>
          <w:color w:val="000000" w:themeColor="text1"/>
        </w:rPr>
      </w:pPr>
      <w:r w:rsidRPr="005C7C4A">
        <w:rPr>
          <w:color w:val="000000" w:themeColor="text1"/>
        </w:rPr>
        <w:t xml:space="preserve">Karsoliya, S. (2012). Approximating Number of Hidden layer neurons in Multiple Hidden Layer BPNN Architecture. </w:t>
      </w:r>
      <w:r w:rsidRPr="005C7C4A">
        <w:rPr>
          <w:i/>
          <w:iCs/>
          <w:color w:val="000000" w:themeColor="text1"/>
        </w:rPr>
        <w:t>International Journal of Engineering Trends and Technology, 3(2),</w:t>
      </w:r>
      <w:r w:rsidRPr="005C7C4A">
        <w:rPr>
          <w:color w:val="000000" w:themeColor="text1"/>
        </w:rPr>
        <w:t xml:space="preserve"> 714–717</w:t>
      </w:r>
      <w:r w:rsidRPr="005C7C4A">
        <w:rPr>
          <w:i/>
          <w:iCs/>
          <w:color w:val="000000" w:themeColor="text1"/>
        </w:rPr>
        <w:t xml:space="preserve"> 2012</w:t>
      </w:r>
      <w:r w:rsidRPr="005C7C4A">
        <w:rPr>
          <w:color w:val="000000" w:themeColor="text1"/>
        </w:rPr>
        <w:t xml:space="preserve">. Retrieved from </w:t>
      </w:r>
      <w:r w:rsidRPr="00900B7F">
        <w:rPr>
          <w:color w:val="000000" w:themeColor="text1"/>
          <w:u w:val="single"/>
        </w:rPr>
        <w:t>http://ijettjournal.org/volume-3/issue-6/IJETT-V3I6P206.pdf</w:t>
      </w:r>
    </w:p>
    <w:p w14:paraId="711364F9" w14:textId="77777777" w:rsidR="00667F0E" w:rsidRPr="00AF60EC" w:rsidRDefault="00667F0E" w:rsidP="00667F0E">
      <w:pPr>
        <w:widowControl w:val="0"/>
        <w:autoSpaceDE w:val="0"/>
        <w:autoSpaceDN w:val="0"/>
        <w:adjustRightInd w:val="0"/>
        <w:spacing w:after="40" w:line="480" w:lineRule="auto"/>
        <w:ind w:left="640" w:hanging="640"/>
        <w:rPr>
          <w:color w:val="000000" w:themeColor="text1"/>
          <w:u w:val="single"/>
        </w:rPr>
      </w:pPr>
      <w:r w:rsidRPr="005C7C4A">
        <w:rPr>
          <w:noProof/>
        </w:rPr>
        <w:t>Kaytez</w:t>
      </w:r>
      <w:r w:rsidRPr="005C7C4A">
        <w:rPr>
          <w:color w:val="000000" w:themeColor="text1"/>
        </w:rPr>
        <w:t xml:space="preserve">, </w:t>
      </w:r>
      <w:r w:rsidRPr="005C7C4A">
        <w:rPr>
          <w:noProof/>
        </w:rPr>
        <w:t>F., Taplamacioglu</w:t>
      </w:r>
      <w:r w:rsidRPr="005C7C4A">
        <w:rPr>
          <w:color w:val="000000" w:themeColor="text1"/>
        </w:rPr>
        <w:t xml:space="preserve">, </w:t>
      </w:r>
      <w:r w:rsidRPr="005C7C4A">
        <w:rPr>
          <w:noProof/>
        </w:rPr>
        <w:t>M. C., Cam</w:t>
      </w:r>
      <w:r w:rsidRPr="005C7C4A">
        <w:rPr>
          <w:color w:val="000000" w:themeColor="text1"/>
        </w:rPr>
        <w:t xml:space="preserve">, </w:t>
      </w:r>
      <w:r w:rsidRPr="005C7C4A">
        <w:rPr>
          <w:noProof/>
        </w:rPr>
        <w:t>E., &amp; Hardalac</w:t>
      </w:r>
      <w:r w:rsidRPr="005C7C4A">
        <w:rPr>
          <w:color w:val="000000" w:themeColor="text1"/>
        </w:rPr>
        <w:t xml:space="preserve">, </w:t>
      </w:r>
      <w:r w:rsidRPr="005C7C4A">
        <w:rPr>
          <w:noProof/>
        </w:rPr>
        <w:t>F</w:t>
      </w:r>
      <w:r w:rsidRPr="005C7C4A">
        <w:rPr>
          <w:color w:val="000000" w:themeColor="text1"/>
        </w:rPr>
        <w:t>. (</w:t>
      </w:r>
      <w:r w:rsidRPr="005C7C4A">
        <w:rPr>
          <w:noProof/>
        </w:rPr>
        <w:t>2015</w:t>
      </w:r>
      <w:r w:rsidRPr="005C7C4A">
        <w:rPr>
          <w:color w:val="000000" w:themeColor="text1"/>
        </w:rPr>
        <w:t xml:space="preserve">, May). </w:t>
      </w:r>
      <w:r w:rsidRPr="005C7C4A">
        <w:rPr>
          <w:noProof/>
        </w:rPr>
        <w:t>Forecasting electricity consumption: A comparison of regression analysis, neural networks and least squares support vector machines</w:t>
      </w:r>
      <w:r w:rsidRPr="005C7C4A">
        <w:rPr>
          <w:color w:val="000000" w:themeColor="text1"/>
        </w:rPr>
        <w:t>.</w:t>
      </w:r>
      <w:r w:rsidRPr="005C7C4A">
        <w:rPr>
          <w:i/>
          <w:iCs/>
          <w:noProof/>
        </w:rPr>
        <w:t xml:space="preserve"> International Journal of Electrical Power &amp; Energy System</w:t>
      </w:r>
      <w:r w:rsidRPr="005C7C4A">
        <w:rPr>
          <w:i/>
          <w:color w:val="000000" w:themeColor="text1"/>
        </w:rPr>
        <w:t xml:space="preserve">, 67, </w:t>
      </w:r>
      <w:r w:rsidRPr="005C7C4A">
        <w:rPr>
          <w:noProof/>
        </w:rPr>
        <w:t>431–438</w:t>
      </w:r>
      <w:r w:rsidRPr="005C7C4A">
        <w:rPr>
          <w:color w:val="000000" w:themeColor="text1"/>
        </w:rPr>
        <w:t xml:space="preserve">. Retrieved from </w:t>
      </w:r>
      <w:r w:rsidRPr="00900B7F">
        <w:rPr>
          <w:color w:val="000000" w:themeColor="text1"/>
          <w:u w:val="single"/>
        </w:rPr>
        <w:fldChar w:fldCharType="begin"/>
      </w:r>
      <w:r w:rsidRPr="00900B7F">
        <w:rPr>
          <w:color w:val="000000" w:themeColor="text1"/>
          <w:u w:val="single"/>
        </w:rPr>
        <w:instrText xml:space="preserve"> HYPERLINK "https://doi.org/10.1016/j.ijepes.2014.12.036" \o "Persistent link using digital object identifier" \t "_blank" </w:instrText>
      </w:r>
      <w:r w:rsidRPr="00900B7F">
        <w:rPr>
          <w:color w:val="000000" w:themeColor="text1"/>
          <w:u w:val="single"/>
        </w:rPr>
        <w:fldChar w:fldCharType="separate"/>
      </w:r>
      <w:r w:rsidRPr="00900B7F">
        <w:rPr>
          <w:color w:val="000000" w:themeColor="text1"/>
          <w:u w:val="single"/>
        </w:rPr>
        <w:t>https://doi.org/10.1016/j.ijepes.2014.12.036</w:t>
      </w:r>
      <w:r w:rsidRPr="00900B7F">
        <w:rPr>
          <w:color w:val="000000" w:themeColor="text1"/>
          <w:u w:val="single"/>
        </w:rPr>
        <w:fldChar w:fldCharType="end"/>
      </w:r>
    </w:p>
    <w:p w14:paraId="1015A1E4" w14:textId="77777777" w:rsidR="00667F0E" w:rsidRPr="005C7C4A" w:rsidRDefault="00667F0E" w:rsidP="00667F0E">
      <w:pPr>
        <w:rPr>
          <w:color w:val="000000" w:themeColor="text1"/>
        </w:rPr>
      </w:pPr>
      <w:r w:rsidRPr="005C7C4A">
        <w:rPr>
          <w:color w:val="000000" w:themeColor="text1"/>
        </w:rPr>
        <w:t>Kingma, D. P., &amp; Ba, J. (2014, December). Adam: A Method for Stochastic</w:t>
      </w:r>
    </w:p>
    <w:p w14:paraId="28F06964" w14:textId="77777777" w:rsidR="00667F0E" w:rsidRPr="005C7C4A" w:rsidRDefault="00667F0E" w:rsidP="00667F0E">
      <w:pPr>
        <w:ind w:firstLine="720"/>
        <w:rPr>
          <w:color w:val="000000" w:themeColor="text1"/>
        </w:rPr>
      </w:pPr>
    </w:p>
    <w:p w14:paraId="2A07F8B2" w14:textId="77777777" w:rsidR="00667F0E" w:rsidRPr="005C7C4A" w:rsidRDefault="00667F0E" w:rsidP="00667F0E">
      <w:pPr>
        <w:ind w:firstLine="720"/>
        <w:rPr>
          <w:i/>
          <w:color w:val="000000" w:themeColor="text1"/>
          <w:shd w:val="clear" w:color="auto" w:fill="FFFFFF"/>
        </w:rPr>
      </w:pPr>
      <w:r w:rsidRPr="005C7C4A">
        <w:rPr>
          <w:color w:val="000000" w:themeColor="text1"/>
        </w:rPr>
        <w:t xml:space="preserve"> Optimization.</w:t>
      </w:r>
      <w:r w:rsidRPr="005C7C4A">
        <w:rPr>
          <w:i/>
          <w:color w:val="000000" w:themeColor="text1"/>
        </w:rPr>
        <w:t xml:space="preserve"> </w:t>
      </w:r>
      <w:r w:rsidRPr="005C7C4A">
        <w:rPr>
          <w:i/>
          <w:color w:val="000000" w:themeColor="text1"/>
          <w:shd w:val="clear" w:color="auto" w:fill="FFFFFF"/>
        </w:rPr>
        <w:t xml:space="preserve">Published as a conference paper at the 3rd International </w:t>
      </w:r>
    </w:p>
    <w:p w14:paraId="0EDC9690" w14:textId="77777777" w:rsidR="00667F0E" w:rsidRPr="005C7C4A" w:rsidRDefault="00667F0E" w:rsidP="00667F0E">
      <w:pPr>
        <w:ind w:left="720"/>
        <w:rPr>
          <w:i/>
          <w:color w:val="000000" w:themeColor="text1"/>
          <w:shd w:val="clear" w:color="auto" w:fill="FFFFFF"/>
        </w:rPr>
      </w:pPr>
    </w:p>
    <w:p w14:paraId="3F88DA3E" w14:textId="77777777" w:rsidR="00667F0E" w:rsidRPr="005C7C4A" w:rsidRDefault="00667F0E" w:rsidP="00667F0E">
      <w:pPr>
        <w:ind w:left="720"/>
        <w:rPr>
          <w:color w:val="000000" w:themeColor="text1"/>
        </w:rPr>
      </w:pPr>
      <w:r w:rsidRPr="005C7C4A">
        <w:rPr>
          <w:i/>
          <w:color w:val="000000" w:themeColor="text1"/>
          <w:shd w:val="clear" w:color="auto" w:fill="FFFFFF"/>
        </w:rPr>
        <w:t>Conference for Learning Representations, San Diego.</w:t>
      </w:r>
      <w:r w:rsidRPr="005C7C4A">
        <w:rPr>
          <w:color w:val="000000" w:themeColor="text1"/>
        </w:rPr>
        <w:t xml:space="preserve"> Retrieved from </w:t>
      </w:r>
    </w:p>
    <w:p w14:paraId="002964C1" w14:textId="77777777" w:rsidR="00667F0E" w:rsidRPr="005C7C4A" w:rsidRDefault="00667F0E" w:rsidP="00667F0E">
      <w:pPr>
        <w:ind w:left="720"/>
        <w:rPr>
          <w:color w:val="000000" w:themeColor="text1"/>
        </w:rPr>
      </w:pPr>
    </w:p>
    <w:p w14:paraId="4F0AE6A0" w14:textId="77777777" w:rsidR="00667F0E" w:rsidRPr="00900B7F" w:rsidRDefault="00667F0E" w:rsidP="00667F0E">
      <w:pPr>
        <w:ind w:left="720"/>
        <w:rPr>
          <w:color w:val="000000" w:themeColor="text1"/>
          <w:u w:val="single"/>
        </w:rPr>
      </w:pPr>
      <w:r w:rsidRPr="00900B7F">
        <w:rPr>
          <w:color w:val="000000" w:themeColor="text1"/>
          <w:u w:val="single"/>
        </w:rPr>
        <w:t>https://arxiv.org/pdf/1412.6980.pdf</w:t>
      </w:r>
    </w:p>
    <w:p w14:paraId="703E6FE6" w14:textId="77777777" w:rsidR="00667F0E" w:rsidRPr="005C7C4A" w:rsidRDefault="00667F0E" w:rsidP="00667F0E">
      <w:pPr>
        <w:widowControl w:val="0"/>
        <w:autoSpaceDE w:val="0"/>
        <w:autoSpaceDN w:val="0"/>
        <w:adjustRightInd w:val="0"/>
        <w:spacing w:after="40"/>
        <w:ind w:left="640" w:hanging="640"/>
        <w:rPr>
          <w:color w:val="000000" w:themeColor="text1"/>
        </w:rPr>
      </w:pPr>
    </w:p>
    <w:p w14:paraId="2657C8BC" w14:textId="77777777" w:rsidR="00667F0E" w:rsidRPr="005C7C4A" w:rsidRDefault="00667F0E" w:rsidP="00667F0E">
      <w:pPr>
        <w:spacing w:line="480" w:lineRule="auto"/>
        <w:rPr>
          <w:noProof/>
        </w:rPr>
      </w:pPr>
      <w:r w:rsidRPr="005C7C4A">
        <w:rPr>
          <w:noProof/>
        </w:rPr>
        <w:t>Khosravani</w:t>
      </w:r>
      <w:r w:rsidRPr="005C7C4A">
        <w:rPr>
          <w:color w:val="000000" w:themeColor="text1"/>
        </w:rPr>
        <w:t xml:space="preserve">, </w:t>
      </w:r>
      <w:r w:rsidRPr="005C7C4A">
        <w:rPr>
          <w:noProof/>
        </w:rPr>
        <w:t xml:space="preserve">H., </w:t>
      </w:r>
      <w:r w:rsidRPr="005C7C4A">
        <w:rPr>
          <w:rFonts w:ascii="Arial" w:hAnsi="Arial" w:cs="Arial"/>
          <w:color w:val="222222"/>
          <w:shd w:val="clear" w:color="auto" w:fill="FFFFFF"/>
        </w:rPr>
        <w:t>Castilla</w:t>
      </w:r>
      <w:r w:rsidRPr="005C7C4A">
        <w:rPr>
          <w:color w:val="000000" w:themeColor="text1"/>
        </w:rPr>
        <w:t xml:space="preserve">, </w:t>
      </w:r>
      <w:r w:rsidRPr="005C7C4A">
        <w:rPr>
          <w:noProof/>
        </w:rPr>
        <w:t xml:space="preserve">M. D. M., </w:t>
      </w:r>
      <w:r w:rsidRPr="005C7C4A">
        <w:rPr>
          <w:rFonts w:ascii="Arial" w:hAnsi="Arial" w:cs="Arial"/>
          <w:color w:val="222222"/>
          <w:shd w:val="clear" w:color="auto" w:fill="FFFFFF"/>
        </w:rPr>
        <w:t>Berenguel</w:t>
      </w:r>
      <w:r w:rsidRPr="005C7C4A">
        <w:rPr>
          <w:color w:val="000000" w:themeColor="text1"/>
        </w:rPr>
        <w:t xml:space="preserve">, </w:t>
      </w:r>
      <w:r w:rsidRPr="005C7C4A">
        <w:rPr>
          <w:noProof/>
        </w:rPr>
        <w:t xml:space="preserve">M., </w:t>
      </w:r>
      <w:r w:rsidRPr="005C7C4A">
        <w:rPr>
          <w:rFonts w:ascii="Arial" w:hAnsi="Arial" w:cs="Arial"/>
          <w:color w:val="222222"/>
          <w:shd w:val="clear" w:color="auto" w:fill="FFFFFF"/>
        </w:rPr>
        <w:t>Ruano</w:t>
      </w:r>
      <w:r w:rsidRPr="005C7C4A">
        <w:rPr>
          <w:color w:val="000000" w:themeColor="text1"/>
        </w:rPr>
        <w:t xml:space="preserve">, </w:t>
      </w:r>
      <w:r w:rsidRPr="005C7C4A">
        <w:rPr>
          <w:noProof/>
        </w:rPr>
        <w:t xml:space="preserve">A. E.,&amp; </w:t>
      </w:r>
      <w:r w:rsidRPr="005C7C4A">
        <w:rPr>
          <w:rFonts w:ascii="Arial" w:hAnsi="Arial" w:cs="Arial"/>
          <w:color w:val="222222"/>
          <w:shd w:val="clear" w:color="auto" w:fill="FFFFFF"/>
        </w:rPr>
        <w:t>Ferreira</w:t>
      </w:r>
      <w:r w:rsidRPr="005C7C4A">
        <w:rPr>
          <w:color w:val="000000" w:themeColor="text1"/>
        </w:rPr>
        <w:t xml:space="preserve">, </w:t>
      </w:r>
      <w:r w:rsidRPr="005C7C4A">
        <w:rPr>
          <w:noProof/>
        </w:rPr>
        <w:t>P</w:t>
      </w:r>
      <w:r w:rsidRPr="005C7C4A">
        <w:rPr>
          <w:color w:val="000000" w:themeColor="text1"/>
        </w:rPr>
        <w:t xml:space="preserve">. M. </w:t>
      </w:r>
      <w:r>
        <w:rPr>
          <w:color w:val="000000" w:themeColor="text1"/>
        </w:rPr>
        <w:tab/>
      </w:r>
      <w:r w:rsidRPr="005C7C4A">
        <w:rPr>
          <w:color w:val="000000" w:themeColor="text1"/>
        </w:rPr>
        <w:t>(</w:t>
      </w:r>
      <w:r w:rsidRPr="005C7C4A">
        <w:rPr>
          <w:noProof/>
        </w:rPr>
        <w:t>2016</w:t>
      </w:r>
      <w:r w:rsidRPr="005C7C4A">
        <w:rPr>
          <w:color w:val="000000" w:themeColor="text1"/>
        </w:rPr>
        <w:t xml:space="preserve">, January). </w:t>
      </w:r>
      <w:r w:rsidRPr="005C7C4A">
        <w:rPr>
          <w:noProof/>
        </w:rPr>
        <w:t xml:space="preserve">A Comparison of Energy Consumption Prediction Models Based </w:t>
      </w:r>
      <w:r>
        <w:rPr>
          <w:noProof/>
        </w:rPr>
        <w:tab/>
      </w:r>
      <w:r w:rsidRPr="005C7C4A">
        <w:rPr>
          <w:noProof/>
        </w:rPr>
        <w:t>on Neural Networks of a Bioclimatic Building</w:t>
      </w:r>
      <w:r w:rsidRPr="005C7C4A">
        <w:rPr>
          <w:color w:val="000000" w:themeColor="text1"/>
        </w:rPr>
        <w:t>.</w:t>
      </w:r>
      <w:r w:rsidRPr="005C7C4A">
        <w:rPr>
          <w:i/>
          <w:iCs/>
          <w:noProof/>
        </w:rPr>
        <w:t xml:space="preserve"> Energies</w:t>
      </w:r>
      <w:r w:rsidRPr="005C7C4A">
        <w:rPr>
          <w:i/>
          <w:color w:val="000000" w:themeColor="text1"/>
        </w:rPr>
        <w:t>, 9</w:t>
      </w:r>
      <w:r w:rsidRPr="005C7C4A">
        <w:rPr>
          <w:color w:val="000000" w:themeColor="text1"/>
        </w:rPr>
        <w:t>(1</w:t>
      </w:r>
      <w:r w:rsidRPr="005C7C4A">
        <w:rPr>
          <w:i/>
          <w:color w:val="000000" w:themeColor="text1"/>
        </w:rPr>
        <w:t xml:space="preserve">), </w:t>
      </w:r>
      <w:r w:rsidRPr="005C7C4A">
        <w:rPr>
          <w:noProof/>
        </w:rPr>
        <w:t>57</w:t>
      </w:r>
      <w:r w:rsidRPr="005C7C4A">
        <w:rPr>
          <w:color w:val="000000" w:themeColor="text1"/>
        </w:rPr>
        <w:t>. Retrieved from</w:t>
      </w:r>
      <w:r w:rsidRPr="005C7C4A">
        <w:rPr>
          <w:noProof/>
        </w:rPr>
        <w:t xml:space="preserve"> </w:t>
      </w:r>
      <w:r>
        <w:rPr>
          <w:noProof/>
        </w:rPr>
        <w:tab/>
      </w:r>
      <w:hyperlink r:id="rId46" w:history="1">
        <w:r w:rsidRPr="00900B7F">
          <w:rPr>
            <w:noProof/>
            <w:u w:val="single"/>
          </w:rPr>
          <w:t>https://doi.org/10.3390/en9010057</w:t>
        </w:r>
      </w:hyperlink>
    </w:p>
    <w:p w14:paraId="10BCA9A5"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Klambauer, G., Unterthiner, T., Mayr, A., &amp; Hochreiter, S. (2017, June). Self-Normalizing Neural Networks. Retrieved from </w:t>
      </w:r>
      <w:hyperlink r:id="rId47" w:history="1">
        <w:r w:rsidRPr="005C7C4A">
          <w:rPr>
            <w:rStyle w:val="Hyperlink"/>
          </w:rPr>
          <w:t>http://papers.nips.cc/paper/6698-self-normalizing-neural-networks.pdf</w:t>
        </w:r>
      </w:hyperlink>
    </w:p>
    <w:p w14:paraId="09254BEB" w14:textId="2E17F3D8"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Lin, C.J., M. A. (2003, July). A Practical Guide to Support Vector Classification Motivation. 1–29. Retrieved from </w:t>
      </w:r>
      <w:hyperlink r:id="rId48" w:history="1">
        <w:r w:rsidRPr="005C7C4A">
          <w:rPr>
            <w:rStyle w:val="Hyperlink"/>
          </w:rPr>
          <w:t>http://ntur.lib.ntu.edu.tw/bitstream/246246/20060927122852476378/1/freiburg.pdf</w:t>
        </w:r>
      </w:hyperlink>
    </w:p>
    <w:p w14:paraId="21A7669A" w14:textId="0ED56537" w:rsidR="00061552"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Minai, A. A., &amp; Williams, R. D. (1993, January). On the derivatives of the sigmoid.</w:t>
      </w:r>
      <w:r w:rsidRPr="005C7C4A">
        <w:rPr>
          <w:i/>
          <w:color w:val="000000" w:themeColor="text1"/>
        </w:rPr>
        <w:t xml:space="preserve"> Neural Networks, 6</w:t>
      </w:r>
      <w:r w:rsidRPr="005C7C4A">
        <w:rPr>
          <w:color w:val="000000" w:themeColor="text1"/>
        </w:rPr>
        <w:t xml:space="preserve">(6), 845–853. Retrieved from </w:t>
      </w:r>
      <w:hyperlink r:id="rId49" w:history="1">
        <w:r w:rsidRPr="005F29E0">
          <w:rPr>
            <w:rStyle w:val="Hyperlink"/>
          </w:rPr>
          <w:t>https://eecs.ceas.uc.edu/~aminai/papers/minai_sigmoids_NN93.pdf</w:t>
        </w:r>
      </w:hyperlink>
    </w:p>
    <w:p w14:paraId="449C1422" w14:textId="77777777" w:rsidR="00667F0E" w:rsidRPr="00AF60EC" w:rsidRDefault="00667F0E" w:rsidP="00667F0E">
      <w:pPr>
        <w:widowControl w:val="0"/>
        <w:autoSpaceDE w:val="0"/>
        <w:autoSpaceDN w:val="0"/>
        <w:adjustRightInd w:val="0"/>
        <w:spacing w:after="40" w:line="480" w:lineRule="auto"/>
        <w:ind w:left="640" w:hanging="640"/>
        <w:rPr>
          <w:noProof/>
        </w:rPr>
      </w:pPr>
      <w:r w:rsidRPr="005C7C4A">
        <w:rPr>
          <w:noProof/>
        </w:rPr>
        <w:t>Paudel, S., Elmitri, M., Couturier, S., Nguyen, P. C., Kamphuis, R., Lacarrière, B.,&amp; Le-Corre, O. (2017, March).</w:t>
      </w:r>
      <w:r w:rsidRPr="005C7C4A">
        <w:rPr>
          <w:color w:val="000000" w:themeColor="text1"/>
        </w:rPr>
        <w:t xml:space="preserve"> </w:t>
      </w:r>
      <w:r w:rsidRPr="005C7C4A">
        <w:rPr>
          <w:noProof/>
        </w:rPr>
        <w:t>A relevant data selection method for energy consum</w:t>
      </w:r>
      <w:r>
        <w:rPr>
          <w:noProof/>
        </w:rPr>
        <w:t xml:space="preserve">ption prediction of low energy </w:t>
      </w:r>
      <w:r w:rsidRPr="005C7C4A">
        <w:rPr>
          <w:noProof/>
        </w:rPr>
        <w:t>building based on support vector machine</w:t>
      </w:r>
      <w:r w:rsidRPr="005C7C4A">
        <w:rPr>
          <w:color w:val="000000" w:themeColor="text1"/>
        </w:rPr>
        <w:t>.</w:t>
      </w:r>
      <w:r w:rsidRPr="005C7C4A">
        <w:rPr>
          <w:i/>
          <w:iCs/>
          <w:noProof/>
        </w:rPr>
        <w:t xml:space="preserve"> Energy Build</w:t>
      </w:r>
      <w:r w:rsidRPr="005C7C4A">
        <w:rPr>
          <w:i/>
          <w:color w:val="000000" w:themeColor="text1"/>
        </w:rPr>
        <w:t xml:space="preserve">, 138, </w:t>
      </w:r>
      <w:r w:rsidRPr="005C7C4A">
        <w:rPr>
          <w:noProof/>
        </w:rPr>
        <w:t>240–256</w:t>
      </w:r>
      <w:r w:rsidRPr="005C7C4A">
        <w:rPr>
          <w:color w:val="000000" w:themeColor="text1"/>
        </w:rPr>
        <w:t xml:space="preserve">. Retrieved from </w:t>
      </w:r>
      <w:r w:rsidRPr="005C7C4A">
        <w:rPr>
          <w:color w:val="000000" w:themeColor="text1"/>
        </w:rPr>
        <w:tab/>
      </w:r>
      <w:r w:rsidRPr="00900B7F">
        <w:rPr>
          <w:noProof/>
          <w:u w:val="single"/>
        </w:rPr>
        <w:fldChar w:fldCharType="begin"/>
      </w:r>
      <w:r w:rsidRPr="00900B7F">
        <w:rPr>
          <w:noProof/>
          <w:u w:val="single"/>
        </w:rPr>
        <w:instrText xml:space="preserve"> HYPERLINK "https://doi.org/10.1016/j.enbuild.2016.11.009" \o "Persistent link using digital object identifier" \t "_blank" </w:instrText>
      </w:r>
      <w:r w:rsidRPr="00900B7F">
        <w:rPr>
          <w:noProof/>
          <w:u w:val="single"/>
        </w:rPr>
        <w:fldChar w:fldCharType="separate"/>
      </w:r>
      <w:r w:rsidRPr="00900B7F">
        <w:rPr>
          <w:noProof/>
          <w:u w:val="single"/>
        </w:rPr>
        <w:t>https://doi.org/10.1016/j.enbuild.2016.11.009</w:t>
      </w:r>
      <w:r w:rsidRPr="00900B7F">
        <w:rPr>
          <w:noProof/>
          <w:u w:val="single"/>
        </w:rPr>
        <w:fldChar w:fldCharType="end"/>
      </w:r>
    </w:p>
    <w:p w14:paraId="32BD3119"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Pedregosa, F., </w:t>
      </w:r>
      <w:r w:rsidRPr="005C7C4A">
        <w:t>Varoquaux</w:t>
      </w:r>
      <w:r w:rsidRPr="005C7C4A">
        <w:rPr>
          <w:color w:val="000000" w:themeColor="text1"/>
        </w:rPr>
        <w:t xml:space="preserve"> , G., </w:t>
      </w:r>
      <w:r w:rsidRPr="005C7C4A">
        <w:t>Gramfort</w:t>
      </w:r>
      <w:r w:rsidRPr="005C7C4A">
        <w:rPr>
          <w:color w:val="000000" w:themeColor="text1"/>
        </w:rPr>
        <w:t>, A.,</w:t>
      </w:r>
      <w:r w:rsidRPr="005C7C4A">
        <w:t xml:space="preserve"> Michel</w:t>
      </w:r>
      <w:r w:rsidRPr="005C7C4A">
        <w:rPr>
          <w:color w:val="000000" w:themeColor="text1"/>
        </w:rPr>
        <w:t>, V.,</w:t>
      </w:r>
      <w:r w:rsidRPr="005C7C4A">
        <w:t xml:space="preserve"> Thirion</w:t>
      </w:r>
      <w:r w:rsidRPr="005C7C4A">
        <w:rPr>
          <w:color w:val="000000" w:themeColor="text1"/>
        </w:rPr>
        <w:t>, B.,</w:t>
      </w:r>
      <w:r w:rsidRPr="005C7C4A">
        <w:t xml:space="preserve"> Grisel</w:t>
      </w:r>
      <w:r w:rsidRPr="005C7C4A">
        <w:rPr>
          <w:color w:val="000000" w:themeColor="text1"/>
        </w:rPr>
        <w:t>, O.,</w:t>
      </w:r>
      <w:r w:rsidRPr="005C7C4A">
        <w:t xml:space="preserve"> Blondel</w:t>
      </w:r>
      <w:r w:rsidRPr="005C7C4A">
        <w:rPr>
          <w:color w:val="000000" w:themeColor="text1"/>
        </w:rPr>
        <w:t>, M.,</w:t>
      </w:r>
      <w:r w:rsidRPr="005C7C4A">
        <w:t xml:space="preserve"> Prettenhofer</w:t>
      </w:r>
      <w:r w:rsidRPr="005C7C4A">
        <w:rPr>
          <w:color w:val="000000" w:themeColor="text1"/>
        </w:rPr>
        <w:t>, P.,</w:t>
      </w:r>
      <w:r w:rsidRPr="005C7C4A">
        <w:t xml:space="preserve"> Weiss</w:t>
      </w:r>
      <w:r w:rsidRPr="005C7C4A">
        <w:rPr>
          <w:color w:val="000000" w:themeColor="text1"/>
        </w:rPr>
        <w:t>, R.,</w:t>
      </w:r>
      <w:r w:rsidRPr="005C7C4A">
        <w:t xml:space="preserve"> Dubourg</w:t>
      </w:r>
      <w:r w:rsidRPr="005C7C4A">
        <w:rPr>
          <w:color w:val="000000" w:themeColor="text1"/>
        </w:rPr>
        <w:t>, V.,</w:t>
      </w:r>
      <w:r w:rsidRPr="005C7C4A">
        <w:t xml:space="preserve"> Vanderplas</w:t>
      </w:r>
      <w:r w:rsidRPr="005C7C4A">
        <w:rPr>
          <w:color w:val="000000" w:themeColor="text1"/>
        </w:rPr>
        <w:t xml:space="preserve">, J., </w:t>
      </w:r>
      <w:r w:rsidRPr="005C7C4A">
        <w:t>Cournapeau</w:t>
      </w:r>
      <w:r w:rsidRPr="005C7C4A">
        <w:rPr>
          <w:color w:val="000000" w:themeColor="text1"/>
        </w:rPr>
        <w:t>, P. &amp;</w:t>
      </w:r>
      <w:r w:rsidRPr="005C7C4A">
        <w:t xml:space="preserve"> Passos</w:t>
      </w:r>
      <w:r w:rsidRPr="005C7C4A">
        <w:rPr>
          <w:color w:val="000000" w:themeColor="text1"/>
        </w:rPr>
        <w:t>, A. (2011, October). Scikit-learn: Machine Learning in</w:t>
      </w:r>
    </w:p>
    <w:p w14:paraId="1F115045" w14:textId="77777777" w:rsidR="00667F0E" w:rsidRPr="005C7C4A" w:rsidRDefault="00667F0E" w:rsidP="00667F0E">
      <w:pPr>
        <w:widowControl w:val="0"/>
        <w:autoSpaceDE w:val="0"/>
        <w:autoSpaceDN w:val="0"/>
        <w:adjustRightInd w:val="0"/>
        <w:spacing w:line="480" w:lineRule="auto"/>
        <w:ind w:left="640" w:hanging="640"/>
        <w:rPr>
          <w:i/>
          <w:color w:val="000000" w:themeColor="text1"/>
        </w:rPr>
      </w:pPr>
      <w:r w:rsidRPr="005C7C4A">
        <w:rPr>
          <w:color w:val="000000" w:themeColor="text1"/>
        </w:rPr>
        <w:tab/>
        <w:t>Python.</w:t>
      </w:r>
      <w:r w:rsidRPr="005C7C4A">
        <w:rPr>
          <w:i/>
          <w:color w:val="000000" w:themeColor="text1"/>
        </w:rPr>
        <w:t>Journal of Machine Learning Research, 12</w:t>
      </w:r>
      <w:r w:rsidRPr="005C7C4A">
        <w:rPr>
          <w:color w:val="000000" w:themeColor="text1"/>
        </w:rPr>
        <w:t>, 2825–2830. Retrieved from</w:t>
      </w:r>
    </w:p>
    <w:p w14:paraId="3C5344C5" w14:textId="174DE06D"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lastRenderedPageBreak/>
        <w:tab/>
      </w:r>
      <w:hyperlink r:id="rId50" w:history="1">
        <w:r w:rsidRPr="005F29E0">
          <w:rPr>
            <w:rStyle w:val="Hyperlink"/>
          </w:rPr>
          <w:t>http://www.jmlr.org/papers/volume12/pedregosa11a/pedregosa11a.pdf</w:t>
        </w:r>
      </w:hyperlink>
    </w:p>
    <w:p w14:paraId="61820E9C" w14:textId="77777777" w:rsidR="00667F0E" w:rsidRPr="005C7C4A" w:rsidRDefault="00667F0E" w:rsidP="00667F0E">
      <w:pPr>
        <w:widowControl w:val="0"/>
        <w:autoSpaceDE w:val="0"/>
        <w:autoSpaceDN w:val="0"/>
        <w:adjustRightInd w:val="0"/>
        <w:spacing w:after="40" w:line="480" w:lineRule="auto"/>
        <w:ind w:left="640" w:hanging="640"/>
        <w:rPr>
          <w:noProof/>
        </w:rPr>
      </w:pPr>
      <w:r w:rsidRPr="005C7C4A">
        <w:rPr>
          <w:noProof/>
        </w:rPr>
        <w:t>Pombeiro</w:t>
      </w:r>
      <w:r w:rsidRPr="005C7C4A">
        <w:rPr>
          <w:color w:val="000000" w:themeColor="text1"/>
        </w:rPr>
        <w:t xml:space="preserve">, </w:t>
      </w:r>
      <w:r w:rsidRPr="005C7C4A">
        <w:rPr>
          <w:noProof/>
        </w:rPr>
        <w:t>H., Santos</w:t>
      </w:r>
      <w:r w:rsidRPr="005C7C4A">
        <w:rPr>
          <w:color w:val="000000" w:themeColor="text1"/>
        </w:rPr>
        <w:t xml:space="preserve">, </w:t>
      </w:r>
      <w:r w:rsidRPr="005C7C4A">
        <w:rPr>
          <w:noProof/>
        </w:rPr>
        <w:t>R., Carreira</w:t>
      </w:r>
      <w:r w:rsidRPr="005C7C4A">
        <w:rPr>
          <w:color w:val="000000" w:themeColor="text1"/>
        </w:rPr>
        <w:t xml:space="preserve">, </w:t>
      </w:r>
      <w:r w:rsidRPr="005C7C4A">
        <w:rPr>
          <w:noProof/>
        </w:rPr>
        <w:t>P., Silva</w:t>
      </w:r>
      <w:r w:rsidRPr="005C7C4A">
        <w:rPr>
          <w:color w:val="000000" w:themeColor="text1"/>
        </w:rPr>
        <w:t xml:space="preserve">, </w:t>
      </w:r>
      <w:r w:rsidRPr="005C7C4A">
        <w:rPr>
          <w:noProof/>
        </w:rPr>
        <w:t>C.,&amp; Sousa</w:t>
      </w:r>
      <w:r w:rsidRPr="005C7C4A">
        <w:rPr>
          <w:color w:val="000000" w:themeColor="text1"/>
        </w:rPr>
        <w:t xml:space="preserve">, </w:t>
      </w:r>
      <w:r w:rsidRPr="005C7C4A">
        <w:rPr>
          <w:noProof/>
        </w:rPr>
        <w:t>J</w:t>
      </w:r>
      <w:r w:rsidRPr="005C7C4A">
        <w:rPr>
          <w:color w:val="000000" w:themeColor="text1"/>
        </w:rPr>
        <w:t>. M. C. (</w:t>
      </w:r>
      <w:r w:rsidRPr="005C7C4A">
        <w:rPr>
          <w:noProof/>
        </w:rPr>
        <w:t>2017</w:t>
      </w:r>
      <w:r w:rsidRPr="005C7C4A">
        <w:rPr>
          <w:color w:val="000000" w:themeColor="text1"/>
        </w:rPr>
        <w:t xml:space="preserve">, July). </w:t>
      </w:r>
      <w:r w:rsidRPr="005C7C4A">
        <w:rPr>
          <w:noProof/>
        </w:rPr>
        <w:t>Comparative assessment of low-complexity models to predict electricity consumption in an institutional building: Linear regression vs. fuzzy modeling vs. neural networks</w:t>
      </w:r>
      <w:r w:rsidRPr="005C7C4A">
        <w:rPr>
          <w:color w:val="000000" w:themeColor="text1"/>
        </w:rPr>
        <w:t>.</w:t>
      </w:r>
      <w:r w:rsidRPr="005C7C4A">
        <w:rPr>
          <w:i/>
          <w:iCs/>
          <w:noProof/>
        </w:rPr>
        <w:t xml:space="preserve"> Energy Build</w:t>
      </w:r>
      <w:r w:rsidRPr="005C7C4A">
        <w:rPr>
          <w:i/>
          <w:color w:val="000000" w:themeColor="text1"/>
        </w:rPr>
        <w:t xml:space="preserve">, 146, </w:t>
      </w:r>
      <w:r w:rsidRPr="005C7C4A">
        <w:rPr>
          <w:noProof/>
        </w:rPr>
        <w:t>141–151</w:t>
      </w:r>
      <w:r w:rsidRPr="005C7C4A">
        <w:rPr>
          <w:color w:val="000000" w:themeColor="text1"/>
        </w:rPr>
        <w:t xml:space="preserve">. Retrieved from </w:t>
      </w:r>
      <w:r w:rsidRPr="00900B7F">
        <w:rPr>
          <w:noProof/>
          <w:u w:val="single"/>
        </w:rPr>
        <w:fldChar w:fldCharType="begin"/>
      </w:r>
      <w:r w:rsidRPr="00900B7F">
        <w:rPr>
          <w:noProof/>
          <w:u w:val="single"/>
        </w:rPr>
        <w:instrText xml:space="preserve"> HYPERLINK "https://doi.org/10.1016/j.enbuild.2017.04.032" \o "Persistent link using digital object identifier" \t "_blank" </w:instrText>
      </w:r>
      <w:r w:rsidRPr="00900B7F">
        <w:rPr>
          <w:noProof/>
          <w:u w:val="single"/>
        </w:rPr>
        <w:fldChar w:fldCharType="separate"/>
      </w:r>
      <w:r w:rsidRPr="00900B7F">
        <w:rPr>
          <w:noProof/>
          <w:u w:val="single"/>
        </w:rPr>
        <w:t>https://doi.org/10.1016/j.enbuild.2017.04.032</w:t>
      </w:r>
      <w:r w:rsidRPr="00900B7F">
        <w:rPr>
          <w:noProof/>
          <w:u w:val="single"/>
        </w:rPr>
        <w:fldChar w:fldCharType="end"/>
      </w:r>
    </w:p>
    <w:p w14:paraId="557756BB" w14:textId="77777777" w:rsidR="00667F0E"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Quinlan, J.R. (1986). Induction of decision trees.</w:t>
      </w:r>
      <w:r w:rsidRPr="005C7C4A">
        <w:rPr>
          <w:i/>
          <w:color w:val="000000" w:themeColor="text1"/>
        </w:rPr>
        <w:t xml:space="preserve"> </w:t>
      </w:r>
      <w:hyperlink r:id="rId51" w:tooltip="Go to Renewable and Sustainable Energy Reviews on ScienceDirect" w:history="1">
        <w:r w:rsidRPr="005C7C4A">
          <w:rPr>
            <w:i/>
            <w:color w:val="000000" w:themeColor="text1"/>
          </w:rPr>
          <w:t>Learning</w:t>
        </w:r>
      </w:hyperlink>
      <w:r w:rsidRPr="005C7C4A">
        <w:rPr>
          <w:i/>
          <w:color w:val="000000" w:themeColor="text1"/>
        </w:rPr>
        <w:t xml:space="preserve"> Machine.</w:t>
      </w:r>
      <w:r w:rsidRPr="005C7C4A">
        <w:rPr>
          <w:color w:val="000000" w:themeColor="text1"/>
        </w:rPr>
        <w:t xml:space="preserve"> </w:t>
      </w:r>
      <w:r w:rsidRPr="005C7C4A">
        <w:rPr>
          <w:i/>
          <w:color w:val="000000" w:themeColor="text1"/>
        </w:rPr>
        <w:t>1,</w:t>
      </w:r>
      <w:r w:rsidRPr="005C7C4A">
        <w:rPr>
          <w:color w:val="000000" w:themeColor="text1"/>
        </w:rPr>
        <w:t xml:space="preserve"> (1). 81–106. Retrieved on November 11, 2018 from </w:t>
      </w:r>
      <w:r w:rsidRPr="005C7C4A">
        <w:fldChar w:fldCharType="begin"/>
      </w:r>
      <w:r w:rsidRPr="005C7C4A">
        <w:instrText xml:space="preserve"> HYPERLINK "https://doi.org/10.1016/j.rser.2015.03.035" \t "_blank" \o "Persistent link using digital object identifier" </w:instrText>
      </w:r>
      <w:r w:rsidRPr="005C7C4A">
        <w:fldChar w:fldCharType="separate"/>
      </w:r>
      <w:r w:rsidRPr="005C7C4A">
        <w:rPr>
          <w:color w:val="000000" w:themeColor="text1"/>
        </w:rPr>
        <w:t>https://doi.org/10.1016/j.rser.2015.03.035</w:t>
      </w:r>
      <w:r w:rsidRPr="005C7C4A">
        <w:rPr>
          <w:color w:val="000000" w:themeColor="text1"/>
        </w:rPr>
        <w:fldChar w:fldCharType="end"/>
      </w:r>
    </w:p>
    <w:p w14:paraId="5E471887"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Pr>
          <w:color w:val="000000" w:themeColor="text1"/>
        </w:rPr>
        <w:tab/>
      </w:r>
      <w:r w:rsidRPr="005C7C4A">
        <w:rPr>
          <w:color w:val="000000" w:themeColor="text1"/>
        </w:rPr>
        <w:t>Ramachandran, P., Zoph, B.,  &amp; Le, Q. V. (2017, October). Searching for Activation</w:t>
      </w:r>
      <w:r>
        <w:rPr>
          <w:color w:val="000000" w:themeColor="text1"/>
        </w:rPr>
        <w:t xml:space="preserve"> </w:t>
      </w:r>
      <w:r w:rsidRPr="005C7C4A">
        <w:rPr>
          <w:color w:val="000000" w:themeColor="text1"/>
        </w:rPr>
        <w:t>Functions.</w:t>
      </w:r>
      <w:r w:rsidRPr="005C7C4A">
        <w:rPr>
          <w:i/>
          <w:color w:val="000000" w:themeColor="text1"/>
        </w:rPr>
        <w:t xml:space="preserve"> conference paper</w:t>
      </w:r>
      <w:r w:rsidRPr="005C7C4A">
        <w:rPr>
          <w:color w:val="000000" w:themeColor="text1"/>
        </w:rPr>
        <w:t>. Retrieved from</w:t>
      </w:r>
      <w:r>
        <w:rPr>
          <w:color w:val="000000" w:themeColor="text1"/>
        </w:rPr>
        <w:t xml:space="preserve"> </w:t>
      </w:r>
      <w:hyperlink r:id="rId52" w:history="1">
        <w:r w:rsidRPr="005C7C4A">
          <w:rPr>
            <w:rStyle w:val="Hyperlink"/>
          </w:rPr>
          <w:t>https://openreview.net/pdf?id=SkBYYyZRZ</w:t>
        </w:r>
      </w:hyperlink>
    </w:p>
    <w:p w14:paraId="6884CFA7" w14:textId="77777777" w:rsidR="00667F0E" w:rsidRPr="005C7C4A" w:rsidRDefault="00667F0E" w:rsidP="00667F0E">
      <w:pPr>
        <w:rPr>
          <w:color w:val="000000" w:themeColor="text1"/>
        </w:rPr>
      </w:pPr>
      <w:r w:rsidRPr="005C7C4A">
        <w:rPr>
          <w:color w:val="000000" w:themeColor="text1"/>
        </w:rPr>
        <w:t xml:space="preserve">Razi, M. A., &amp; Athappilly, K. (2005, July). A comparative predictive analysis of   </w:t>
      </w:r>
    </w:p>
    <w:p w14:paraId="4A1F26FD" w14:textId="77777777" w:rsidR="00667F0E" w:rsidRPr="005C7C4A" w:rsidRDefault="00667F0E" w:rsidP="00667F0E">
      <w:pPr>
        <w:rPr>
          <w:color w:val="000000" w:themeColor="text1"/>
        </w:rPr>
      </w:pPr>
    </w:p>
    <w:p w14:paraId="28279247" w14:textId="77777777" w:rsidR="00667F0E" w:rsidRPr="005C7C4A" w:rsidRDefault="00667F0E" w:rsidP="00667F0E">
      <w:pPr>
        <w:ind w:left="640"/>
        <w:rPr>
          <w:i/>
          <w:color w:val="000000" w:themeColor="text1"/>
        </w:rPr>
      </w:pPr>
      <w:r w:rsidRPr="005C7C4A">
        <w:rPr>
          <w:color w:val="000000" w:themeColor="text1"/>
        </w:rPr>
        <w:t xml:space="preserve">neuralnetworks(NNs), </w:t>
      </w:r>
      <w:r w:rsidRPr="005C7C4A">
        <w:rPr>
          <w:i/>
          <w:color w:val="000000" w:themeColor="text1"/>
        </w:rPr>
        <w:t xml:space="preserve">nonlinear regression and classification and regression </w:t>
      </w:r>
    </w:p>
    <w:p w14:paraId="11236385" w14:textId="77777777" w:rsidR="00667F0E" w:rsidRPr="005C7C4A" w:rsidRDefault="00667F0E" w:rsidP="00667F0E">
      <w:pPr>
        <w:ind w:left="640"/>
        <w:rPr>
          <w:i/>
          <w:color w:val="000000" w:themeColor="text1"/>
        </w:rPr>
      </w:pPr>
    </w:p>
    <w:p w14:paraId="15ADA1DD" w14:textId="77777777" w:rsidR="00667F0E" w:rsidRPr="005C7C4A" w:rsidRDefault="00667F0E" w:rsidP="00667F0E">
      <w:pPr>
        <w:ind w:left="640"/>
        <w:rPr>
          <w:color w:val="000000" w:themeColor="text1"/>
        </w:rPr>
      </w:pPr>
      <w:r w:rsidRPr="005C7C4A">
        <w:rPr>
          <w:i/>
          <w:color w:val="000000" w:themeColor="text1"/>
        </w:rPr>
        <w:t>tree (CART) models</w:t>
      </w:r>
      <w:r w:rsidRPr="005C7C4A">
        <w:rPr>
          <w:color w:val="000000" w:themeColor="text1"/>
        </w:rPr>
        <w:t>.</w:t>
      </w:r>
      <w:r w:rsidRPr="005C7C4A">
        <w:rPr>
          <w:i/>
          <w:color w:val="000000" w:themeColor="text1"/>
        </w:rPr>
        <w:t>Exper Systems with Applications, 47</w:t>
      </w:r>
      <w:r w:rsidRPr="005C7C4A">
        <w:rPr>
          <w:color w:val="000000" w:themeColor="text1"/>
        </w:rPr>
        <w:t xml:space="preserve">, 332–343. Retrieved </w:t>
      </w:r>
    </w:p>
    <w:p w14:paraId="412745C5" w14:textId="77777777" w:rsidR="00667F0E" w:rsidRPr="005C7C4A" w:rsidRDefault="00667F0E" w:rsidP="00667F0E">
      <w:pPr>
        <w:ind w:left="640"/>
        <w:rPr>
          <w:color w:val="000000" w:themeColor="text1"/>
        </w:rPr>
      </w:pPr>
    </w:p>
    <w:p w14:paraId="1AAC7009" w14:textId="77777777" w:rsidR="00667F0E" w:rsidRDefault="00667F0E" w:rsidP="00667F0E">
      <w:pPr>
        <w:ind w:left="640"/>
        <w:rPr>
          <w:color w:val="000000" w:themeColor="text1"/>
        </w:rPr>
      </w:pPr>
      <w:r w:rsidRPr="005C7C4A">
        <w:rPr>
          <w:color w:val="000000" w:themeColor="text1"/>
        </w:rPr>
        <w:t xml:space="preserve">from </w:t>
      </w:r>
      <w:hyperlink r:id="rId53" w:history="1">
        <w:r w:rsidRPr="005F29E0">
          <w:rPr>
            <w:rStyle w:val="Hyperlink"/>
          </w:rPr>
          <w:t>https://doi.org/10.1016/j.eswa.2005.01.006</w:t>
        </w:r>
      </w:hyperlink>
    </w:p>
    <w:p w14:paraId="6452B819" w14:textId="77777777" w:rsidR="00667F0E" w:rsidRDefault="00667F0E" w:rsidP="00667F0E">
      <w:pPr>
        <w:rPr>
          <w:rFonts w:eastAsiaTheme="minorHAnsi"/>
          <w:color w:val="000000" w:themeColor="text1"/>
        </w:rPr>
      </w:pPr>
    </w:p>
    <w:p w14:paraId="546D8513" w14:textId="77777777" w:rsidR="00667F0E" w:rsidRPr="005C7C4A" w:rsidRDefault="00667F0E" w:rsidP="00667F0E">
      <w:pPr>
        <w:rPr>
          <w:color w:val="000000" w:themeColor="text1"/>
        </w:rPr>
      </w:pPr>
      <w:r w:rsidRPr="005C7C4A">
        <w:rPr>
          <w:color w:val="000000" w:themeColor="text1"/>
        </w:rPr>
        <w:t xml:space="preserve"> Rodriguez-Galiano, V., Sanchez-Castillo, M., Chica-Olmo, M.,&amp; Chica-Rivas, M (2015, </w:t>
      </w:r>
    </w:p>
    <w:p w14:paraId="08971C9F" w14:textId="77777777" w:rsidR="00667F0E" w:rsidRPr="005C7C4A" w:rsidRDefault="00667F0E" w:rsidP="00667F0E">
      <w:pPr>
        <w:rPr>
          <w:color w:val="000000" w:themeColor="text1"/>
        </w:rPr>
      </w:pPr>
    </w:p>
    <w:p w14:paraId="2831B6C3" w14:textId="77777777" w:rsidR="00667F0E" w:rsidRPr="005C7C4A" w:rsidRDefault="00667F0E" w:rsidP="00667F0E">
      <w:pPr>
        <w:rPr>
          <w:color w:val="000000" w:themeColor="text1"/>
        </w:rPr>
      </w:pPr>
      <w:r w:rsidRPr="005C7C4A">
        <w:rPr>
          <w:color w:val="000000" w:themeColor="text1"/>
        </w:rPr>
        <w:tab/>
        <w:t xml:space="preserve">December). Machine learning predictive models for mineral prospectivity: An </w:t>
      </w:r>
    </w:p>
    <w:p w14:paraId="163D16C2" w14:textId="77777777" w:rsidR="00667F0E" w:rsidRPr="005C7C4A" w:rsidRDefault="00667F0E" w:rsidP="00667F0E">
      <w:pPr>
        <w:rPr>
          <w:color w:val="000000" w:themeColor="text1"/>
        </w:rPr>
      </w:pPr>
    </w:p>
    <w:p w14:paraId="409EC1A1" w14:textId="77777777" w:rsidR="00667F0E" w:rsidRPr="005C7C4A" w:rsidRDefault="00667F0E" w:rsidP="00667F0E">
      <w:pPr>
        <w:rPr>
          <w:color w:val="000000" w:themeColor="text1"/>
        </w:rPr>
      </w:pPr>
      <w:r w:rsidRPr="005C7C4A">
        <w:rPr>
          <w:color w:val="000000" w:themeColor="text1"/>
        </w:rPr>
        <w:tab/>
        <w:t xml:space="preserve">evaluation of neural networks, random forest, regression trees and support </w:t>
      </w:r>
    </w:p>
    <w:p w14:paraId="25771D53" w14:textId="77777777" w:rsidR="00667F0E" w:rsidRPr="005C7C4A" w:rsidRDefault="00667F0E" w:rsidP="00667F0E">
      <w:pPr>
        <w:rPr>
          <w:color w:val="000000" w:themeColor="text1"/>
        </w:rPr>
      </w:pPr>
    </w:p>
    <w:p w14:paraId="65ACB8D7" w14:textId="77777777" w:rsidR="00667F0E" w:rsidRPr="005C7C4A" w:rsidRDefault="00667F0E" w:rsidP="00667F0E">
      <w:pPr>
        <w:rPr>
          <w:color w:val="000000" w:themeColor="text1"/>
        </w:rPr>
      </w:pPr>
      <w:r w:rsidRPr="005C7C4A">
        <w:rPr>
          <w:color w:val="000000" w:themeColor="text1"/>
        </w:rPr>
        <w:tab/>
        <w:t>vector machines.</w:t>
      </w:r>
      <w:r w:rsidRPr="005C7C4A">
        <w:rPr>
          <w:i/>
          <w:color w:val="000000" w:themeColor="text1"/>
        </w:rPr>
        <w:t xml:space="preserve"> Ore Geology Reviews, 71</w:t>
      </w:r>
      <w:r w:rsidRPr="005C7C4A">
        <w:rPr>
          <w:color w:val="000000" w:themeColor="text1"/>
        </w:rPr>
        <w:t xml:space="preserve">, 804–818. Retrieved from  </w:t>
      </w:r>
    </w:p>
    <w:p w14:paraId="2E3BF915" w14:textId="77777777" w:rsidR="00667F0E" w:rsidRPr="005C7C4A" w:rsidRDefault="00667F0E" w:rsidP="00667F0E">
      <w:pPr>
        <w:rPr>
          <w:color w:val="000000" w:themeColor="text1"/>
        </w:rPr>
      </w:pPr>
    </w:p>
    <w:p w14:paraId="4DCF6076" w14:textId="77777777" w:rsidR="00667F0E" w:rsidRDefault="00667F0E" w:rsidP="00667F0E">
      <w:pPr>
        <w:rPr>
          <w:color w:val="000000" w:themeColor="text1"/>
        </w:rPr>
      </w:pPr>
      <w:r w:rsidRPr="005C7C4A">
        <w:rPr>
          <w:color w:val="000000" w:themeColor="text1"/>
        </w:rPr>
        <w:tab/>
      </w:r>
      <w:r w:rsidRPr="005C7C4A">
        <w:fldChar w:fldCharType="begin"/>
      </w:r>
      <w:r w:rsidRPr="005C7C4A">
        <w:instrText xml:space="preserve"> HYPERLINK "https://doi.org/10.1016/j.oregeorev.2015.01.001" \t "_blank" \o "Persistent link using digital object identifier" </w:instrText>
      </w:r>
      <w:r w:rsidRPr="005C7C4A">
        <w:fldChar w:fldCharType="separate"/>
      </w:r>
      <w:r w:rsidRPr="005C7C4A">
        <w:rPr>
          <w:color w:val="000000" w:themeColor="text1"/>
        </w:rPr>
        <w:t>https://doi.org/10.1016/j.oregeorev.2015.01.001</w:t>
      </w:r>
      <w:r w:rsidRPr="005C7C4A">
        <w:rPr>
          <w:color w:val="000000" w:themeColor="text1"/>
        </w:rPr>
        <w:fldChar w:fldCharType="end"/>
      </w:r>
    </w:p>
    <w:p w14:paraId="27B473CC" w14:textId="77777777" w:rsidR="00667F0E" w:rsidRDefault="00667F0E" w:rsidP="00667F0E">
      <w:pPr>
        <w:rPr>
          <w:color w:val="000000" w:themeColor="text1"/>
        </w:rPr>
      </w:pPr>
    </w:p>
    <w:p w14:paraId="50CB2649" w14:textId="77777777" w:rsidR="00667F0E"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 Salzberg, S. L. (1994, September). Programs for machine learning by J. Ross Quinlan. Morgan Kaufmann Publishers, Inc.</w:t>
      </w:r>
      <w:r w:rsidRPr="005C7C4A">
        <w:rPr>
          <w:i/>
          <w:color w:val="000000" w:themeColor="text1"/>
        </w:rPr>
        <w:t>,1</w:t>
      </w:r>
      <w:r w:rsidRPr="005C7C4A">
        <w:rPr>
          <w:color w:val="000000" w:themeColor="text1"/>
        </w:rPr>
        <w:t xml:space="preserve">6(3),235–240. Retrieved on November 11, 2018 from </w:t>
      </w:r>
      <w:hyperlink r:id="rId54" w:history="1">
        <w:r w:rsidRPr="005C7C4A">
          <w:rPr>
            <w:rStyle w:val="Hyperlink"/>
          </w:rPr>
          <w:t>https://link.springer.com/article/10.1007/BF00993309</w:t>
        </w:r>
      </w:hyperlink>
    </w:p>
    <w:p w14:paraId="2B98A6CE" w14:textId="77777777" w:rsidR="00256422" w:rsidRPr="005C7C4A" w:rsidRDefault="00256422" w:rsidP="00667F0E">
      <w:pPr>
        <w:widowControl w:val="0"/>
        <w:autoSpaceDE w:val="0"/>
        <w:autoSpaceDN w:val="0"/>
        <w:adjustRightInd w:val="0"/>
        <w:spacing w:line="480" w:lineRule="auto"/>
        <w:ind w:left="640" w:hanging="640"/>
        <w:rPr>
          <w:color w:val="000000" w:themeColor="text1"/>
        </w:rPr>
      </w:pPr>
    </w:p>
    <w:p w14:paraId="1C889BCF" w14:textId="77777777" w:rsidR="00667F0E" w:rsidRPr="005C7C4A" w:rsidRDefault="00667F0E" w:rsidP="00667F0E">
      <w:pPr>
        <w:pStyle w:val="HTMLPreformatted"/>
        <w:spacing w:after="270" w:line="300" w:lineRule="atLeast"/>
        <w:rPr>
          <w:rFonts w:ascii="Times New Roman" w:hAnsi="Times New Roman" w:cs="Times New Roman"/>
          <w:color w:val="000000" w:themeColor="text1"/>
          <w:sz w:val="24"/>
          <w:szCs w:val="24"/>
        </w:rPr>
      </w:pPr>
      <w:r w:rsidRPr="005C7C4A">
        <w:rPr>
          <w:rFonts w:ascii="Times New Roman" w:hAnsi="Times New Roman" w:cs="Times New Roman"/>
          <w:color w:val="000000" w:themeColor="text1"/>
          <w:sz w:val="24"/>
          <w:szCs w:val="24"/>
        </w:rPr>
        <w:t xml:space="preserve">Sheela, K. G., &amp; Deepa, S. N. (2013, June). Review on Methods to Fix Number of </w:t>
      </w:r>
    </w:p>
    <w:p w14:paraId="3FCE0D25" w14:textId="77777777" w:rsidR="00667F0E" w:rsidRPr="005C7C4A" w:rsidRDefault="00667F0E" w:rsidP="00667F0E">
      <w:pPr>
        <w:pStyle w:val="HTMLPreformatted"/>
        <w:spacing w:after="270" w:line="300" w:lineRule="atLeast"/>
        <w:rPr>
          <w:rFonts w:ascii="Times New Roman" w:hAnsi="Times New Roman" w:cs="Times New Roman"/>
          <w:i/>
          <w:color w:val="000000" w:themeColor="text1"/>
          <w:sz w:val="24"/>
          <w:szCs w:val="24"/>
        </w:rPr>
      </w:pPr>
      <w:r w:rsidRPr="005C7C4A">
        <w:rPr>
          <w:rFonts w:ascii="Times New Roman" w:hAnsi="Times New Roman" w:cs="Times New Roman"/>
          <w:color w:val="000000" w:themeColor="text1"/>
          <w:sz w:val="24"/>
          <w:szCs w:val="24"/>
        </w:rPr>
        <w:lastRenderedPageBreak/>
        <w:tab/>
        <w:t xml:space="preserve">Hidden Neurons in Neural Networks. </w:t>
      </w:r>
      <w:r w:rsidRPr="005C7C4A">
        <w:rPr>
          <w:rFonts w:ascii="Times New Roman" w:hAnsi="Times New Roman" w:cs="Times New Roman"/>
          <w:i/>
          <w:color w:val="000000" w:themeColor="text1"/>
          <w:sz w:val="24"/>
          <w:szCs w:val="24"/>
        </w:rPr>
        <w:t xml:space="preserve">Mathematical Problems in </w:t>
      </w:r>
    </w:p>
    <w:p w14:paraId="5EDB2014" w14:textId="77777777" w:rsidR="00667F0E" w:rsidRPr="005C7C4A" w:rsidRDefault="00667F0E" w:rsidP="00667F0E">
      <w:pPr>
        <w:pStyle w:val="HTMLPreformatted"/>
        <w:spacing w:after="270" w:line="300" w:lineRule="atLeast"/>
        <w:rPr>
          <w:rFonts w:ascii="Times New Roman" w:hAnsi="Times New Roman" w:cs="Times New Roman"/>
          <w:color w:val="000000" w:themeColor="text1"/>
          <w:sz w:val="24"/>
          <w:szCs w:val="24"/>
        </w:rPr>
      </w:pPr>
      <w:r w:rsidRPr="005C7C4A">
        <w:rPr>
          <w:rFonts w:ascii="Times New Roman" w:hAnsi="Times New Roman" w:cs="Times New Roman"/>
          <w:i/>
          <w:color w:val="000000" w:themeColor="text1"/>
          <w:sz w:val="24"/>
          <w:szCs w:val="24"/>
        </w:rPr>
        <w:tab/>
        <w:t>Engineering.</w:t>
      </w:r>
      <w:r w:rsidRPr="005C7C4A">
        <w:rPr>
          <w:rFonts w:ascii="Times New Roman" w:hAnsi="Times New Roman" w:cs="Times New Roman"/>
          <w:color w:val="000000" w:themeColor="text1"/>
          <w:sz w:val="24"/>
          <w:szCs w:val="24"/>
        </w:rPr>
        <w:t xml:space="preserve">1–11. Retrieved from </w:t>
      </w:r>
    </w:p>
    <w:p w14:paraId="176A7EBA" w14:textId="77777777" w:rsidR="00667F0E" w:rsidRPr="00412B85" w:rsidRDefault="00667F0E" w:rsidP="00667F0E">
      <w:pPr>
        <w:pStyle w:val="HTMLPreformatted"/>
        <w:spacing w:after="270" w:line="300" w:lineRule="atLeast"/>
        <w:rPr>
          <w:rFonts w:ascii="Times New Roman" w:hAnsi="Times New Roman" w:cs="Times New Roman"/>
          <w:color w:val="000000" w:themeColor="text1"/>
          <w:sz w:val="24"/>
          <w:szCs w:val="24"/>
        </w:rPr>
      </w:pPr>
      <w:r w:rsidRPr="005C7C4A">
        <w:rPr>
          <w:rFonts w:ascii="Times New Roman" w:hAnsi="Times New Roman" w:cs="Times New Roman"/>
          <w:color w:val="000000" w:themeColor="text1"/>
          <w:sz w:val="24"/>
          <w:szCs w:val="24"/>
        </w:rPr>
        <w:tab/>
      </w:r>
      <w:hyperlink r:id="rId55" w:history="1">
        <w:r w:rsidRPr="005F29E0">
          <w:rPr>
            <w:rStyle w:val="Hyperlink"/>
            <w:rFonts w:ascii="Times New Roman" w:hAnsi="Times New Roman" w:cs="Times New Roman"/>
            <w:sz w:val="24"/>
            <w:szCs w:val="24"/>
          </w:rPr>
          <w:t>https://www.hindawi.com/journals/mpe/2013/425740/</w:t>
        </w:r>
      </w:hyperlink>
    </w:p>
    <w:p w14:paraId="6B8C68C7" w14:textId="77777777" w:rsidR="00667F0E" w:rsidRDefault="00667F0E" w:rsidP="00667F0E">
      <w:pPr>
        <w:widowControl w:val="0"/>
        <w:autoSpaceDE w:val="0"/>
        <w:autoSpaceDN w:val="0"/>
        <w:adjustRightInd w:val="0"/>
        <w:spacing w:after="40" w:line="480" w:lineRule="auto"/>
        <w:ind w:left="640" w:hanging="640"/>
        <w:rPr>
          <w:noProof/>
        </w:rPr>
      </w:pPr>
      <w:r w:rsidRPr="005C7C4A">
        <w:rPr>
          <w:noProof/>
        </w:rPr>
        <w:t>Tüfekci</w:t>
      </w:r>
      <w:r w:rsidRPr="005C7C4A">
        <w:rPr>
          <w:color w:val="000000" w:themeColor="text1"/>
        </w:rPr>
        <w:t>, P. (</w:t>
      </w:r>
      <w:r w:rsidRPr="005C7C4A">
        <w:rPr>
          <w:noProof/>
        </w:rPr>
        <w:t>2014</w:t>
      </w:r>
      <w:r w:rsidRPr="005C7C4A">
        <w:rPr>
          <w:color w:val="000000" w:themeColor="text1"/>
        </w:rPr>
        <w:t xml:space="preserve">, September). </w:t>
      </w:r>
      <w:r w:rsidRPr="005C7C4A">
        <w:rPr>
          <w:noProof/>
        </w:rPr>
        <w:t xml:space="preserve">Prediction of full load electrical power output of a base </w:t>
      </w:r>
    </w:p>
    <w:p w14:paraId="049C97E0" w14:textId="77777777" w:rsidR="00667F0E" w:rsidRPr="00AF60EC" w:rsidRDefault="00667F0E" w:rsidP="00667F0E">
      <w:pPr>
        <w:widowControl w:val="0"/>
        <w:autoSpaceDE w:val="0"/>
        <w:autoSpaceDN w:val="0"/>
        <w:adjustRightInd w:val="0"/>
        <w:spacing w:after="40" w:line="480" w:lineRule="auto"/>
        <w:ind w:left="640" w:hanging="640"/>
        <w:rPr>
          <w:rFonts w:eastAsiaTheme="minorHAnsi"/>
          <w:color w:val="00000A"/>
          <w:kern w:val="36"/>
        </w:rPr>
      </w:pPr>
      <w:r>
        <w:rPr>
          <w:noProof/>
        </w:rPr>
        <w:tab/>
      </w:r>
      <w:r w:rsidRPr="005C7C4A">
        <w:rPr>
          <w:noProof/>
        </w:rPr>
        <w:t>load operatedcombined cycle power plant using machine learning methods</w:t>
      </w:r>
      <w:r w:rsidRPr="005C7C4A">
        <w:rPr>
          <w:i/>
          <w:color w:val="000000" w:themeColor="text1"/>
        </w:rPr>
        <w:t>, 45</w:t>
      </w:r>
      <w:r w:rsidRPr="005C7C4A">
        <w:rPr>
          <w:color w:val="000000" w:themeColor="text1"/>
        </w:rPr>
        <w:t xml:space="preserve">, </w:t>
      </w:r>
      <w:r w:rsidRPr="005C7C4A">
        <w:rPr>
          <w:noProof/>
        </w:rPr>
        <w:t>126–140.</w:t>
      </w:r>
      <w:r w:rsidRPr="005C7C4A">
        <w:rPr>
          <w:color w:val="000000" w:themeColor="text1"/>
        </w:rPr>
        <w:t xml:space="preserve"> Retrieved from </w:t>
      </w:r>
      <w:r w:rsidRPr="00B82F63">
        <w:rPr>
          <w:noProof/>
          <w:u w:val="single"/>
        </w:rPr>
        <w:fldChar w:fldCharType="begin"/>
      </w:r>
      <w:r w:rsidRPr="00B82F63">
        <w:rPr>
          <w:noProof/>
          <w:u w:val="single"/>
        </w:rPr>
        <w:instrText xml:space="preserve"> HYPERLINK "https://doi.org/10.1016/j.ijepes.2014.02.027" \o "Persistent link using digital object identifier" \t "_blank" </w:instrText>
      </w:r>
      <w:r w:rsidRPr="00B82F63">
        <w:rPr>
          <w:noProof/>
          <w:u w:val="single"/>
        </w:rPr>
        <w:fldChar w:fldCharType="separate"/>
      </w:r>
      <w:r w:rsidRPr="00B82F63">
        <w:rPr>
          <w:noProof/>
          <w:u w:val="single"/>
        </w:rPr>
        <w:t>https://doi.org/10.1016/j.ijepes.2014.02.027</w:t>
      </w:r>
      <w:r w:rsidRPr="00B82F63">
        <w:rPr>
          <w:noProof/>
          <w:u w:val="single"/>
        </w:rPr>
        <w:fldChar w:fldCharType="end"/>
      </w:r>
    </w:p>
    <w:p w14:paraId="067B3057" w14:textId="77777777" w:rsidR="00667F0E" w:rsidRDefault="00667F0E" w:rsidP="00667F0E">
      <w:pPr>
        <w:widowControl w:val="0"/>
        <w:autoSpaceDE w:val="0"/>
        <w:autoSpaceDN w:val="0"/>
        <w:adjustRightInd w:val="0"/>
        <w:spacing w:line="480" w:lineRule="auto"/>
        <w:ind w:left="640" w:hanging="640"/>
        <w:rPr>
          <w:noProof/>
        </w:rPr>
      </w:pPr>
      <w:r w:rsidRPr="005C7C4A">
        <w:rPr>
          <w:color w:val="000000" w:themeColor="text1"/>
        </w:rPr>
        <w:t xml:space="preserve">Xu, B., Wang, T., Chen. T., &amp; Li. M. (2015, May). Empirical Evaluation of Rectified Activations in Convolutional Network. Retrieved from </w:t>
      </w:r>
      <w:r w:rsidRPr="00061552">
        <w:rPr>
          <w:color w:val="000000" w:themeColor="text1"/>
          <w:u w:val="single"/>
        </w:rPr>
        <w:t>https://arxiv.org/pdf/1505.00853.pdf</w:t>
      </w:r>
      <w:r w:rsidRPr="005C7C4A">
        <w:rPr>
          <w:color w:val="000000" w:themeColor="text1"/>
        </w:rPr>
        <w:t xml:space="preserve">  </w:t>
      </w:r>
      <w:r w:rsidRPr="005C7C4A">
        <w:rPr>
          <w:noProof/>
        </w:rPr>
        <w:tab/>
      </w:r>
    </w:p>
    <w:p w14:paraId="1D2D80FC" w14:textId="77777777" w:rsidR="00667F0E" w:rsidRDefault="00667F0E" w:rsidP="00667F0E">
      <w:pPr>
        <w:widowControl w:val="0"/>
        <w:autoSpaceDE w:val="0"/>
        <w:autoSpaceDN w:val="0"/>
        <w:adjustRightInd w:val="0"/>
        <w:spacing w:after="40" w:line="480" w:lineRule="auto"/>
        <w:ind w:left="640" w:hanging="640"/>
      </w:pPr>
      <w:r w:rsidRPr="005C7C4A">
        <w:rPr>
          <w:noProof/>
        </w:rPr>
        <w:t>Xypolytou</w:t>
      </w:r>
      <w:r w:rsidRPr="005C7C4A">
        <w:rPr>
          <w:color w:val="000000" w:themeColor="text1"/>
        </w:rPr>
        <w:t xml:space="preserve">, E., </w:t>
      </w:r>
      <w:r w:rsidRPr="005C7C4A">
        <w:rPr>
          <w:noProof/>
        </w:rPr>
        <w:t>Meisel</w:t>
      </w:r>
      <w:r w:rsidRPr="005C7C4A">
        <w:rPr>
          <w:color w:val="000000" w:themeColor="text1"/>
        </w:rPr>
        <w:t xml:space="preserve">, M., &amp; </w:t>
      </w:r>
      <w:r w:rsidRPr="005C7C4A">
        <w:rPr>
          <w:noProof/>
        </w:rPr>
        <w:t>Sauter</w:t>
      </w:r>
      <w:r w:rsidRPr="005C7C4A">
        <w:rPr>
          <w:color w:val="000000" w:themeColor="text1"/>
        </w:rPr>
        <w:t>, T. (</w:t>
      </w:r>
      <w:r w:rsidRPr="005C7C4A">
        <w:rPr>
          <w:i/>
          <w:iCs/>
          <w:noProof/>
        </w:rPr>
        <w:t>2017</w:t>
      </w:r>
      <w:r w:rsidRPr="005C7C4A">
        <w:rPr>
          <w:color w:val="000000" w:themeColor="text1"/>
        </w:rPr>
        <w:t xml:space="preserve">, June). </w:t>
      </w:r>
      <w:r w:rsidRPr="005C7C4A">
        <w:rPr>
          <w:noProof/>
        </w:rPr>
        <w:t>Short-term electricity consumption forecast with artificial neural networks — A case study of office buildings</w:t>
      </w:r>
      <w:r w:rsidRPr="005C7C4A">
        <w:rPr>
          <w:color w:val="000000" w:themeColor="text1"/>
        </w:rPr>
        <w:t>.</w:t>
      </w:r>
      <w:r w:rsidRPr="005C7C4A">
        <w:rPr>
          <w:i/>
          <w:iCs/>
          <w:noProof/>
        </w:rPr>
        <w:t xml:space="preserve"> IEEE Manchester PowerTech</w:t>
      </w:r>
      <w:r w:rsidRPr="005C7C4A">
        <w:rPr>
          <w:i/>
          <w:color w:val="000000" w:themeColor="text1"/>
        </w:rPr>
        <w:t xml:space="preserve">, </w:t>
      </w:r>
      <w:r w:rsidRPr="005C7C4A">
        <w:rPr>
          <w:noProof/>
        </w:rPr>
        <w:t>1–6</w:t>
      </w:r>
      <w:r w:rsidRPr="005C7C4A">
        <w:rPr>
          <w:color w:val="000000" w:themeColor="text1"/>
        </w:rPr>
        <w:t>. Retrieved from</w:t>
      </w:r>
      <w:r>
        <w:rPr>
          <w:color w:val="000000" w:themeColor="text1"/>
        </w:rPr>
        <w:t xml:space="preserve"> </w:t>
      </w:r>
      <w:hyperlink r:id="rId56" w:history="1">
        <w:r w:rsidRPr="005C7C4A">
          <w:rPr>
            <w:rStyle w:val="Hyperlink"/>
          </w:rPr>
          <w:t>https://ieeexplore.ieee.org/document/7980874</w:t>
        </w:r>
      </w:hyperlink>
    </w:p>
    <w:p w14:paraId="75BA1777"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Yu, Z., Haghighat, F., Fung, B. C. M., &amp; Yoshino, H. (2010, October). A decision tree method for building energy demand modeling.</w:t>
      </w:r>
      <w:r w:rsidRPr="005C7C4A">
        <w:rPr>
          <w:i/>
          <w:color w:val="000000" w:themeColor="text1"/>
        </w:rPr>
        <w:t xml:space="preserve"> Energy Build</w:t>
      </w:r>
      <w:r w:rsidRPr="005C7C4A">
        <w:rPr>
          <w:color w:val="000000" w:themeColor="text1"/>
        </w:rPr>
        <w:t>,</w:t>
      </w:r>
      <w:r w:rsidRPr="005C7C4A">
        <w:rPr>
          <w:i/>
          <w:color w:val="000000" w:themeColor="text1"/>
        </w:rPr>
        <w:t xml:space="preserve"> 42</w:t>
      </w:r>
      <w:r w:rsidRPr="005C7C4A">
        <w:rPr>
          <w:color w:val="000000" w:themeColor="text1"/>
        </w:rPr>
        <w:t xml:space="preserve">, 10, 1637–1646. Retrieved on November 11, 2018 from </w:t>
      </w:r>
      <w:hyperlink r:id="rId57" w:history="1">
        <w:r w:rsidRPr="005C7C4A">
          <w:rPr>
            <w:rStyle w:val="Hyperlink"/>
          </w:rPr>
          <w:t>https://www.researchgate.net/publication/222695662_A_decision_tree_method_for_building_energy_demand_modeling</w:t>
        </w:r>
      </w:hyperlink>
    </w:p>
    <w:p w14:paraId="7F231ADA" w14:textId="77777777" w:rsidR="00667F0E"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Zhang, T., &amp; Tong. (2004, April). Solving large scale linear prediction problems using stochastic gradient descent algorithms</w:t>
      </w:r>
      <w:r w:rsidRPr="005C7C4A">
        <w:rPr>
          <w:i/>
          <w:color w:val="000000" w:themeColor="text1"/>
        </w:rPr>
        <w:t xml:space="preserve">. </w:t>
      </w:r>
      <w:r w:rsidRPr="005C7C4A">
        <w:rPr>
          <w:color w:val="000000" w:themeColor="text1"/>
        </w:rPr>
        <w:t xml:space="preserve">116. Retrieved from </w:t>
      </w:r>
      <w:hyperlink r:id="rId58" w:history="1">
        <w:r w:rsidRPr="005C7C4A">
          <w:rPr>
            <w:rStyle w:val="Hyperlink"/>
          </w:rPr>
          <w:t>https://dl.acm.org/citation.cfm?id=1015332</w:t>
        </w:r>
      </w:hyperlink>
    </w:p>
    <w:p w14:paraId="1A43ECAD" w14:textId="77777777" w:rsidR="00256422" w:rsidRPr="005C7C4A" w:rsidRDefault="00256422" w:rsidP="00667F0E">
      <w:pPr>
        <w:widowControl w:val="0"/>
        <w:autoSpaceDE w:val="0"/>
        <w:autoSpaceDN w:val="0"/>
        <w:adjustRightInd w:val="0"/>
        <w:spacing w:line="480" w:lineRule="auto"/>
        <w:ind w:left="640" w:hanging="640"/>
        <w:rPr>
          <w:color w:val="000000" w:themeColor="text1"/>
        </w:rPr>
      </w:pPr>
    </w:p>
    <w:p w14:paraId="00CA0952" w14:textId="77777777" w:rsidR="00667F0E" w:rsidRPr="005C7C4A" w:rsidRDefault="00667F0E" w:rsidP="00667F0E">
      <w:pPr>
        <w:widowControl w:val="0"/>
        <w:autoSpaceDE w:val="0"/>
        <w:autoSpaceDN w:val="0"/>
        <w:adjustRightInd w:val="0"/>
        <w:spacing w:line="480" w:lineRule="auto"/>
        <w:ind w:left="640" w:hanging="640"/>
        <w:rPr>
          <w:color w:val="000000" w:themeColor="text1"/>
        </w:rPr>
      </w:pPr>
      <w:r w:rsidRPr="005C7C4A">
        <w:rPr>
          <w:color w:val="000000" w:themeColor="text1"/>
        </w:rPr>
        <w:t xml:space="preserve">Zuo, R., K. G., &amp; Carranza, E. J. M. (2011, December). Support vector machine: A tool for </w:t>
      </w:r>
      <w:r w:rsidRPr="005C7C4A">
        <w:rPr>
          <w:color w:val="000000" w:themeColor="text1"/>
        </w:rPr>
        <w:lastRenderedPageBreak/>
        <w:t xml:space="preserve">mapping mineral prospectivity. </w:t>
      </w:r>
      <w:r w:rsidRPr="005C7C4A">
        <w:rPr>
          <w:i/>
          <w:color w:val="000000" w:themeColor="text1"/>
        </w:rPr>
        <w:t>Computer. Geoscience, 37</w:t>
      </w:r>
      <w:r w:rsidRPr="005C7C4A">
        <w:rPr>
          <w:color w:val="000000" w:themeColor="text1"/>
        </w:rPr>
        <w:t xml:space="preserve">(12),1967–1975. </w:t>
      </w:r>
      <w:r w:rsidRPr="00900B7F">
        <w:rPr>
          <w:color w:val="000000" w:themeColor="text1"/>
          <w:u w:val="single"/>
        </w:rPr>
        <w:t xml:space="preserve">Retrieved from </w:t>
      </w:r>
      <w:r w:rsidRPr="00900B7F">
        <w:rPr>
          <w:color w:val="000000" w:themeColor="text1"/>
          <w:u w:val="single"/>
        </w:rPr>
        <w:fldChar w:fldCharType="begin"/>
      </w:r>
      <w:r w:rsidRPr="00900B7F">
        <w:rPr>
          <w:color w:val="000000" w:themeColor="text1"/>
          <w:u w:val="single"/>
        </w:rPr>
        <w:instrText xml:space="preserve"> HYPERLINK "https://doi.org/10.1016/j.cageo.2010.09.014" \o "Persistent link using digital object identifier" \t "_blank" </w:instrText>
      </w:r>
      <w:r w:rsidRPr="00900B7F">
        <w:rPr>
          <w:color w:val="000000" w:themeColor="text1"/>
          <w:u w:val="single"/>
        </w:rPr>
        <w:fldChar w:fldCharType="separate"/>
      </w:r>
      <w:r w:rsidRPr="00900B7F">
        <w:rPr>
          <w:color w:val="000000" w:themeColor="text1"/>
          <w:u w:val="single"/>
        </w:rPr>
        <w:t>https://doi.org/10.1016/j.cageo.2010.09.014</w:t>
      </w:r>
      <w:r w:rsidRPr="00900B7F">
        <w:rPr>
          <w:color w:val="000000" w:themeColor="text1"/>
          <w:u w:val="single"/>
        </w:rPr>
        <w:fldChar w:fldCharType="end"/>
      </w:r>
    </w:p>
    <w:p w14:paraId="61D44676" w14:textId="77777777" w:rsidR="00667F0E" w:rsidRPr="005C7C4A" w:rsidRDefault="00667F0E" w:rsidP="00667F0E"/>
    <w:p w14:paraId="7CF6542F" w14:textId="68DA9160" w:rsidR="003745F2" w:rsidRPr="00985617" w:rsidRDefault="003745F2" w:rsidP="005F0EEF">
      <w:pPr>
        <w:spacing w:line="480" w:lineRule="auto"/>
        <w:ind w:firstLine="720"/>
        <w:rPr>
          <w:b/>
          <w:bCs/>
          <w:color w:val="000000"/>
          <w:u w:val="single"/>
        </w:rPr>
      </w:pPr>
    </w:p>
    <w:p w14:paraId="082B4EFC" w14:textId="07C94463" w:rsidR="000D0B08" w:rsidRPr="00985617" w:rsidRDefault="000D0B08" w:rsidP="005F0EEF">
      <w:pPr>
        <w:spacing w:line="480" w:lineRule="auto"/>
        <w:rPr>
          <w:color w:val="000000"/>
        </w:rPr>
      </w:pPr>
    </w:p>
    <w:sectPr w:rsidR="000D0B08" w:rsidRPr="00985617" w:rsidSect="005C4AB9">
      <w:headerReference w:type="even" r:id="rId59"/>
      <w:headerReference w:type="default" r:id="rId60"/>
      <w:headerReference w:type="first" r:id="rId61"/>
      <w:pgSz w:w="12240" w:h="15840" w:code="1"/>
      <w:pgMar w:top="1440" w:right="1440" w:bottom="1440" w:left="1440" w:header="720" w:footer="720" w:gutter="0"/>
      <w:pgNumType w:start="1"/>
      <w:cols w:space="36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633788" w14:textId="77777777" w:rsidR="00256422" w:rsidRDefault="00256422">
      <w:r>
        <w:separator/>
      </w:r>
    </w:p>
  </w:endnote>
  <w:endnote w:type="continuationSeparator" w:id="0">
    <w:p w14:paraId="17DD5799" w14:textId="77777777" w:rsidR="00256422" w:rsidRDefault="002564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2">
    <w:altName w:val="Times New Roman"/>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MS Mincho">
    <w:altName w:val="ＭＳ 明朝"/>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Liberation Serif">
    <w:altName w:val="Times New Roman"/>
    <w:charset w:val="01"/>
    <w:family w:val="roman"/>
    <w:pitch w:val="variable"/>
  </w:font>
  <w:font w:name="AR PL SungtiL GB">
    <w:altName w:val="Times New Roman"/>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0DCC63" w14:textId="77777777" w:rsidR="00256422" w:rsidRDefault="00256422">
      <w:r>
        <w:separator/>
      </w:r>
    </w:p>
  </w:footnote>
  <w:footnote w:type="continuationSeparator" w:id="0">
    <w:p w14:paraId="1A614C2A" w14:textId="77777777" w:rsidR="00256422" w:rsidRDefault="0025642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C9A99E" w14:textId="77777777" w:rsidR="00256422" w:rsidRDefault="00256422" w:rsidP="00DA486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7CE6FF" w14:textId="77777777" w:rsidR="00256422" w:rsidRDefault="00256422" w:rsidP="005B291D">
    <w:pPr>
      <w:pStyle w:val="Header"/>
      <w:ind w:right="360"/>
    </w:pPr>
  </w:p>
  <w:p w14:paraId="08DD7FD5" w14:textId="77777777" w:rsidR="00256422" w:rsidRDefault="00256422"/>
  <w:p w14:paraId="04C2F94F" w14:textId="77777777" w:rsidR="00256422" w:rsidRDefault="00256422"/>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367D1A" w14:textId="11BE44E0" w:rsidR="00256422" w:rsidRDefault="00256422" w:rsidP="0084024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7F18">
      <w:rPr>
        <w:rStyle w:val="PageNumber"/>
        <w:noProof/>
      </w:rPr>
      <w:t>50</w:t>
    </w:r>
    <w:r>
      <w:rPr>
        <w:rStyle w:val="PageNumber"/>
      </w:rPr>
      <w:fldChar w:fldCharType="end"/>
    </w:r>
  </w:p>
  <w:p w14:paraId="49969299" w14:textId="4C7470CC" w:rsidR="00256422" w:rsidRPr="00FE5972" w:rsidRDefault="00256422" w:rsidP="00E0236B">
    <w:r>
      <w:t xml:space="preserve">COMPARISON OF MACHINE LEARNING ALGORITHMS   </w:t>
    </w:r>
  </w:p>
  <w:p w14:paraId="43423454" w14:textId="77777777" w:rsidR="00256422" w:rsidRDefault="00256422"/>
  <w:p w14:paraId="35D55B8E" w14:textId="77777777" w:rsidR="00256422" w:rsidRDefault="00256422"/>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11877" w14:textId="611C8B8B" w:rsidR="00256422" w:rsidRDefault="00256422">
    <w:pPr>
      <w:pStyle w:val="Header"/>
    </w:pPr>
    <w:r>
      <w:t xml:space="preserve">Running head: COMPARISON OF MACHINE LEARNING ALGORITHMS  </w:t>
    </w:r>
    <w:r>
      <w:tab/>
    </w:r>
    <w:r>
      <w:fldChar w:fldCharType="begin"/>
    </w:r>
    <w:r>
      <w:instrText xml:space="preserve"> PAGE   \* MERGEFORMAT </w:instrText>
    </w:r>
    <w:r>
      <w:fldChar w:fldCharType="separate"/>
    </w:r>
    <w:r w:rsidR="00477F18">
      <w:rPr>
        <w:noProof/>
      </w:rPr>
      <w:t>1</w:t>
    </w:r>
    <w:r>
      <w:rPr>
        <w:noProof/>
      </w:rPr>
      <w:fldChar w:fldCharType="end"/>
    </w:r>
  </w:p>
  <w:p w14:paraId="64837EC3" w14:textId="7CC95334" w:rsidR="00256422" w:rsidRDefault="00256422" w:rsidP="00E0236B"/>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C56C75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E24CE3"/>
    <w:multiLevelType w:val="hybridMultilevel"/>
    <w:tmpl w:val="C6A4011C"/>
    <w:lvl w:ilvl="0" w:tplc="FA866F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F56786"/>
    <w:multiLevelType w:val="hybridMultilevel"/>
    <w:tmpl w:val="079E7CE2"/>
    <w:lvl w:ilvl="0" w:tplc="5E0A1698">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37B07A9"/>
    <w:multiLevelType w:val="hybridMultilevel"/>
    <w:tmpl w:val="9FC8533C"/>
    <w:lvl w:ilvl="0" w:tplc="A4FA94C4">
      <w:start w:val="1"/>
      <w:numFmt w:val="decimal"/>
      <w:lvlText w:val="%1-"/>
      <w:lvlJc w:val="left"/>
      <w:pPr>
        <w:ind w:left="720" w:hanging="360"/>
      </w:pPr>
      <w:rPr>
        <w:rFonts w:ascii="CMR12" w:hAnsi="CMR12" w:hint="default"/>
        <w:i w:val="0"/>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76A620F"/>
    <w:multiLevelType w:val="hybridMultilevel"/>
    <w:tmpl w:val="3266EFB6"/>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C45F59"/>
    <w:multiLevelType w:val="hybridMultilevel"/>
    <w:tmpl w:val="893659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42633B"/>
    <w:multiLevelType w:val="hybridMultilevel"/>
    <w:tmpl w:val="2AFE959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446E17"/>
    <w:multiLevelType w:val="hybridMultilevel"/>
    <w:tmpl w:val="7A322B3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236C74"/>
    <w:multiLevelType w:val="hybridMultilevel"/>
    <w:tmpl w:val="893659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970A29"/>
    <w:multiLevelType w:val="hybridMultilevel"/>
    <w:tmpl w:val="875C55FA"/>
    <w:lvl w:ilvl="0" w:tplc="C290A49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54F32B38"/>
    <w:multiLevelType w:val="hybridMultilevel"/>
    <w:tmpl w:val="95C88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4FB777F"/>
    <w:multiLevelType w:val="hybridMultilevel"/>
    <w:tmpl w:val="FBFC8576"/>
    <w:lvl w:ilvl="0" w:tplc="FA866F9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0C657FD"/>
    <w:multiLevelType w:val="hybridMultilevel"/>
    <w:tmpl w:val="A78647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3F2F56"/>
    <w:multiLevelType w:val="hybridMultilevel"/>
    <w:tmpl w:val="69DEE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A264C6"/>
    <w:multiLevelType w:val="hybridMultilevel"/>
    <w:tmpl w:val="9DEAAC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76352971"/>
    <w:multiLevelType w:val="hybridMultilevel"/>
    <w:tmpl w:val="2F2059DC"/>
    <w:lvl w:ilvl="0" w:tplc="FD6E33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A710A20"/>
    <w:multiLevelType w:val="hybridMultilevel"/>
    <w:tmpl w:val="7A322B3A"/>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0"/>
  </w:num>
  <w:num w:numId="4">
    <w:abstractNumId w:val="11"/>
  </w:num>
  <w:num w:numId="5">
    <w:abstractNumId w:val="1"/>
  </w:num>
  <w:num w:numId="6">
    <w:abstractNumId w:val="3"/>
  </w:num>
  <w:num w:numId="7">
    <w:abstractNumId w:val="14"/>
  </w:num>
  <w:num w:numId="8">
    <w:abstractNumId w:val="9"/>
  </w:num>
  <w:num w:numId="9">
    <w:abstractNumId w:val="6"/>
  </w:num>
  <w:num w:numId="10">
    <w:abstractNumId w:val="8"/>
  </w:num>
  <w:num w:numId="11">
    <w:abstractNumId w:val="13"/>
  </w:num>
  <w:num w:numId="12">
    <w:abstractNumId w:val="7"/>
  </w:num>
  <w:num w:numId="13">
    <w:abstractNumId w:val="5"/>
  </w:num>
  <w:num w:numId="14">
    <w:abstractNumId w:val="4"/>
  </w:num>
  <w:num w:numId="15">
    <w:abstractNumId w:val="16"/>
  </w:num>
  <w:num w:numId="16">
    <w:abstractNumId w:val="1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removePersonalInformation/>
  <w:removeDateAndTime/>
  <w:activeWritingStyle w:appName="MSWord" w:lang="en-US" w:vendorID="64" w:dllVersion="131078" w:nlCheck="1" w:checkStyle="0"/>
  <w:proofState w:grammar="clean"/>
  <w:defaultTabStop w:val="720"/>
  <w:drawingGridHorizontalSpacing w:val="187"/>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83355"/>
    <w:rsid w:val="000002E1"/>
    <w:rsid w:val="00001269"/>
    <w:rsid w:val="00002250"/>
    <w:rsid w:val="00002EB9"/>
    <w:rsid w:val="0000367F"/>
    <w:rsid w:val="00003CCF"/>
    <w:rsid w:val="00004977"/>
    <w:rsid w:val="000057A6"/>
    <w:rsid w:val="00006F91"/>
    <w:rsid w:val="00007B0C"/>
    <w:rsid w:val="00010A55"/>
    <w:rsid w:val="0001163B"/>
    <w:rsid w:val="000116F5"/>
    <w:rsid w:val="00013CA0"/>
    <w:rsid w:val="00014560"/>
    <w:rsid w:val="0001516E"/>
    <w:rsid w:val="00016D48"/>
    <w:rsid w:val="00016EF9"/>
    <w:rsid w:val="0002024E"/>
    <w:rsid w:val="00021681"/>
    <w:rsid w:val="000222B8"/>
    <w:rsid w:val="0002345E"/>
    <w:rsid w:val="00023AD7"/>
    <w:rsid w:val="00025074"/>
    <w:rsid w:val="0002645A"/>
    <w:rsid w:val="00026481"/>
    <w:rsid w:val="000265A8"/>
    <w:rsid w:val="00026C30"/>
    <w:rsid w:val="0002767D"/>
    <w:rsid w:val="000313D4"/>
    <w:rsid w:val="000327EB"/>
    <w:rsid w:val="000331EA"/>
    <w:rsid w:val="0003571B"/>
    <w:rsid w:val="0004086F"/>
    <w:rsid w:val="000411C3"/>
    <w:rsid w:val="00043F08"/>
    <w:rsid w:val="0004592C"/>
    <w:rsid w:val="00051924"/>
    <w:rsid w:val="00052138"/>
    <w:rsid w:val="00052561"/>
    <w:rsid w:val="000533FA"/>
    <w:rsid w:val="00054700"/>
    <w:rsid w:val="00055A37"/>
    <w:rsid w:val="00056C46"/>
    <w:rsid w:val="000610F6"/>
    <w:rsid w:val="000613CC"/>
    <w:rsid w:val="00061408"/>
    <w:rsid w:val="00061552"/>
    <w:rsid w:val="00062F08"/>
    <w:rsid w:val="00063733"/>
    <w:rsid w:val="00063CA7"/>
    <w:rsid w:val="00064B71"/>
    <w:rsid w:val="000665A5"/>
    <w:rsid w:val="00066FE7"/>
    <w:rsid w:val="00070821"/>
    <w:rsid w:val="000720A9"/>
    <w:rsid w:val="00076059"/>
    <w:rsid w:val="00077B50"/>
    <w:rsid w:val="0008199D"/>
    <w:rsid w:val="00081C10"/>
    <w:rsid w:val="000832CD"/>
    <w:rsid w:val="00084D98"/>
    <w:rsid w:val="000851DF"/>
    <w:rsid w:val="0008574C"/>
    <w:rsid w:val="00086A66"/>
    <w:rsid w:val="00086BBA"/>
    <w:rsid w:val="00087982"/>
    <w:rsid w:val="00090456"/>
    <w:rsid w:val="00090E16"/>
    <w:rsid w:val="000913C7"/>
    <w:rsid w:val="000929F2"/>
    <w:rsid w:val="00093DB8"/>
    <w:rsid w:val="000A0B24"/>
    <w:rsid w:val="000A2218"/>
    <w:rsid w:val="000A2333"/>
    <w:rsid w:val="000A3148"/>
    <w:rsid w:val="000A349E"/>
    <w:rsid w:val="000A3E88"/>
    <w:rsid w:val="000A5493"/>
    <w:rsid w:val="000A572E"/>
    <w:rsid w:val="000A65AD"/>
    <w:rsid w:val="000A758E"/>
    <w:rsid w:val="000A79C7"/>
    <w:rsid w:val="000B11AE"/>
    <w:rsid w:val="000B2A52"/>
    <w:rsid w:val="000B33A3"/>
    <w:rsid w:val="000B3501"/>
    <w:rsid w:val="000B5F1D"/>
    <w:rsid w:val="000B77FE"/>
    <w:rsid w:val="000B7CB4"/>
    <w:rsid w:val="000C04EB"/>
    <w:rsid w:val="000C115A"/>
    <w:rsid w:val="000C124F"/>
    <w:rsid w:val="000C28F1"/>
    <w:rsid w:val="000C2C07"/>
    <w:rsid w:val="000C31A2"/>
    <w:rsid w:val="000C3747"/>
    <w:rsid w:val="000C4647"/>
    <w:rsid w:val="000C5AEE"/>
    <w:rsid w:val="000C5F66"/>
    <w:rsid w:val="000D0235"/>
    <w:rsid w:val="000D0B08"/>
    <w:rsid w:val="000D17E8"/>
    <w:rsid w:val="000D229B"/>
    <w:rsid w:val="000D3892"/>
    <w:rsid w:val="000D4667"/>
    <w:rsid w:val="000D4CA9"/>
    <w:rsid w:val="000D4E9D"/>
    <w:rsid w:val="000D5095"/>
    <w:rsid w:val="000D677B"/>
    <w:rsid w:val="000D67C3"/>
    <w:rsid w:val="000D6E97"/>
    <w:rsid w:val="000E0105"/>
    <w:rsid w:val="000E097D"/>
    <w:rsid w:val="000E1D3D"/>
    <w:rsid w:val="000E22FA"/>
    <w:rsid w:val="000E2593"/>
    <w:rsid w:val="000E2B1B"/>
    <w:rsid w:val="000E3FF9"/>
    <w:rsid w:val="000E4E49"/>
    <w:rsid w:val="000E6BAC"/>
    <w:rsid w:val="000E6BED"/>
    <w:rsid w:val="000F0DC7"/>
    <w:rsid w:val="000F0F2D"/>
    <w:rsid w:val="000F1263"/>
    <w:rsid w:val="000F12CA"/>
    <w:rsid w:val="000F18B2"/>
    <w:rsid w:val="000F20F4"/>
    <w:rsid w:val="000F2A00"/>
    <w:rsid w:val="000F3213"/>
    <w:rsid w:val="000F408A"/>
    <w:rsid w:val="000F6486"/>
    <w:rsid w:val="000F7D6C"/>
    <w:rsid w:val="0010008F"/>
    <w:rsid w:val="00100F82"/>
    <w:rsid w:val="00101E02"/>
    <w:rsid w:val="00102635"/>
    <w:rsid w:val="00103739"/>
    <w:rsid w:val="00103B78"/>
    <w:rsid w:val="00105F0A"/>
    <w:rsid w:val="0010657F"/>
    <w:rsid w:val="00106BB9"/>
    <w:rsid w:val="00107D22"/>
    <w:rsid w:val="001109EB"/>
    <w:rsid w:val="00110E46"/>
    <w:rsid w:val="001113C6"/>
    <w:rsid w:val="00112302"/>
    <w:rsid w:val="00112D95"/>
    <w:rsid w:val="00113B4E"/>
    <w:rsid w:val="00114CA5"/>
    <w:rsid w:val="00116D16"/>
    <w:rsid w:val="00117B5A"/>
    <w:rsid w:val="00117E29"/>
    <w:rsid w:val="00121A9E"/>
    <w:rsid w:val="00121B14"/>
    <w:rsid w:val="0012218C"/>
    <w:rsid w:val="0012472C"/>
    <w:rsid w:val="00124975"/>
    <w:rsid w:val="001249A9"/>
    <w:rsid w:val="00124A93"/>
    <w:rsid w:val="00125105"/>
    <w:rsid w:val="00130FA6"/>
    <w:rsid w:val="00131AF3"/>
    <w:rsid w:val="00132619"/>
    <w:rsid w:val="00132A8C"/>
    <w:rsid w:val="00133662"/>
    <w:rsid w:val="00133AD5"/>
    <w:rsid w:val="001347C0"/>
    <w:rsid w:val="00134B6F"/>
    <w:rsid w:val="00135384"/>
    <w:rsid w:val="00136468"/>
    <w:rsid w:val="00136560"/>
    <w:rsid w:val="001375A6"/>
    <w:rsid w:val="0013795A"/>
    <w:rsid w:val="00140AA8"/>
    <w:rsid w:val="00140C16"/>
    <w:rsid w:val="00141386"/>
    <w:rsid w:val="001422E8"/>
    <w:rsid w:val="001428A0"/>
    <w:rsid w:val="00142DA0"/>
    <w:rsid w:val="00143095"/>
    <w:rsid w:val="0014482D"/>
    <w:rsid w:val="00145EDB"/>
    <w:rsid w:val="001465BA"/>
    <w:rsid w:val="001469D0"/>
    <w:rsid w:val="00151218"/>
    <w:rsid w:val="00151682"/>
    <w:rsid w:val="00152E8A"/>
    <w:rsid w:val="0015300F"/>
    <w:rsid w:val="00153E3E"/>
    <w:rsid w:val="001572DD"/>
    <w:rsid w:val="001578B5"/>
    <w:rsid w:val="00157DAB"/>
    <w:rsid w:val="001623C9"/>
    <w:rsid w:val="00165A5E"/>
    <w:rsid w:val="00166938"/>
    <w:rsid w:val="00166AD7"/>
    <w:rsid w:val="00167262"/>
    <w:rsid w:val="0017048D"/>
    <w:rsid w:val="00170ED5"/>
    <w:rsid w:val="0017110E"/>
    <w:rsid w:val="001715B7"/>
    <w:rsid w:val="001715E3"/>
    <w:rsid w:val="0017474F"/>
    <w:rsid w:val="001803B2"/>
    <w:rsid w:val="00181B36"/>
    <w:rsid w:val="00182B1A"/>
    <w:rsid w:val="001833CD"/>
    <w:rsid w:val="001835CE"/>
    <w:rsid w:val="00183883"/>
    <w:rsid w:val="00183D7D"/>
    <w:rsid w:val="001848E3"/>
    <w:rsid w:val="00187562"/>
    <w:rsid w:val="001912E7"/>
    <w:rsid w:val="001913B0"/>
    <w:rsid w:val="001929EA"/>
    <w:rsid w:val="0019315F"/>
    <w:rsid w:val="0019343E"/>
    <w:rsid w:val="0019396D"/>
    <w:rsid w:val="00193F69"/>
    <w:rsid w:val="00194DAF"/>
    <w:rsid w:val="001959DE"/>
    <w:rsid w:val="00195A65"/>
    <w:rsid w:val="001A003F"/>
    <w:rsid w:val="001A1305"/>
    <w:rsid w:val="001A232A"/>
    <w:rsid w:val="001A2940"/>
    <w:rsid w:val="001A57BD"/>
    <w:rsid w:val="001A60E6"/>
    <w:rsid w:val="001A7A76"/>
    <w:rsid w:val="001A7F13"/>
    <w:rsid w:val="001B01A7"/>
    <w:rsid w:val="001B0779"/>
    <w:rsid w:val="001B1CDF"/>
    <w:rsid w:val="001B1DD3"/>
    <w:rsid w:val="001B1E88"/>
    <w:rsid w:val="001B2E53"/>
    <w:rsid w:val="001B3CBB"/>
    <w:rsid w:val="001B4239"/>
    <w:rsid w:val="001B616E"/>
    <w:rsid w:val="001B77E5"/>
    <w:rsid w:val="001B7D89"/>
    <w:rsid w:val="001C038F"/>
    <w:rsid w:val="001C08B6"/>
    <w:rsid w:val="001C17BB"/>
    <w:rsid w:val="001C3E69"/>
    <w:rsid w:val="001C480A"/>
    <w:rsid w:val="001C5819"/>
    <w:rsid w:val="001C73EB"/>
    <w:rsid w:val="001D0418"/>
    <w:rsid w:val="001D0EEC"/>
    <w:rsid w:val="001D12D1"/>
    <w:rsid w:val="001D1787"/>
    <w:rsid w:val="001D45CD"/>
    <w:rsid w:val="001D7E53"/>
    <w:rsid w:val="001E0118"/>
    <w:rsid w:val="001E19B9"/>
    <w:rsid w:val="001E33AF"/>
    <w:rsid w:val="001E33CF"/>
    <w:rsid w:val="001E39AA"/>
    <w:rsid w:val="001E5DD1"/>
    <w:rsid w:val="001E6266"/>
    <w:rsid w:val="001F176D"/>
    <w:rsid w:val="001F1EA1"/>
    <w:rsid w:val="001F22C8"/>
    <w:rsid w:val="001F2B5D"/>
    <w:rsid w:val="001F3D1B"/>
    <w:rsid w:val="001F4614"/>
    <w:rsid w:val="001F4B47"/>
    <w:rsid w:val="001F4D2F"/>
    <w:rsid w:val="001F57C4"/>
    <w:rsid w:val="001F5DA1"/>
    <w:rsid w:val="001F64C2"/>
    <w:rsid w:val="001F69F3"/>
    <w:rsid w:val="001F6B8A"/>
    <w:rsid w:val="00200EE1"/>
    <w:rsid w:val="0020243E"/>
    <w:rsid w:val="00202460"/>
    <w:rsid w:val="00202DC5"/>
    <w:rsid w:val="00203D83"/>
    <w:rsid w:val="002042F5"/>
    <w:rsid w:val="00205618"/>
    <w:rsid w:val="0020578F"/>
    <w:rsid w:val="00205B20"/>
    <w:rsid w:val="00205B67"/>
    <w:rsid w:val="002070B7"/>
    <w:rsid w:val="00207504"/>
    <w:rsid w:val="00210676"/>
    <w:rsid w:val="00211F19"/>
    <w:rsid w:val="0021478D"/>
    <w:rsid w:val="00215C97"/>
    <w:rsid w:val="00217107"/>
    <w:rsid w:val="0021714B"/>
    <w:rsid w:val="00217E95"/>
    <w:rsid w:val="002207DE"/>
    <w:rsid w:val="00220C1C"/>
    <w:rsid w:val="00222647"/>
    <w:rsid w:val="00222D9B"/>
    <w:rsid w:val="002231B4"/>
    <w:rsid w:val="0022480F"/>
    <w:rsid w:val="00225BC1"/>
    <w:rsid w:val="00226A0C"/>
    <w:rsid w:val="00227132"/>
    <w:rsid w:val="0023009F"/>
    <w:rsid w:val="0023100B"/>
    <w:rsid w:val="00231746"/>
    <w:rsid w:val="002327CF"/>
    <w:rsid w:val="0023334D"/>
    <w:rsid w:val="002357E2"/>
    <w:rsid w:val="00235C45"/>
    <w:rsid w:val="00236B1B"/>
    <w:rsid w:val="002406CC"/>
    <w:rsid w:val="00241569"/>
    <w:rsid w:val="00241B96"/>
    <w:rsid w:val="00242D50"/>
    <w:rsid w:val="00243397"/>
    <w:rsid w:val="00243E87"/>
    <w:rsid w:val="00245518"/>
    <w:rsid w:val="00246AC3"/>
    <w:rsid w:val="00247DA9"/>
    <w:rsid w:val="00250316"/>
    <w:rsid w:val="00250A69"/>
    <w:rsid w:val="00252876"/>
    <w:rsid w:val="00252956"/>
    <w:rsid w:val="00253D85"/>
    <w:rsid w:val="00254591"/>
    <w:rsid w:val="0025504D"/>
    <w:rsid w:val="002555DE"/>
    <w:rsid w:val="002563EC"/>
    <w:rsid w:val="00256422"/>
    <w:rsid w:val="00256FEF"/>
    <w:rsid w:val="00260BFF"/>
    <w:rsid w:val="0026193E"/>
    <w:rsid w:val="002621CD"/>
    <w:rsid w:val="002632FE"/>
    <w:rsid w:val="00263402"/>
    <w:rsid w:val="00263F91"/>
    <w:rsid w:val="00264004"/>
    <w:rsid w:val="00264DA6"/>
    <w:rsid w:val="0026737E"/>
    <w:rsid w:val="002677F3"/>
    <w:rsid w:val="002721E4"/>
    <w:rsid w:val="002732ED"/>
    <w:rsid w:val="00274268"/>
    <w:rsid w:val="00274CB9"/>
    <w:rsid w:val="00274CD6"/>
    <w:rsid w:val="0027510A"/>
    <w:rsid w:val="00280B01"/>
    <w:rsid w:val="0028130C"/>
    <w:rsid w:val="00282663"/>
    <w:rsid w:val="00282BA1"/>
    <w:rsid w:val="0028331D"/>
    <w:rsid w:val="00283454"/>
    <w:rsid w:val="00284992"/>
    <w:rsid w:val="002852B7"/>
    <w:rsid w:val="0028583E"/>
    <w:rsid w:val="00290F73"/>
    <w:rsid w:val="002933CA"/>
    <w:rsid w:val="00293CF6"/>
    <w:rsid w:val="0029417E"/>
    <w:rsid w:val="00294C41"/>
    <w:rsid w:val="002A041C"/>
    <w:rsid w:val="002A11E1"/>
    <w:rsid w:val="002A20B8"/>
    <w:rsid w:val="002A24E0"/>
    <w:rsid w:val="002A2673"/>
    <w:rsid w:val="002A2EC2"/>
    <w:rsid w:val="002A725D"/>
    <w:rsid w:val="002B0649"/>
    <w:rsid w:val="002B1B41"/>
    <w:rsid w:val="002B1FDF"/>
    <w:rsid w:val="002B312A"/>
    <w:rsid w:val="002B320A"/>
    <w:rsid w:val="002B3949"/>
    <w:rsid w:val="002B3D38"/>
    <w:rsid w:val="002B4D32"/>
    <w:rsid w:val="002B5A2C"/>
    <w:rsid w:val="002B5D94"/>
    <w:rsid w:val="002B6196"/>
    <w:rsid w:val="002B7094"/>
    <w:rsid w:val="002C00D0"/>
    <w:rsid w:val="002C1124"/>
    <w:rsid w:val="002C35F3"/>
    <w:rsid w:val="002C5F03"/>
    <w:rsid w:val="002C6CCA"/>
    <w:rsid w:val="002C6D60"/>
    <w:rsid w:val="002D02D6"/>
    <w:rsid w:val="002D0505"/>
    <w:rsid w:val="002D13D1"/>
    <w:rsid w:val="002D3056"/>
    <w:rsid w:val="002D4B90"/>
    <w:rsid w:val="002D5280"/>
    <w:rsid w:val="002D552D"/>
    <w:rsid w:val="002D55AE"/>
    <w:rsid w:val="002D569C"/>
    <w:rsid w:val="002D66CA"/>
    <w:rsid w:val="002D6DE4"/>
    <w:rsid w:val="002D7AEB"/>
    <w:rsid w:val="002E01E5"/>
    <w:rsid w:val="002E0D4D"/>
    <w:rsid w:val="002E1190"/>
    <w:rsid w:val="002E1AD8"/>
    <w:rsid w:val="002E753A"/>
    <w:rsid w:val="002F187B"/>
    <w:rsid w:val="002F2100"/>
    <w:rsid w:val="002F45E8"/>
    <w:rsid w:val="002F59A0"/>
    <w:rsid w:val="002F5D84"/>
    <w:rsid w:val="002F61D0"/>
    <w:rsid w:val="002F7152"/>
    <w:rsid w:val="002F78E6"/>
    <w:rsid w:val="002F7BAA"/>
    <w:rsid w:val="003023AE"/>
    <w:rsid w:val="00302B92"/>
    <w:rsid w:val="00304326"/>
    <w:rsid w:val="00307A65"/>
    <w:rsid w:val="00307D39"/>
    <w:rsid w:val="003101E0"/>
    <w:rsid w:val="00310492"/>
    <w:rsid w:val="00310495"/>
    <w:rsid w:val="003106F5"/>
    <w:rsid w:val="003115B3"/>
    <w:rsid w:val="00312388"/>
    <w:rsid w:val="00313504"/>
    <w:rsid w:val="00314B6F"/>
    <w:rsid w:val="00316B92"/>
    <w:rsid w:val="00322161"/>
    <w:rsid w:val="003223AB"/>
    <w:rsid w:val="00323717"/>
    <w:rsid w:val="003247CC"/>
    <w:rsid w:val="00324A2F"/>
    <w:rsid w:val="00324D9E"/>
    <w:rsid w:val="00326981"/>
    <w:rsid w:val="00326B7A"/>
    <w:rsid w:val="00326C10"/>
    <w:rsid w:val="00332E10"/>
    <w:rsid w:val="003340A6"/>
    <w:rsid w:val="00334CA1"/>
    <w:rsid w:val="003356A4"/>
    <w:rsid w:val="00335D5C"/>
    <w:rsid w:val="00341DB8"/>
    <w:rsid w:val="0034275B"/>
    <w:rsid w:val="00342A55"/>
    <w:rsid w:val="00343171"/>
    <w:rsid w:val="00343F01"/>
    <w:rsid w:val="00344479"/>
    <w:rsid w:val="003448C3"/>
    <w:rsid w:val="00344902"/>
    <w:rsid w:val="00346774"/>
    <w:rsid w:val="00346B0B"/>
    <w:rsid w:val="00346FFB"/>
    <w:rsid w:val="003502FF"/>
    <w:rsid w:val="00350A5B"/>
    <w:rsid w:val="00352654"/>
    <w:rsid w:val="00353514"/>
    <w:rsid w:val="003542B0"/>
    <w:rsid w:val="0035558F"/>
    <w:rsid w:val="00355E47"/>
    <w:rsid w:val="00356EB2"/>
    <w:rsid w:val="00356FF4"/>
    <w:rsid w:val="00361422"/>
    <w:rsid w:val="003628A5"/>
    <w:rsid w:val="00362D59"/>
    <w:rsid w:val="00362DFC"/>
    <w:rsid w:val="00364640"/>
    <w:rsid w:val="0036507E"/>
    <w:rsid w:val="00366F9E"/>
    <w:rsid w:val="003679D1"/>
    <w:rsid w:val="00367B3F"/>
    <w:rsid w:val="003702A9"/>
    <w:rsid w:val="00370FFE"/>
    <w:rsid w:val="00371A20"/>
    <w:rsid w:val="0037229A"/>
    <w:rsid w:val="00372CC2"/>
    <w:rsid w:val="003734B1"/>
    <w:rsid w:val="003745F2"/>
    <w:rsid w:val="003748A7"/>
    <w:rsid w:val="003750A7"/>
    <w:rsid w:val="0037669F"/>
    <w:rsid w:val="00377F24"/>
    <w:rsid w:val="0038008F"/>
    <w:rsid w:val="0038042A"/>
    <w:rsid w:val="003806B8"/>
    <w:rsid w:val="00380EB2"/>
    <w:rsid w:val="003810C4"/>
    <w:rsid w:val="003838EB"/>
    <w:rsid w:val="003856E1"/>
    <w:rsid w:val="003917AD"/>
    <w:rsid w:val="00391D6D"/>
    <w:rsid w:val="003924A1"/>
    <w:rsid w:val="00393F6B"/>
    <w:rsid w:val="00393FF1"/>
    <w:rsid w:val="00394DF3"/>
    <w:rsid w:val="0039727B"/>
    <w:rsid w:val="003A0E64"/>
    <w:rsid w:val="003A66DD"/>
    <w:rsid w:val="003A7ACD"/>
    <w:rsid w:val="003A7D29"/>
    <w:rsid w:val="003B055E"/>
    <w:rsid w:val="003B133A"/>
    <w:rsid w:val="003B17E4"/>
    <w:rsid w:val="003B1EA0"/>
    <w:rsid w:val="003B30F4"/>
    <w:rsid w:val="003B4F9D"/>
    <w:rsid w:val="003B5070"/>
    <w:rsid w:val="003B5392"/>
    <w:rsid w:val="003B5541"/>
    <w:rsid w:val="003B5842"/>
    <w:rsid w:val="003B6790"/>
    <w:rsid w:val="003B72E2"/>
    <w:rsid w:val="003B740E"/>
    <w:rsid w:val="003B7831"/>
    <w:rsid w:val="003C1A6C"/>
    <w:rsid w:val="003C1D1D"/>
    <w:rsid w:val="003C40C8"/>
    <w:rsid w:val="003C5FF2"/>
    <w:rsid w:val="003C66FB"/>
    <w:rsid w:val="003C6FBA"/>
    <w:rsid w:val="003D120A"/>
    <w:rsid w:val="003D191B"/>
    <w:rsid w:val="003D290F"/>
    <w:rsid w:val="003D2CED"/>
    <w:rsid w:val="003D3DA9"/>
    <w:rsid w:val="003D4FB5"/>
    <w:rsid w:val="003D7981"/>
    <w:rsid w:val="003D7B49"/>
    <w:rsid w:val="003E0440"/>
    <w:rsid w:val="003E18FB"/>
    <w:rsid w:val="003E1F21"/>
    <w:rsid w:val="003E572D"/>
    <w:rsid w:val="003E57C5"/>
    <w:rsid w:val="003E6231"/>
    <w:rsid w:val="003F0D24"/>
    <w:rsid w:val="003F143C"/>
    <w:rsid w:val="003F27AC"/>
    <w:rsid w:val="003F3531"/>
    <w:rsid w:val="003F4461"/>
    <w:rsid w:val="003F4BA8"/>
    <w:rsid w:val="003F54B9"/>
    <w:rsid w:val="003F58EB"/>
    <w:rsid w:val="003F5A1C"/>
    <w:rsid w:val="003F6832"/>
    <w:rsid w:val="003F766A"/>
    <w:rsid w:val="003F7BEF"/>
    <w:rsid w:val="003F7D92"/>
    <w:rsid w:val="00400D02"/>
    <w:rsid w:val="00401964"/>
    <w:rsid w:val="0040350B"/>
    <w:rsid w:val="004073F4"/>
    <w:rsid w:val="00410BC4"/>
    <w:rsid w:val="004114B8"/>
    <w:rsid w:val="004115D8"/>
    <w:rsid w:val="00412466"/>
    <w:rsid w:val="00412EEF"/>
    <w:rsid w:val="004139E6"/>
    <w:rsid w:val="004142E9"/>
    <w:rsid w:val="00414914"/>
    <w:rsid w:val="00414CE0"/>
    <w:rsid w:val="00415E95"/>
    <w:rsid w:val="0041618D"/>
    <w:rsid w:val="00416F54"/>
    <w:rsid w:val="004174FB"/>
    <w:rsid w:val="00421CBF"/>
    <w:rsid w:val="00421DC2"/>
    <w:rsid w:val="00422196"/>
    <w:rsid w:val="00422F91"/>
    <w:rsid w:val="00424C90"/>
    <w:rsid w:val="00425197"/>
    <w:rsid w:val="00425552"/>
    <w:rsid w:val="00425F6E"/>
    <w:rsid w:val="0042611A"/>
    <w:rsid w:val="004301A7"/>
    <w:rsid w:val="0043027D"/>
    <w:rsid w:val="00431F91"/>
    <w:rsid w:val="00432394"/>
    <w:rsid w:val="00432F7B"/>
    <w:rsid w:val="00434090"/>
    <w:rsid w:val="004344FC"/>
    <w:rsid w:val="004364F5"/>
    <w:rsid w:val="004412E9"/>
    <w:rsid w:val="00442024"/>
    <w:rsid w:val="00443C38"/>
    <w:rsid w:val="00444BE4"/>
    <w:rsid w:val="004456F3"/>
    <w:rsid w:val="004467F9"/>
    <w:rsid w:val="00447A88"/>
    <w:rsid w:val="0045053A"/>
    <w:rsid w:val="00450B29"/>
    <w:rsid w:val="00450D72"/>
    <w:rsid w:val="0045274D"/>
    <w:rsid w:val="0045396D"/>
    <w:rsid w:val="00453DAE"/>
    <w:rsid w:val="004548B3"/>
    <w:rsid w:val="004560C2"/>
    <w:rsid w:val="004568B6"/>
    <w:rsid w:val="00457251"/>
    <w:rsid w:val="00460E52"/>
    <w:rsid w:val="004615FC"/>
    <w:rsid w:val="00461BDD"/>
    <w:rsid w:val="00461CA0"/>
    <w:rsid w:val="00463D2D"/>
    <w:rsid w:val="0046555E"/>
    <w:rsid w:val="00465DD4"/>
    <w:rsid w:val="00466291"/>
    <w:rsid w:val="0046695C"/>
    <w:rsid w:val="00467CC2"/>
    <w:rsid w:val="0047066E"/>
    <w:rsid w:val="0047273C"/>
    <w:rsid w:val="004737A4"/>
    <w:rsid w:val="00473B97"/>
    <w:rsid w:val="00475E2F"/>
    <w:rsid w:val="004760B1"/>
    <w:rsid w:val="00477D15"/>
    <w:rsid w:val="00477E50"/>
    <w:rsid w:val="00477F18"/>
    <w:rsid w:val="00480792"/>
    <w:rsid w:val="0048186E"/>
    <w:rsid w:val="004821B0"/>
    <w:rsid w:val="00482BF1"/>
    <w:rsid w:val="0048414B"/>
    <w:rsid w:val="004854AF"/>
    <w:rsid w:val="004860DD"/>
    <w:rsid w:val="00486FAC"/>
    <w:rsid w:val="00487FCF"/>
    <w:rsid w:val="00491993"/>
    <w:rsid w:val="004929A8"/>
    <w:rsid w:val="00494112"/>
    <w:rsid w:val="00495ED5"/>
    <w:rsid w:val="00496A77"/>
    <w:rsid w:val="00497515"/>
    <w:rsid w:val="004A0121"/>
    <w:rsid w:val="004A097B"/>
    <w:rsid w:val="004A296E"/>
    <w:rsid w:val="004A399E"/>
    <w:rsid w:val="004A40BB"/>
    <w:rsid w:val="004A448A"/>
    <w:rsid w:val="004A5736"/>
    <w:rsid w:val="004A5D5C"/>
    <w:rsid w:val="004A7964"/>
    <w:rsid w:val="004A7F44"/>
    <w:rsid w:val="004B0094"/>
    <w:rsid w:val="004B01B5"/>
    <w:rsid w:val="004B0B4F"/>
    <w:rsid w:val="004B200A"/>
    <w:rsid w:val="004B3A0B"/>
    <w:rsid w:val="004B4007"/>
    <w:rsid w:val="004B7111"/>
    <w:rsid w:val="004B73DF"/>
    <w:rsid w:val="004C02CE"/>
    <w:rsid w:val="004C1218"/>
    <w:rsid w:val="004C1529"/>
    <w:rsid w:val="004C1B4D"/>
    <w:rsid w:val="004C2710"/>
    <w:rsid w:val="004C3556"/>
    <w:rsid w:val="004C3A99"/>
    <w:rsid w:val="004C5AB5"/>
    <w:rsid w:val="004C6545"/>
    <w:rsid w:val="004C659D"/>
    <w:rsid w:val="004C6C55"/>
    <w:rsid w:val="004C7FA4"/>
    <w:rsid w:val="004D0815"/>
    <w:rsid w:val="004D1A35"/>
    <w:rsid w:val="004D1DC6"/>
    <w:rsid w:val="004D1E38"/>
    <w:rsid w:val="004D20BC"/>
    <w:rsid w:val="004D2247"/>
    <w:rsid w:val="004D3C23"/>
    <w:rsid w:val="004D42A0"/>
    <w:rsid w:val="004D43D5"/>
    <w:rsid w:val="004D5245"/>
    <w:rsid w:val="004D7834"/>
    <w:rsid w:val="004E0973"/>
    <w:rsid w:val="004E0CD3"/>
    <w:rsid w:val="004E3DC3"/>
    <w:rsid w:val="004E3E6F"/>
    <w:rsid w:val="004E400C"/>
    <w:rsid w:val="004E47F8"/>
    <w:rsid w:val="004E4AA5"/>
    <w:rsid w:val="004E4DDE"/>
    <w:rsid w:val="004E5376"/>
    <w:rsid w:val="004E6969"/>
    <w:rsid w:val="004F1549"/>
    <w:rsid w:val="004F1BC9"/>
    <w:rsid w:val="004F205E"/>
    <w:rsid w:val="004F7108"/>
    <w:rsid w:val="004F75DD"/>
    <w:rsid w:val="005003AC"/>
    <w:rsid w:val="005012DC"/>
    <w:rsid w:val="0050132E"/>
    <w:rsid w:val="00501549"/>
    <w:rsid w:val="00501EE0"/>
    <w:rsid w:val="00503551"/>
    <w:rsid w:val="00503673"/>
    <w:rsid w:val="00504918"/>
    <w:rsid w:val="00504F0F"/>
    <w:rsid w:val="00506240"/>
    <w:rsid w:val="00506E31"/>
    <w:rsid w:val="0050751E"/>
    <w:rsid w:val="0050763B"/>
    <w:rsid w:val="00507C88"/>
    <w:rsid w:val="00510BA0"/>
    <w:rsid w:val="005127F1"/>
    <w:rsid w:val="00513E19"/>
    <w:rsid w:val="00513EF6"/>
    <w:rsid w:val="005157B6"/>
    <w:rsid w:val="005207DF"/>
    <w:rsid w:val="00520BCB"/>
    <w:rsid w:val="005210E1"/>
    <w:rsid w:val="00522F4F"/>
    <w:rsid w:val="00523719"/>
    <w:rsid w:val="00523925"/>
    <w:rsid w:val="00525757"/>
    <w:rsid w:val="005259A3"/>
    <w:rsid w:val="00526C8A"/>
    <w:rsid w:val="0052716B"/>
    <w:rsid w:val="0053010D"/>
    <w:rsid w:val="005303CE"/>
    <w:rsid w:val="00530C06"/>
    <w:rsid w:val="00533CAB"/>
    <w:rsid w:val="00534783"/>
    <w:rsid w:val="00535335"/>
    <w:rsid w:val="00535724"/>
    <w:rsid w:val="005357DC"/>
    <w:rsid w:val="00536114"/>
    <w:rsid w:val="005367B0"/>
    <w:rsid w:val="00536F46"/>
    <w:rsid w:val="0053775F"/>
    <w:rsid w:val="00542923"/>
    <w:rsid w:val="00542C2B"/>
    <w:rsid w:val="005433B8"/>
    <w:rsid w:val="00544CC2"/>
    <w:rsid w:val="005451B2"/>
    <w:rsid w:val="00545442"/>
    <w:rsid w:val="00546E0E"/>
    <w:rsid w:val="00546FCF"/>
    <w:rsid w:val="00550051"/>
    <w:rsid w:val="0055012B"/>
    <w:rsid w:val="0055029C"/>
    <w:rsid w:val="00551078"/>
    <w:rsid w:val="00551A2A"/>
    <w:rsid w:val="00551EDF"/>
    <w:rsid w:val="005524F7"/>
    <w:rsid w:val="005527C6"/>
    <w:rsid w:val="00552C54"/>
    <w:rsid w:val="00553523"/>
    <w:rsid w:val="00553D6C"/>
    <w:rsid w:val="00553E08"/>
    <w:rsid w:val="00553F3F"/>
    <w:rsid w:val="00556798"/>
    <w:rsid w:val="005574F6"/>
    <w:rsid w:val="0056086B"/>
    <w:rsid w:val="00561228"/>
    <w:rsid w:val="00561675"/>
    <w:rsid w:val="005618CC"/>
    <w:rsid w:val="00562183"/>
    <w:rsid w:val="005624B8"/>
    <w:rsid w:val="005625DE"/>
    <w:rsid w:val="0056287B"/>
    <w:rsid w:val="005631BD"/>
    <w:rsid w:val="0056376E"/>
    <w:rsid w:val="00563C8A"/>
    <w:rsid w:val="00564990"/>
    <w:rsid w:val="005667BC"/>
    <w:rsid w:val="0056697E"/>
    <w:rsid w:val="005677DE"/>
    <w:rsid w:val="00570484"/>
    <w:rsid w:val="00570BBB"/>
    <w:rsid w:val="005723F6"/>
    <w:rsid w:val="00573221"/>
    <w:rsid w:val="00573381"/>
    <w:rsid w:val="0057490B"/>
    <w:rsid w:val="00574BE5"/>
    <w:rsid w:val="00574C3E"/>
    <w:rsid w:val="00574F30"/>
    <w:rsid w:val="00575252"/>
    <w:rsid w:val="005763E2"/>
    <w:rsid w:val="0058064C"/>
    <w:rsid w:val="005823B7"/>
    <w:rsid w:val="00582533"/>
    <w:rsid w:val="005829CA"/>
    <w:rsid w:val="00583283"/>
    <w:rsid w:val="00583355"/>
    <w:rsid w:val="00583A92"/>
    <w:rsid w:val="00584BA8"/>
    <w:rsid w:val="00586444"/>
    <w:rsid w:val="00586657"/>
    <w:rsid w:val="0058670E"/>
    <w:rsid w:val="00586F1C"/>
    <w:rsid w:val="00586F5D"/>
    <w:rsid w:val="00587203"/>
    <w:rsid w:val="00587337"/>
    <w:rsid w:val="00587857"/>
    <w:rsid w:val="005900B4"/>
    <w:rsid w:val="00590720"/>
    <w:rsid w:val="0059089E"/>
    <w:rsid w:val="00590AE8"/>
    <w:rsid w:val="00591521"/>
    <w:rsid w:val="005936F0"/>
    <w:rsid w:val="0059450A"/>
    <w:rsid w:val="005957D5"/>
    <w:rsid w:val="00596AB0"/>
    <w:rsid w:val="0059745E"/>
    <w:rsid w:val="005974F9"/>
    <w:rsid w:val="0059758D"/>
    <w:rsid w:val="005A082F"/>
    <w:rsid w:val="005A0C01"/>
    <w:rsid w:val="005A1102"/>
    <w:rsid w:val="005A1C16"/>
    <w:rsid w:val="005A4A81"/>
    <w:rsid w:val="005A4B8E"/>
    <w:rsid w:val="005A54BB"/>
    <w:rsid w:val="005A6FA3"/>
    <w:rsid w:val="005A7210"/>
    <w:rsid w:val="005A725A"/>
    <w:rsid w:val="005A7777"/>
    <w:rsid w:val="005B031D"/>
    <w:rsid w:val="005B1775"/>
    <w:rsid w:val="005B1C63"/>
    <w:rsid w:val="005B263F"/>
    <w:rsid w:val="005B291D"/>
    <w:rsid w:val="005B3C00"/>
    <w:rsid w:val="005B3E3B"/>
    <w:rsid w:val="005B6E9C"/>
    <w:rsid w:val="005B6F41"/>
    <w:rsid w:val="005C0087"/>
    <w:rsid w:val="005C230C"/>
    <w:rsid w:val="005C29BD"/>
    <w:rsid w:val="005C34CA"/>
    <w:rsid w:val="005C3849"/>
    <w:rsid w:val="005C4AB9"/>
    <w:rsid w:val="005C5AE6"/>
    <w:rsid w:val="005C7572"/>
    <w:rsid w:val="005C7ACE"/>
    <w:rsid w:val="005C7C84"/>
    <w:rsid w:val="005D02DA"/>
    <w:rsid w:val="005D116B"/>
    <w:rsid w:val="005D26D7"/>
    <w:rsid w:val="005D3B72"/>
    <w:rsid w:val="005D77F6"/>
    <w:rsid w:val="005E02FA"/>
    <w:rsid w:val="005E2670"/>
    <w:rsid w:val="005E2C3E"/>
    <w:rsid w:val="005E2FB7"/>
    <w:rsid w:val="005E3E8A"/>
    <w:rsid w:val="005E3F16"/>
    <w:rsid w:val="005E5C93"/>
    <w:rsid w:val="005E6C90"/>
    <w:rsid w:val="005F0D7E"/>
    <w:rsid w:val="005F0EEF"/>
    <w:rsid w:val="005F1FC7"/>
    <w:rsid w:val="005F2A13"/>
    <w:rsid w:val="005F391D"/>
    <w:rsid w:val="005F5126"/>
    <w:rsid w:val="005F65D1"/>
    <w:rsid w:val="006001B3"/>
    <w:rsid w:val="00602551"/>
    <w:rsid w:val="00605D65"/>
    <w:rsid w:val="0060726A"/>
    <w:rsid w:val="00607392"/>
    <w:rsid w:val="006073BF"/>
    <w:rsid w:val="00610A54"/>
    <w:rsid w:val="006113C1"/>
    <w:rsid w:val="00611B00"/>
    <w:rsid w:val="00612ABA"/>
    <w:rsid w:val="0061552D"/>
    <w:rsid w:val="00616C64"/>
    <w:rsid w:val="00617A3B"/>
    <w:rsid w:val="00617E98"/>
    <w:rsid w:val="00620AE6"/>
    <w:rsid w:val="00621CB6"/>
    <w:rsid w:val="00621CF4"/>
    <w:rsid w:val="00621DEA"/>
    <w:rsid w:val="006246D2"/>
    <w:rsid w:val="00625146"/>
    <w:rsid w:val="006262CA"/>
    <w:rsid w:val="00627213"/>
    <w:rsid w:val="00627371"/>
    <w:rsid w:val="00630F33"/>
    <w:rsid w:val="00633AC4"/>
    <w:rsid w:val="00633C5B"/>
    <w:rsid w:val="00635633"/>
    <w:rsid w:val="00636338"/>
    <w:rsid w:val="0063653E"/>
    <w:rsid w:val="00636A9A"/>
    <w:rsid w:val="00640F88"/>
    <w:rsid w:val="00641603"/>
    <w:rsid w:val="00642752"/>
    <w:rsid w:val="00642908"/>
    <w:rsid w:val="0064548E"/>
    <w:rsid w:val="006475DD"/>
    <w:rsid w:val="00650B3E"/>
    <w:rsid w:val="006526A6"/>
    <w:rsid w:val="00653057"/>
    <w:rsid w:val="00653595"/>
    <w:rsid w:val="0065370D"/>
    <w:rsid w:val="00653CED"/>
    <w:rsid w:val="00654339"/>
    <w:rsid w:val="00655785"/>
    <w:rsid w:val="00655F3A"/>
    <w:rsid w:val="006562AE"/>
    <w:rsid w:val="006601DA"/>
    <w:rsid w:val="00660BAA"/>
    <w:rsid w:val="00661401"/>
    <w:rsid w:val="00661CA4"/>
    <w:rsid w:val="006621AD"/>
    <w:rsid w:val="00662978"/>
    <w:rsid w:val="00662BCE"/>
    <w:rsid w:val="00662C64"/>
    <w:rsid w:val="006658AB"/>
    <w:rsid w:val="00666AAE"/>
    <w:rsid w:val="00667F0E"/>
    <w:rsid w:val="00670E7D"/>
    <w:rsid w:val="00673C39"/>
    <w:rsid w:val="006748D3"/>
    <w:rsid w:val="006768A0"/>
    <w:rsid w:val="00677068"/>
    <w:rsid w:val="006834B7"/>
    <w:rsid w:val="00685108"/>
    <w:rsid w:val="0068539E"/>
    <w:rsid w:val="00685C96"/>
    <w:rsid w:val="00686391"/>
    <w:rsid w:val="00686954"/>
    <w:rsid w:val="00687552"/>
    <w:rsid w:val="00687C71"/>
    <w:rsid w:val="00691CE9"/>
    <w:rsid w:val="00691F9A"/>
    <w:rsid w:val="00692179"/>
    <w:rsid w:val="006921F8"/>
    <w:rsid w:val="00692230"/>
    <w:rsid w:val="0069249A"/>
    <w:rsid w:val="0069387F"/>
    <w:rsid w:val="00693E11"/>
    <w:rsid w:val="00694857"/>
    <w:rsid w:val="00695DC1"/>
    <w:rsid w:val="006975AE"/>
    <w:rsid w:val="00697727"/>
    <w:rsid w:val="00697BAC"/>
    <w:rsid w:val="00697F98"/>
    <w:rsid w:val="006A142E"/>
    <w:rsid w:val="006A46AE"/>
    <w:rsid w:val="006A6478"/>
    <w:rsid w:val="006A7153"/>
    <w:rsid w:val="006A71E3"/>
    <w:rsid w:val="006B0803"/>
    <w:rsid w:val="006B3206"/>
    <w:rsid w:val="006B34CA"/>
    <w:rsid w:val="006B3EAB"/>
    <w:rsid w:val="006B5E7D"/>
    <w:rsid w:val="006B5FA2"/>
    <w:rsid w:val="006B697D"/>
    <w:rsid w:val="006B7114"/>
    <w:rsid w:val="006C0016"/>
    <w:rsid w:val="006C0422"/>
    <w:rsid w:val="006C0E72"/>
    <w:rsid w:val="006C1351"/>
    <w:rsid w:val="006C1CA3"/>
    <w:rsid w:val="006C28E5"/>
    <w:rsid w:val="006C4292"/>
    <w:rsid w:val="006C5924"/>
    <w:rsid w:val="006C7DCF"/>
    <w:rsid w:val="006D109C"/>
    <w:rsid w:val="006D22D2"/>
    <w:rsid w:val="006D2757"/>
    <w:rsid w:val="006D2869"/>
    <w:rsid w:val="006D59FE"/>
    <w:rsid w:val="006D5B0C"/>
    <w:rsid w:val="006D6794"/>
    <w:rsid w:val="006D7C12"/>
    <w:rsid w:val="006D7EAC"/>
    <w:rsid w:val="006E0C0D"/>
    <w:rsid w:val="006E24FA"/>
    <w:rsid w:val="006E295C"/>
    <w:rsid w:val="006E4527"/>
    <w:rsid w:val="006E4C0A"/>
    <w:rsid w:val="006E5577"/>
    <w:rsid w:val="006E6B9A"/>
    <w:rsid w:val="006F14DE"/>
    <w:rsid w:val="006F1BBD"/>
    <w:rsid w:val="006F249A"/>
    <w:rsid w:val="006F2D86"/>
    <w:rsid w:val="006F2F5C"/>
    <w:rsid w:val="006F3316"/>
    <w:rsid w:val="006F3833"/>
    <w:rsid w:val="006F5546"/>
    <w:rsid w:val="006F5977"/>
    <w:rsid w:val="006F64CA"/>
    <w:rsid w:val="006F6E8C"/>
    <w:rsid w:val="006F766D"/>
    <w:rsid w:val="006F796E"/>
    <w:rsid w:val="0070250E"/>
    <w:rsid w:val="00706D88"/>
    <w:rsid w:val="00707E1B"/>
    <w:rsid w:val="0071062C"/>
    <w:rsid w:val="00710C75"/>
    <w:rsid w:val="0071163D"/>
    <w:rsid w:val="00711BFC"/>
    <w:rsid w:val="0071267E"/>
    <w:rsid w:val="007136FE"/>
    <w:rsid w:val="00714CE7"/>
    <w:rsid w:val="00715EFA"/>
    <w:rsid w:val="00721040"/>
    <w:rsid w:val="00723D7B"/>
    <w:rsid w:val="00724768"/>
    <w:rsid w:val="00725718"/>
    <w:rsid w:val="0072782D"/>
    <w:rsid w:val="00730C96"/>
    <w:rsid w:val="0073126A"/>
    <w:rsid w:val="00733193"/>
    <w:rsid w:val="00733D50"/>
    <w:rsid w:val="00733F82"/>
    <w:rsid w:val="0073402C"/>
    <w:rsid w:val="0073413F"/>
    <w:rsid w:val="0073437A"/>
    <w:rsid w:val="00735014"/>
    <w:rsid w:val="0073508E"/>
    <w:rsid w:val="00735D51"/>
    <w:rsid w:val="00736964"/>
    <w:rsid w:val="00736DFE"/>
    <w:rsid w:val="00737028"/>
    <w:rsid w:val="00737B2A"/>
    <w:rsid w:val="00744DFE"/>
    <w:rsid w:val="00746248"/>
    <w:rsid w:val="00750EBB"/>
    <w:rsid w:val="00750F1B"/>
    <w:rsid w:val="0075110E"/>
    <w:rsid w:val="00751B73"/>
    <w:rsid w:val="0075248D"/>
    <w:rsid w:val="007533E0"/>
    <w:rsid w:val="00753AC0"/>
    <w:rsid w:val="00754A39"/>
    <w:rsid w:val="0075574D"/>
    <w:rsid w:val="00755BBA"/>
    <w:rsid w:val="007577F7"/>
    <w:rsid w:val="00757BAC"/>
    <w:rsid w:val="0076076F"/>
    <w:rsid w:val="00760BEA"/>
    <w:rsid w:val="00761C7C"/>
    <w:rsid w:val="00761D78"/>
    <w:rsid w:val="00762236"/>
    <w:rsid w:val="007623FE"/>
    <w:rsid w:val="00762DDF"/>
    <w:rsid w:val="00765A35"/>
    <w:rsid w:val="00765C9E"/>
    <w:rsid w:val="00766EE6"/>
    <w:rsid w:val="00767980"/>
    <w:rsid w:val="0076798C"/>
    <w:rsid w:val="00767F79"/>
    <w:rsid w:val="00767FC3"/>
    <w:rsid w:val="007705C5"/>
    <w:rsid w:val="00772B01"/>
    <w:rsid w:val="007736A9"/>
    <w:rsid w:val="00773935"/>
    <w:rsid w:val="00774559"/>
    <w:rsid w:val="0077626D"/>
    <w:rsid w:val="0077670E"/>
    <w:rsid w:val="0077710D"/>
    <w:rsid w:val="0078040F"/>
    <w:rsid w:val="00780C35"/>
    <w:rsid w:val="00781F5E"/>
    <w:rsid w:val="00782441"/>
    <w:rsid w:val="00783613"/>
    <w:rsid w:val="007838A3"/>
    <w:rsid w:val="007846DE"/>
    <w:rsid w:val="00785984"/>
    <w:rsid w:val="007859F2"/>
    <w:rsid w:val="007862AA"/>
    <w:rsid w:val="00786700"/>
    <w:rsid w:val="0078787B"/>
    <w:rsid w:val="00790876"/>
    <w:rsid w:val="007913A4"/>
    <w:rsid w:val="007931E8"/>
    <w:rsid w:val="007950C4"/>
    <w:rsid w:val="00795D67"/>
    <w:rsid w:val="00796201"/>
    <w:rsid w:val="0079651C"/>
    <w:rsid w:val="007A06DC"/>
    <w:rsid w:val="007A1644"/>
    <w:rsid w:val="007A24C7"/>
    <w:rsid w:val="007A2DA1"/>
    <w:rsid w:val="007A41D5"/>
    <w:rsid w:val="007A4E8D"/>
    <w:rsid w:val="007A5727"/>
    <w:rsid w:val="007A66AB"/>
    <w:rsid w:val="007B0EE4"/>
    <w:rsid w:val="007B16A5"/>
    <w:rsid w:val="007B1C99"/>
    <w:rsid w:val="007B229F"/>
    <w:rsid w:val="007B3B51"/>
    <w:rsid w:val="007B404C"/>
    <w:rsid w:val="007B4889"/>
    <w:rsid w:val="007B4930"/>
    <w:rsid w:val="007B6ED5"/>
    <w:rsid w:val="007C0312"/>
    <w:rsid w:val="007C0F28"/>
    <w:rsid w:val="007C0F85"/>
    <w:rsid w:val="007C1B67"/>
    <w:rsid w:val="007C3356"/>
    <w:rsid w:val="007C45B2"/>
    <w:rsid w:val="007C4F00"/>
    <w:rsid w:val="007C58CB"/>
    <w:rsid w:val="007C5E2D"/>
    <w:rsid w:val="007D051F"/>
    <w:rsid w:val="007D0573"/>
    <w:rsid w:val="007D0A29"/>
    <w:rsid w:val="007D29AE"/>
    <w:rsid w:val="007D4C17"/>
    <w:rsid w:val="007D5893"/>
    <w:rsid w:val="007D6BF4"/>
    <w:rsid w:val="007D79DD"/>
    <w:rsid w:val="007D7C02"/>
    <w:rsid w:val="007E2512"/>
    <w:rsid w:val="007E5374"/>
    <w:rsid w:val="007E58B3"/>
    <w:rsid w:val="007E5D0D"/>
    <w:rsid w:val="007E79D1"/>
    <w:rsid w:val="007F038A"/>
    <w:rsid w:val="007F105C"/>
    <w:rsid w:val="007F19AB"/>
    <w:rsid w:val="007F1F71"/>
    <w:rsid w:val="007F2290"/>
    <w:rsid w:val="007F27C2"/>
    <w:rsid w:val="007F2E04"/>
    <w:rsid w:val="007F302E"/>
    <w:rsid w:val="007F324E"/>
    <w:rsid w:val="007F528C"/>
    <w:rsid w:val="007F5EDA"/>
    <w:rsid w:val="007F6740"/>
    <w:rsid w:val="007F7596"/>
    <w:rsid w:val="007F7735"/>
    <w:rsid w:val="007F7B09"/>
    <w:rsid w:val="007F7DD5"/>
    <w:rsid w:val="00800F38"/>
    <w:rsid w:val="008011B7"/>
    <w:rsid w:val="00801906"/>
    <w:rsid w:val="008025B3"/>
    <w:rsid w:val="0080327E"/>
    <w:rsid w:val="00804295"/>
    <w:rsid w:val="00804FB2"/>
    <w:rsid w:val="008051E1"/>
    <w:rsid w:val="00805EC8"/>
    <w:rsid w:val="008064A6"/>
    <w:rsid w:val="0080677C"/>
    <w:rsid w:val="00806DAF"/>
    <w:rsid w:val="008077DF"/>
    <w:rsid w:val="00807D6F"/>
    <w:rsid w:val="008105F5"/>
    <w:rsid w:val="0081065C"/>
    <w:rsid w:val="00811146"/>
    <w:rsid w:val="00812F4D"/>
    <w:rsid w:val="00814E9F"/>
    <w:rsid w:val="00815E0B"/>
    <w:rsid w:val="008162D9"/>
    <w:rsid w:val="00821602"/>
    <w:rsid w:val="00822009"/>
    <w:rsid w:val="00822414"/>
    <w:rsid w:val="00824708"/>
    <w:rsid w:val="00825D0A"/>
    <w:rsid w:val="00825DFF"/>
    <w:rsid w:val="00826615"/>
    <w:rsid w:val="0083136F"/>
    <w:rsid w:val="00831859"/>
    <w:rsid w:val="008318EF"/>
    <w:rsid w:val="00831BEA"/>
    <w:rsid w:val="00831C0F"/>
    <w:rsid w:val="00832118"/>
    <w:rsid w:val="008347D8"/>
    <w:rsid w:val="0083609A"/>
    <w:rsid w:val="0083702B"/>
    <w:rsid w:val="00840245"/>
    <w:rsid w:val="00841408"/>
    <w:rsid w:val="00842031"/>
    <w:rsid w:val="00842E3B"/>
    <w:rsid w:val="00842F22"/>
    <w:rsid w:val="008435F7"/>
    <w:rsid w:val="0084489D"/>
    <w:rsid w:val="00851A78"/>
    <w:rsid w:val="00852DFD"/>
    <w:rsid w:val="00853B6C"/>
    <w:rsid w:val="00857AB5"/>
    <w:rsid w:val="00857E55"/>
    <w:rsid w:val="00860411"/>
    <w:rsid w:val="00860D89"/>
    <w:rsid w:val="00862681"/>
    <w:rsid w:val="00863DB2"/>
    <w:rsid w:val="00863E92"/>
    <w:rsid w:val="00864763"/>
    <w:rsid w:val="008667FE"/>
    <w:rsid w:val="00866AC4"/>
    <w:rsid w:val="00866C6D"/>
    <w:rsid w:val="00866F18"/>
    <w:rsid w:val="00867C71"/>
    <w:rsid w:val="008703E2"/>
    <w:rsid w:val="008706D6"/>
    <w:rsid w:val="00870FBC"/>
    <w:rsid w:val="00871BAE"/>
    <w:rsid w:val="0087203B"/>
    <w:rsid w:val="008720DB"/>
    <w:rsid w:val="00872AC5"/>
    <w:rsid w:val="00874A40"/>
    <w:rsid w:val="00874BE1"/>
    <w:rsid w:val="00875336"/>
    <w:rsid w:val="00880089"/>
    <w:rsid w:val="008800C4"/>
    <w:rsid w:val="00881490"/>
    <w:rsid w:val="008814BB"/>
    <w:rsid w:val="00881BE8"/>
    <w:rsid w:val="00881F14"/>
    <w:rsid w:val="00882289"/>
    <w:rsid w:val="008839B7"/>
    <w:rsid w:val="008843E3"/>
    <w:rsid w:val="008848E4"/>
    <w:rsid w:val="00884F00"/>
    <w:rsid w:val="0088656A"/>
    <w:rsid w:val="008867FF"/>
    <w:rsid w:val="00886A47"/>
    <w:rsid w:val="00887378"/>
    <w:rsid w:val="008879DA"/>
    <w:rsid w:val="00890D12"/>
    <w:rsid w:val="0089339C"/>
    <w:rsid w:val="00894A17"/>
    <w:rsid w:val="00894AFD"/>
    <w:rsid w:val="00895E9D"/>
    <w:rsid w:val="00896C93"/>
    <w:rsid w:val="00897090"/>
    <w:rsid w:val="008A120C"/>
    <w:rsid w:val="008A1980"/>
    <w:rsid w:val="008A1CF8"/>
    <w:rsid w:val="008A2FFC"/>
    <w:rsid w:val="008A320E"/>
    <w:rsid w:val="008A35C8"/>
    <w:rsid w:val="008A5B20"/>
    <w:rsid w:val="008A62C8"/>
    <w:rsid w:val="008A63A8"/>
    <w:rsid w:val="008A67DB"/>
    <w:rsid w:val="008A6FD3"/>
    <w:rsid w:val="008A7038"/>
    <w:rsid w:val="008A7D3F"/>
    <w:rsid w:val="008B1695"/>
    <w:rsid w:val="008B198C"/>
    <w:rsid w:val="008B3098"/>
    <w:rsid w:val="008B4392"/>
    <w:rsid w:val="008C151D"/>
    <w:rsid w:val="008C1D97"/>
    <w:rsid w:val="008C22D1"/>
    <w:rsid w:val="008C68A7"/>
    <w:rsid w:val="008C715B"/>
    <w:rsid w:val="008C7329"/>
    <w:rsid w:val="008D059A"/>
    <w:rsid w:val="008D1842"/>
    <w:rsid w:val="008D2850"/>
    <w:rsid w:val="008D3458"/>
    <w:rsid w:val="008D3D68"/>
    <w:rsid w:val="008D5177"/>
    <w:rsid w:val="008D5471"/>
    <w:rsid w:val="008D560E"/>
    <w:rsid w:val="008D575D"/>
    <w:rsid w:val="008D5C89"/>
    <w:rsid w:val="008D75D9"/>
    <w:rsid w:val="008D7ABE"/>
    <w:rsid w:val="008D7CB1"/>
    <w:rsid w:val="008E129C"/>
    <w:rsid w:val="008E42F0"/>
    <w:rsid w:val="008E544C"/>
    <w:rsid w:val="008E619E"/>
    <w:rsid w:val="008E6AE2"/>
    <w:rsid w:val="008E6FD5"/>
    <w:rsid w:val="008F10AF"/>
    <w:rsid w:val="008F1980"/>
    <w:rsid w:val="008F2807"/>
    <w:rsid w:val="008F3CCD"/>
    <w:rsid w:val="008F3D89"/>
    <w:rsid w:val="008F46C2"/>
    <w:rsid w:val="008F5728"/>
    <w:rsid w:val="008F690E"/>
    <w:rsid w:val="008F6E75"/>
    <w:rsid w:val="008F783C"/>
    <w:rsid w:val="009025D9"/>
    <w:rsid w:val="00902F7D"/>
    <w:rsid w:val="00903200"/>
    <w:rsid w:val="00903CE3"/>
    <w:rsid w:val="009041BA"/>
    <w:rsid w:val="009041C9"/>
    <w:rsid w:val="00904CB1"/>
    <w:rsid w:val="00905A62"/>
    <w:rsid w:val="00911A2D"/>
    <w:rsid w:val="00911D2D"/>
    <w:rsid w:val="00912026"/>
    <w:rsid w:val="0091211F"/>
    <w:rsid w:val="00913A66"/>
    <w:rsid w:val="00914687"/>
    <w:rsid w:val="0091567F"/>
    <w:rsid w:val="00915A1B"/>
    <w:rsid w:val="00916761"/>
    <w:rsid w:val="00917419"/>
    <w:rsid w:val="00917420"/>
    <w:rsid w:val="00917956"/>
    <w:rsid w:val="00920767"/>
    <w:rsid w:val="00923590"/>
    <w:rsid w:val="00923BB9"/>
    <w:rsid w:val="00924380"/>
    <w:rsid w:val="0092472D"/>
    <w:rsid w:val="0092524C"/>
    <w:rsid w:val="00925763"/>
    <w:rsid w:val="00930D61"/>
    <w:rsid w:val="0093120A"/>
    <w:rsid w:val="0093132A"/>
    <w:rsid w:val="009332F0"/>
    <w:rsid w:val="00933480"/>
    <w:rsid w:val="009341E1"/>
    <w:rsid w:val="009355E3"/>
    <w:rsid w:val="00936492"/>
    <w:rsid w:val="009366A2"/>
    <w:rsid w:val="00936FA6"/>
    <w:rsid w:val="00937A0C"/>
    <w:rsid w:val="00940585"/>
    <w:rsid w:val="009431EF"/>
    <w:rsid w:val="0094498E"/>
    <w:rsid w:val="00944FA1"/>
    <w:rsid w:val="00945CE9"/>
    <w:rsid w:val="00947952"/>
    <w:rsid w:val="00947D07"/>
    <w:rsid w:val="00947D1A"/>
    <w:rsid w:val="0095042D"/>
    <w:rsid w:val="00950642"/>
    <w:rsid w:val="009519EB"/>
    <w:rsid w:val="00954AF5"/>
    <w:rsid w:val="00955333"/>
    <w:rsid w:val="0095584C"/>
    <w:rsid w:val="009578F1"/>
    <w:rsid w:val="00957A2A"/>
    <w:rsid w:val="00960969"/>
    <w:rsid w:val="00963B79"/>
    <w:rsid w:val="0096411E"/>
    <w:rsid w:val="009647A2"/>
    <w:rsid w:val="00965951"/>
    <w:rsid w:val="00965DCA"/>
    <w:rsid w:val="00965E5E"/>
    <w:rsid w:val="00965EDD"/>
    <w:rsid w:val="00965EF1"/>
    <w:rsid w:val="00966EA5"/>
    <w:rsid w:val="009679E5"/>
    <w:rsid w:val="009679FC"/>
    <w:rsid w:val="00970167"/>
    <w:rsid w:val="009706B9"/>
    <w:rsid w:val="00970747"/>
    <w:rsid w:val="009711B3"/>
    <w:rsid w:val="00971BB7"/>
    <w:rsid w:val="009726F9"/>
    <w:rsid w:val="00973D06"/>
    <w:rsid w:val="0097786B"/>
    <w:rsid w:val="00977C90"/>
    <w:rsid w:val="00980213"/>
    <w:rsid w:val="0098028B"/>
    <w:rsid w:val="009806F8"/>
    <w:rsid w:val="00980B34"/>
    <w:rsid w:val="009820F0"/>
    <w:rsid w:val="00982B91"/>
    <w:rsid w:val="0098334C"/>
    <w:rsid w:val="0098363F"/>
    <w:rsid w:val="00985617"/>
    <w:rsid w:val="00985818"/>
    <w:rsid w:val="009858D5"/>
    <w:rsid w:val="0098745C"/>
    <w:rsid w:val="00987A52"/>
    <w:rsid w:val="00987C32"/>
    <w:rsid w:val="0099047F"/>
    <w:rsid w:val="0099140F"/>
    <w:rsid w:val="00992372"/>
    <w:rsid w:val="00992F76"/>
    <w:rsid w:val="00993129"/>
    <w:rsid w:val="009943FE"/>
    <w:rsid w:val="00994674"/>
    <w:rsid w:val="00994B4F"/>
    <w:rsid w:val="00994F25"/>
    <w:rsid w:val="00995AF3"/>
    <w:rsid w:val="0099608A"/>
    <w:rsid w:val="00996DDD"/>
    <w:rsid w:val="00997EE0"/>
    <w:rsid w:val="009A070E"/>
    <w:rsid w:val="009A0F1C"/>
    <w:rsid w:val="009A1571"/>
    <w:rsid w:val="009A1F90"/>
    <w:rsid w:val="009A2E86"/>
    <w:rsid w:val="009A3301"/>
    <w:rsid w:val="009A3BD5"/>
    <w:rsid w:val="009A42AD"/>
    <w:rsid w:val="009A5172"/>
    <w:rsid w:val="009A5CEC"/>
    <w:rsid w:val="009A5F10"/>
    <w:rsid w:val="009A5F83"/>
    <w:rsid w:val="009A6A76"/>
    <w:rsid w:val="009B14DB"/>
    <w:rsid w:val="009B4CFB"/>
    <w:rsid w:val="009B5EE9"/>
    <w:rsid w:val="009B6106"/>
    <w:rsid w:val="009B63D5"/>
    <w:rsid w:val="009B7027"/>
    <w:rsid w:val="009B7D0D"/>
    <w:rsid w:val="009C3828"/>
    <w:rsid w:val="009C3C07"/>
    <w:rsid w:val="009C4449"/>
    <w:rsid w:val="009C461F"/>
    <w:rsid w:val="009C4C9E"/>
    <w:rsid w:val="009C593E"/>
    <w:rsid w:val="009C5D2F"/>
    <w:rsid w:val="009C6500"/>
    <w:rsid w:val="009C7B8F"/>
    <w:rsid w:val="009D2590"/>
    <w:rsid w:val="009D2790"/>
    <w:rsid w:val="009D28E1"/>
    <w:rsid w:val="009D29E7"/>
    <w:rsid w:val="009D2A59"/>
    <w:rsid w:val="009D30E3"/>
    <w:rsid w:val="009D4250"/>
    <w:rsid w:val="009D4765"/>
    <w:rsid w:val="009D5DCB"/>
    <w:rsid w:val="009E0B9E"/>
    <w:rsid w:val="009E21F4"/>
    <w:rsid w:val="009E37FE"/>
    <w:rsid w:val="009E4771"/>
    <w:rsid w:val="009E575B"/>
    <w:rsid w:val="009E6913"/>
    <w:rsid w:val="009E6AA3"/>
    <w:rsid w:val="009E6DEC"/>
    <w:rsid w:val="009E7210"/>
    <w:rsid w:val="009F0878"/>
    <w:rsid w:val="009F17A2"/>
    <w:rsid w:val="009F22E4"/>
    <w:rsid w:val="009F2339"/>
    <w:rsid w:val="009F2CD3"/>
    <w:rsid w:val="009F54B2"/>
    <w:rsid w:val="009F5B69"/>
    <w:rsid w:val="009F5DDF"/>
    <w:rsid w:val="009F6EF2"/>
    <w:rsid w:val="009F7A05"/>
    <w:rsid w:val="009F7B36"/>
    <w:rsid w:val="009F7E5C"/>
    <w:rsid w:val="009F7FDB"/>
    <w:rsid w:val="00A00140"/>
    <w:rsid w:val="00A015E1"/>
    <w:rsid w:val="00A016D4"/>
    <w:rsid w:val="00A020B5"/>
    <w:rsid w:val="00A021DD"/>
    <w:rsid w:val="00A0258E"/>
    <w:rsid w:val="00A03527"/>
    <w:rsid w:val="00A04DDE"/>
    <w:rsid w:val="00A07AD3"/>
    <w:rsid w:val="00A11413"/>
    <w:rsid w:val="00A1238A"/>
    <w:rsid w:val="00A12CD7"/>
    <w:rsid w:val="00A1329F"/>
    <w:rsid w:val="00A13782"/>
    <w:rsid w:val="00A14B57"/>
    <w:rsid w:val="00A15D0B"/>
    <w:rsid w:val="00A1615F"/>
    <w:rsid w:val="00A20105"/>
    <w:rsid w:val="00A203EE"/>
    <w:rsid w:val="00A21568"/>
    <w:rsid w:val="00A22690"/>
    <w:rsid w:val="00A2483E"/>
    <w:rsid w:val="00A2520F"/>
    <w:rsid w:val="00A2546E"/>
    <w:rsid w:val="00A262DC"/>
    <w:rsid w:val="00A2640E"/>
    <w:rsid w:val="00A2649A"/>
    <w:rsid w:val="00A26853"/>
    <w:rsid w:val="00A27076"/>
    <w:rsid w:val="00A2717F"/>
    <w:rsid w:val="00A307AE"/>
    <w:rsid w:val="00A342EC"/>
    <w:rsid w:val="00A3438D"/>
    <w:rsid w:val="00A34E69"/>
    <w:rsid w:val="00A35037"/>
    <w:rsid w:val="00A35506"/>
    <w:rsid w:val="00A37387"/>
    <w:rsid w:val="00A4066F"/>
    <w:rsid w:val="00A41DFB"/>
    <w:rsid w:val="00A4206F"/>
    <w:rsid w:val="00A433FD"/>
    <w:rsid w:val="00A443BB"/>
    <w:rsid w:val="00A47C5C"/>
    <w:rsid w:val="00A47F53"/>
    <w:rsid w:val="00A47FD7"/>
    <w:rsid w:val="00A50B7D"/>
    <w:rsid w:val="00A51CEC"/>
    <w:rsid w:val="00A52012"/>
    <w:rsid w:val="00A5213C"/>
    <w:rsid w:val="00A53D2D"/>
    <w:rsid w:val="00A555DD"/>
    <w:rsid w:val="00A55C53"/>
    <w:rsid w:val="00A5607B"/>
    <w:rsid w:val="00A56E62"/>
    <w:rsid w:val="00A61731"/>
    <w:rsid w:val="00A61E30"/>
    <w:rsid w:val="00A629D5"/>
    <w:rsid w:val="00A63003"/>
    <w:rsid w:val="00A632B1"/>
    <w:rsid w:val="00A63663"/>
    <w:rsid w:val="00A66736"/>
    <w:rsid w:val="00A6772F"/>
    <w:rsid w:val="00A70A27"/>
    <w:rsid w:val="00A7103E"/>
    <w:rsid w:val="00A7113E"/>
    <w:rsid w:val="00A714B4"/>
    <w:rsid w:val="00A73520"/>
    <w:rsid w:val="00A7386B"/>
    <w:rsid w:val="00A743B0"/>
    <w:rsid w:val="00A759B9"/>
    <w:rsid w:val="00A75E49"/>
    <w:rsid w:val="00A76720"/>
    <w:rsid w:val="00A76A5A"/>
    <w:rsid w:val="00A76FBE"/>
    <w:rsid w:val="00A7759F"/>
    <w:rsid w:val="00A823B5"/>
    <w:rsid w:val="00A83176"/>
    <w:rsid w:val="00A84C3C"/>
    <w:rsid w:val="00A84D11"/>
    <w:rsid w:val="00A853E5"/>
    <w:rsid w:val="00A8544B"/>
    <w:rsid w:val="00A9013F"/>
    <w:rsid w:val="00A9189D"/>
    <w:rsid w:val="00A930F3"/>
    <w:rsid w:val="00A933C1"/>
    <w:rsid w:val="00A96D16"/>
    <w:rsid w:val="00A97A2E"/>
    <w:rsid w:val="00A97D23"/>
    <w:rsid w:val="00A97E70"/>
    <w:rsid w:val="00AA158A"/>
    <w:rsid w:val="00AA1D80"/>
    <w:rsid w:val="00AA2B36"/>
    <w:rsid w:val="00AA3298"/>
    <w:rsid w:val="00AA4384"/>
    <w:rsid w:val="00AA505A"/>
    <w:rsid w:val="00AA5616"/>
    <w:rsid w:val="00AA6084"/>
    <w:rsid w:val="00AA6F93"/>
    <w:rsid w:val="00AA78BC"/>
    <w:rsid w:val="00AB0D4A"/>
    <w:rsid w:val="00AB1857"/>
    <w:rsid w:val="00AB1BCC"/>
    <w:rsid w:val="00AB1E99"/>
    <w:rsid w:val="00AB42AC"/>
    <w:rsid w:val="00AC2416"/>
    <w:rsid w:val="00AC32BD"/>
    <w:rsid w:val="00AC43FF"/>
    <w:rsid w:val="00AC550D"/>
    <w:rsid w:val="00AC6D6C"/>
    <w:rsid w:val="00AC77F2"/>
    <w:rsid w:val="00AD0F0F"/>
    <w:rsid w:val="00AD2516"/>
    <w:rsid w:val="00AD2973"/>
    <w:rsid w:val="00AD347E"/>
    <w:rsid w:val="00AD361C"/>
    <w:rsid w:val="00AD4456"/>
    <w:rsid w:val="00AD4A53"/>
    <w:rsid w:val="00AD5574"/>
    <w:rsid w:val="00AD56E7"/>
    <w:rsid w:val="00AD5E13"/>
    <w:rsid w:val="00AD72F9"/>
    <w:rsid w:val="00AE1FB3"/>
    <w:rsid w:val="00AE3875"/>
    <w:rsid w:val="00AE4C69"/>
    <w:rsid w:val="00AE5DF6"/>
    <w:rsid w:val="00AE6A37"/>
    <w:rsid w:val="00AE6F00"/>
    <w:rsid w:val="00AE7A30"/>
    <w:rsid w:val="00AE7DEF"/>
    <w:rsid w:val="00AF1B49"/>
    <w:rsid w:val="00AF3010"/>
    <w:rsid w:val="00AF4D07"/>
    <w:rsid w:val="00AF4E0B"/>
    <w:rsid w:val="00AF653D"/>
    <w:rsid w:val="00AF66EF"/>
    <w:rsid w:val="00AF691E"/>
    <w:rsid w:val="00B02307"/>
    <w:rsid w:val="00B02BE0"/>
    <w:rsid w:val="00B02D60"/>
    <w:rsid w:val="00B04667"/>
    <w:rsid w:val="00B04CA4"/>
    <w:rsid w:val="00B05990"/>
    <w:rsid w:val="00B05F64"/>
    <w:rsid w:val="00B0611E"/>
    <w:rsid w:val="00B06202"/>
    <w:rsid w:val="00B06237"/>
    <w:rsid w:val="00B06287"/>
    <w:rsid w:val="00B0674A"/>
    <w:rsid w:val="00B07AD2"/>
    <w:rsid w:val="00B10036"/>
    <w:rsid w:val="00B10750"/>
    <w:rsid w:val="00B10B0C"/>
    <w:rsid w:val="00B10BF5"/>
    <w:rsid w:val="00B117FC"/>
    <w:rsid w:val="00B126DA"/>
    <w:rsid w:val="00B13720"/>
    <w:rsid w:val="00B13B64"/>
    <w:rsid w:val="00B14F47"/>
    <w:rsid w:val="00B15088"/>
    <w:rsid w:val="00B15CE0"/>
    <w:rsid w:val="00B16134"/>
    <w:rsid w:val="00B16167"/>
    <w:rsid w:val="00B161FA"/>
    <w:rsid w:val="00B16885"/>
    <w:rsid w:val="00B20AAE"/>
    <w:rsid w:val="00B211A7"/>
    <w:rsid w:val="00B21CC8"/>
    <w:rsid w:val="00B22853"/>
    <w:rsid w:val="00B23148"/>
    <w:rsid w:val="00B236A1"/>
    <w:rsid w:val="00B242A0"/>
    <w:rsid w:val="00B24467"/>
    <w:rsid w:val="00B24EA9"/>
    <w:rsid w:val="00B254BA"/>
    <w:rsid w:val="00B25E86"/>
    <w:rsid w:val="00B26FDA"/>
    <w:rsid w:val="00B27DCF"/>
    <w:rsid w:val="00B27FC6"/>
    <w:rsid w:val="00B30204"/>
    <w:rsid w:val="00B3082B"/>
    <w:rsid w:val="00B3106E"/>
    <w:rsid w:val="00B31D29"/>
    <w:rsid w:val="00B32106"/>
    <w:rsid w:val="00B32FB1"/>
    <w:rsid w:val="00B33B08"/>
    <w:rsid w:val="00B34ADC"/>
    <w:rsid w:val="00B357E9"/>
    <w:rsid w:val="00B35B08"/>
    <w:rsid w:val="00B36154"/>
    <w:rsid w:val="00B369FE"/>
    <w:rsid w:val="00B40743"/>
    <w:rsid w:val="00B40A8D"/>
    <w:rsid w:val="00B40D6F"/>
    <w:rsid w:val="00B43A30"/>
    <w:rsid w:val="00B44C7A"/>
    <w:rsid w:val="00B45279"/>
    <w:rsid w:val="00B45773"/>
    <w:rsid w:val="00B469FB"/>
    <w:rsid w:val="00B47719"/>
    <w:rsid w:val="00B512E8"/>
    <w:rsid w:val="00B51396"/>
    <w:rsid w:val="00B52424"/>
    <w:rsid w:val="00B52C82"/>
    <w:rsid w:val="00B532F2"/>
    <w:rsid w:val="00B53950"/>
    <w:rsid w:val="00B53B9F"/>
    <w:rsid w:val="00B56085"/>
    <w:rsid w:val="00B56529"/>
    <w:rsid w:val="00B56B93"/>
    <w:rsid w:val="00B57CE6"/>
    <w:rsid w:val="00B6305E"/>
    <w:rsid w:val="00B63E5C"/>
    <w:rsid w:val="00B707EC"/>
    <w:rsid w:val="00B714D5"/>
    <w:rsid w:val="00B71DC4"/>
    <w:rsid w:val="00B744E4"/>
    <w:rsid w:val="00B76C96"/>
    <w:rsid w:val="00B76CE0"/>
    <w:rsid w:val="00B77163"/>
    <w:rsid w:val="00B77CC8"/>
    <w:rsid w:val="00B8059F"/>
    <w:rsid w:val="00B8166B"/>
    <w:rsid w:val="00B82328"/>
    <w:rsid w:val="00B82F63"/>
    <w:rsid w:val="00B83003"/>
    <w:rsid w:val="00B83748"/>
    <w:rsid w:val="00B846DB"/>
    <w:rsid w:val="00B86767"/>
    <w:rsid w:val="00B872E5"/>
    <w:rsid w:val="00B9076C"/>
    <w:rsid w:val="00B90B15"/>
    <w:rsid w:val="00B90F1D"/>
    <w:rsid w:val="00B91370"/>
    <w:rsid w:val="00B946C2"/>
    <w:rsid w:val="00B974EA"/>
    <w:rsid w:val="00BA0DB8"/>
    <w:rsid w:val="00BA13BE"/>
    <w:rsid w:val="00BA49A4"/>
    <w:rsid w:val="00BA58A6"/>
    <w:rsid w:val="00BB0224"/>
    <w:rsid w:val="00BB1CB2"/>
    <w:rsid w:val="00BB3E79"/>
    <w:rsid w:val="00BB4FAF"/>
    <w:rsid w:val="00BB5EEB"/>
    <w:rsid w:val="00BB78B7"/>
    <w:rsid w:val="00BB7BAD"/>
    <w:rsid w:val="00BC0558"/>
    <w:rsid w:val="00BC0DCF"/>
    <w:rsid w:val="00BC115F"/>
    <w:rsid w:val="00BC1FBC"/>
    <w:rsid w:val="00BC2F47"/>
    <w:rsid w:val="00BC331F"/>
    <w:rsid w:val="00BC373F"/>
    <w:rsid w:val="00BC3A95"/>
    <w:rsid w:val="00BC5F0B"/>
    <w:rsid w:val="00BC67F9"/>
    <w:rsid w:val="00BC6C48"/>
    <w:rsid w:val="00BC6CC2"/>
    <w:rsid w:val="00BC73CD"/>
    <w:rsid w:val="00BC7C33"/>
    <w:rsid w:val="00BD02A2"/>
    <w:rsid w:val="00BD0552"/>
    <w:rsid w:val="00BD0AB8"/>
    <w:rsid w:val="00BD3E05"/>
    <w:rsid w:val="00BD50E7"/>
    <w:rsid w:val="00BD64C1"/>
    <w:rsid w:val="00BD6E77"/>
    <w:rsid w:val="00BE1581"/>
    <w:rsid w:val="00BE1B43"/>
    <w:rsid w:val="00BE1D6E"/>
    <w:rsid w:val="00BE300D"/>
    <w:rsid w:val="00BE35FE"/>
    <w:rsid w:val="00BE3DF2"/>
    <w:rsid w:val="00BE422F"/>
    <w:rsid w:val="00BF2905"/>
    <w:rsid w:val="00BF2D31"/>
    <w:rsid w:val="00BF2E1C"/>
    <w:rsid w:val="00BF2FF2"/>
    <w:rsid w:val="00BF3238"/>
    <w:rsid w:val="00BF4A5F"/>
    <w:rsid w:val="00BF4BDE"/>
    <w:rsid w:val="00BF72B6"/>
    <w:rsid w:val="00C00134"/>
    <w:rsid w:val="00C00BA9"/>
    <w:rsid w:val="00C042A4"/>
    <w:rsid w:val="00C042A9"/>
    <w:rsid w:val="00C04A47"/>
    <w:rsid w:val="00C04FF1"/>
    <w:rsid w:val="00C05412"/>
    <w:rsid w:val="00C062C3"/>
    <w:rsid w:val="00C06F7F"/>
    <w:rsid w:val="00C07BC9"/>
    <w:rsid w:val="00C107BB"/>
    <w:rsid w:val="00C11A22"/>
    <w:rsid w:val="00C12468"/>
    <w:rsid w:val="00C12641"/>
    <w:rsid w:val="00C13464"/>
    <w:rsid w:val="00C13D36"/>
    <w:rsid w:val="00C15DA3"/>
    <w:rsid w:val="00C16B8C"/>
    <w:rsid w:val="00C201FE"/>
    <w:rsid w:val="00C20643"/>
    <w:rsid w:val="00C20F57"/>
    <w:rsid w:val="00C2117B"/>
    <w:rsid w:val="00C214B1"/>
    <w:rsid w:val="00C2160E"/>
    <w:rsid w:val="00C21C3C"/>
    <w:rsid w:val="00C24D75"/>
    <w:rsid w:val="00C26080"/>
    <w:rsid w:val="00C2692A"/>
    <w:rsid w:val="00C27C66"/>
    <w:rsid w:val="00C27C9E"/>
    <w:rsid w:val="00C31FAF"/>
    <w:rsid w:val="00C32A46"/>
    <w:rsid w:val="00C34192"/>
    <w:rsid w:val="00C35966"/>
    <w:rsid w:val="00C35C42"/>
    <w:rsid w:val="00C3650B"/>
    <w:rsid w:val="00C4001F"/>
    <w:rsid w:val="00C40E83"/>
    <w:rsid w:val="00C4170C"/>
    <w:rsid w:val="00C420C3"/>
    <w:rsid w:val="00C50501"/>
    <w:rsid w:val="00C51733"/>
    <w:rsid w:val="00C51F4E"/>
    <w:rsid w:val="00C52BB7"/>
    <w:rsid w:val="00C5375B"/>
    <w:rsid w:val="00C62016"/>
    <w:rsid w:val="00C6210B"/>
    <w:rsid w:val="00C63099"/>
    <w:rsid w:val="00C6312E"/>
    <w:rsid w:val="00C63D98"/>
    <w:rsid w:val="00C649C7"/>
    <w:rsid w:val="00C64E9F"/>
    <w:rsid w:val="00C65010"/>
    <w:rsid w:val="00C65159"/>
    <w:rsid w:val="00C657EF"/>
    <w:rsid w:val="00C6639E"/>
    <w:rsid w:val="00C67CEB"/>
    <w:rsid w:val="00C727F8"/>
    <w:rsid w:val="00C7288A"/>
    <w:rsid w:val="00C728C9"/>
    <w:rsid w:val="00C73208"/>
    <w:rsid w:val="00C73EB2"/>
    <w:rsid w:val="00C740C8"/>
    <w:rsid w:val="00C741ED"/>
    <w:rsid w:val="00C74CDA"/>
    <w:rsid w:val="00C7524F"/>
    <w:rsid w:val="00C7558C"/>
    <w:rsid w:val="00C758A6"/>
    <w:rsid w:val="00C766CC"/>
    <w:rsid w:val="00C76E16"/>
    <w:rsid w:val="00C77627"/>
    <w:rsid w:val="00C80DD8"/>
    <w:rsid w:val="00C815BD"/>
    <w:rsid w:val="00C82188"/>
    <w:rsid w:val="00C82342"/>
    <w:rsid w:val="00C828BE"/>
    <w:rsid w:val="00C83152"/>
    <w:rsid w:val="00C84630"/>
    <w:rsid w:val="00C866AC"/>
    <w:rsid w:val="00C866DC"/>
    <w:rsid w:val="00C90CF9"/>
    <w:rsid w:val="00C921B1"/>
    <w:rsid w:val="00C921E3"/>
    <w:rsid w:val="00C9441C"/>
    <w:rsid w:val="00C9490E"/>
    <w:rsid w:val="00C9509E"/>
    <w:rsid w:val="00C96066"/>
    <w:rsid w:val="00C9684E"/>
    <w:rsid w:val="00CA1C67"/>
    <w:rsid w:val="00CA2484"/>
    <w:rsid w:val="00CA27FA"/>
    <w:rsid w:val="00CA3CCD"/>
    <w:rsid w:val="00CA4CDE"/>
    <w:rsid w:val="00CA559A"/>
    <w:rsid w:val="00CA5AEE"/>
    <w:rsid w:val="00CA77C5"/>
    <w:rsid w:val="00CB0A4A"/>
    <w:rsid w:val="00CB0CA7"/>
    <w:rsid w:val="00CB1A9C"/>
    <w:rsid w:val="00CB2920"/>
    <w:rsid w:val="00CB3707"/>
    <w:rsid w:val="00CB40DC"/>
    <w:rsid w:val="00CB465A"/>
    <w:rsid w:val="00CB5C2A"/>
    <w:rsid w:val="00CB6ACD"/>
    <w:rsid w:val="00CC0AAD"/>
    <w:rsid w:val="00CC0FA5"/>
    <w:rsid w:val="00CC363A"/>
    <w:rsid w:val="00CC3BD8"/>
    <w:rsid w:val="00CC3DF4"/>
    <w:rsid w:val="00CC4EBF"/>
    <w:rsid w:val="00CC693F"/>
    <w:rsid w:val="00CD01C4"/>
    <w:rsid w:val="00CD1AB7"/>
    <w:rsid w:val="00CD23B8"/>
    <w:rsid w:val="00CD26DD"/>
    <w:rsid w:val="00CD2C69"/>
    <w:rsid w:val="00CD3BA0"/>
    <w:rsid w:val="00CD5933"/>
    <w:rsid w:val="00CE284A"/>
    <w:rsid w:val="00CE4494"/>
    <w:rsid w:val="00CE5459"/>
    <w:rsid w:val="00CE561D"/>
    <w:rsid w:val="00CE6CCF"/>
    <w:rsid w:val="00CE7030"/>
    <w:rsid w:val="00CE7149"/>
    <w:rsid w:val="00CE7228"/>
    <w:rsid w:val="00CF00CE"/>
    <w:rsid w:val="00CF0C2B"/>
    <w:rsid w:val="00CF0C7E"/>
    <w:rsid w:val="00CF2D8E"/>
    <w:rsid w:val="00CF30B3"/>
    <w:rsid w:val="00CF3989"/>
    <w:rsid w:val="00CF3A2D"/>
    <w:rsid w:val="00CF7356"/>
    <w:rsid w:val="00CF74BE"/>
    <w:rsid w:val="00CF7924"/>
    <w:rsid w:val="00D00049"/>
    <w:rsid w:val="00D00AB4"/>
    <w:rsid w:val="00D02105"/>
    <w:rsid w:val="00D02FC5"/>
    <w:rsid w:val="00D0331E"/>
    <w:rsid w:val="00D03A86"/>
    <w:rsid w:val="00D0556C"/>
    <w:rsid w:val="00D05BD9"/>
    <w:rsid w:val="00D05E9F"/>
    <w:rsid w:val="00D06BC6"/>
    <w:rsid w:val="00D06BD0"/>
    <w:rsid w:val="00D06CDB"/>
    <w:rsid w:val="00D0700F"/>
    <w:rsid w:val="00D07769"/>
    <w:rsid w:val="00D10D48"/>
    <w:rsid w:val="00D128A6"/>
    <w:rsid w:val="00D12F20"/>
    <w:rsid w:val="00D14E13"/>
    <w:rsid w:val="00D1586C"/>
    <w:rsid w:val="00D1626B"/>
    <w:rsid w:val="00D169E9"/>
    <w:rsid w:val="00D16AE5"/>
    <w:rsid w:val="00D21266"/>
    <w:rsid w:val="00D2209C"/>
    <w:rsid w:val="00D2226E"/>
    <w:rsid w:val="00D226A2"/>
    <w:rsid w:val="00D22886"/>
    <w:rsid w:val="00D232AD"/>
    <w:rsid w:val="00D2334F"/>
    <w:rsid w:val="00D238BD"/>
    <w:rsid w:val="00D244CB"/>
    <w:rsid w:val="00D2461A"/>
    <w:rsid w:val="00D24F1F"/>
    <w:rsid w:val="00D25882"/>
    <w:rsid w:val="00D272B6"/>
    <w:rsid w:val="00D27A3A"/>
    <w:rsid w:val="00D27F78"/>
    <w:rsid w:val="00D30073"/>
    <w:rsid w:val="00D3440D"/>
    <w:rsid w:val="00D34686"/>
    <w:rsid w:val="00D360AB"/>
    <w:rsid w:val="00D361B9"/>
    <w:rsid w:val="00D36440"/>
    <w:rsid w:val="00D371B7"/>
    <w:rsid w:val="00D374A4"/>
    <w:rsid w:val="00D377A3"/>
    <w:rsid w:val="00D37925"/>
    <w:rsid w:val="00D402E6"/>
    <w:rsid w:val="00D40D2F"/>
    <w:rsid w:val="00D41FD2"/>
    <w:rsid w:val="00D430D9"/>
    <w:rsid w:val="00D4360C"/>
    <w:rsid w:val="00D50E04"/>
    <w:rsid w:val="00D51439"/>
    <w:rsid w:val="00D51E90"/>
    <w:rsid w:val="00D53D1B"/>
    <w:rsid w:val="00D541DA"/>
    <w:rsid w:val="00D5646A"/>
    <w:rsid w:val="00D61315"/>
    <w:rsid w:val="00D614EF"/>
    <w:rsid w:val="00D61683"/>
    <w:rsid w:val="00D61D1B"/>
    <w:rsid w:val="00D637CA"/>
    <w:rsid w:val="00D64CAA"/>
    <w:rsid w:val="00D6543D"/>
    <w:rsid w:val="00D655E7"/>
    <w:rsid w:val="00D659EE"/>
    <w:rsid w:val="00D65DEE"/>
    <w:rsid w:val="00D66B60"/>
    <w:rsid w:val="00D67A2E"/>
    <w:rsid w:val="00D71E23"/>
    <w:rsid w:val="00D7278D"/>
    <w:rsid w:val="00D739B6"/>
    <w:rsid w:val="00D74A48"/>
    <w:rsid w:val="00D75421"/>
    <w:rsid w:val="00D75D4F"/>
    <w:rsid w:val="00D7688B"/>
    <w:rsid w:val="00D77BD2"/>
    <w:rsid w:val="00D80029"/>
    <w:rsid w:val="00D8012B"/>
    <w:rsid w:val="00D80A94"/>
    <w:rsid w:val="00D80ABA"/>
    <w:rsid w:val="00D80B8E"/>
    <w:rsid w:val="00D80FE2"/>
    <w:rsid w:val="00D8133F"/>
    <w:rsid w:val="00D81E44"/>
    <w:rsid w:val="00D82D52"/>
    <w:rsid w:val="00D84B23"/>
    <w:rsid w:val="00D85656"/>
    <w:rsid w:val="00D873E1"/>
    <w:rsid w:val="00D87E7D"/>
    <w:rsid w:val="00D916DC"/>
    <w:rsid w:val="00D91DAE"/>
    <w:rsid w:val="00D92A29"/>
    <w:rsid w:val="00D94FD9"/>
    <w:rsid w:val="00D9581E"/>
    <w:rsid w:val="00D97128"/>
    <w:rsid w:val="00DA082A"/>
    <w:rsid w:val="00DA1EAE"/>
    <w:rsid w:val="00DA358B"/>
    <w:rsid w:val="00DA486C"/>
    <w:rsid w:val="00DA513D"/>
    <w:rsid w:val="00DA6960"/>
    <w:rsid w:val="00DA7354"/>
    <w:rsid w:val="00DB184E"/>
    <w:rsid w:val="00DB1E93"/>
    <w:rsid w:val="00DB1F76"/>
    <w:rsid w:val="00DB21FC"/>
    <w:rsid w:val="00DB3124"/>
    <w:rsid w:val="00DB4DC5"/>
    <w:rsid w:val="00DB77B7"/>
    <w:rsid w:val="00DC4DCB"/>
    <w:rsid w:val="00DC65FE"/>
    <w:rsid w:val="00DD0AE0"/>
    <w:rsid w:val="00DD0D45"/>
    <w:rsid w:val="00DD2D30"/>
    <w:rsid w:val="00DD367E"/>
    <w:rsid w:val="00DD3E28"/>
    <w:rsid w:val="00DD41FB"/>
    <w:rsid w:val="00DD4825"/>
    <w:rsid w:val="00DD68D3"/>
    <w:rsid w:val="00DE1408"/>
    <w:rsid w:val="00DE19A3"/>
    <w:rsid w:val="00DE2F75"/>
    <w:rsid w:val="00DE3040"/>
    <w:rsid w:val="00DE35E2"/>
    <w:rsid w:val="00DE5993"/>
    <w:rsid w:val="00DE6E0D"/>
    <w:rsid w:val="00DE7980"/>
    <w:rsid w:val="00DF0B13"/>
    <w:rsid w:val="00DF0B3A"/>
    <w:rsid w:val="00DF419D"/>
    <w:rsid w:val="00DF514B"/>
    <w:rsid w:val="00DF55BB"/>
    <w:rsid w:val="00DF5887"/>
    <w:rsid w:val="00DF5A86"/>
    <w:rsid w:val="00E00189"/>
    <w:rsid w:val="00E010F8"/>
    <w:rsid w:val="00E0236B"/>
    <w:rsid w:val="00E0263D"/>
    <w:rsid w:val="00E042DB"/>
    <w:rsid w:val="00E04639"/>
    <w:rsid w:val="00E062F6"/>
    <w:rsid w:val="00E0704D"/>
    <w:rsid w:val="00E1199B"/>
    <w:rsid w:val="00E12840"/>
    <w:rsid w:val="00E13809"/>
    <w:rsid w:val="00E142B5"/>
    <w:rsid w:val="00E1440D"/>
    <w:rsid w:val="00E14B5B"/>
    <w:rsid w:val="00E14CCC"/>
    <w:rsid w:val="00E209AD"/>
    <w:rsid w:val="00E21378"/>
    <w:rsid w:val="00E21E00"/>
    <w:rsid w:val="00E22242"/>
    <w:rsid w:val="00E2351F"/>
    <w:rsid w:val="00E258D7"/>
    <w:rsid w:val="00E25ADE"/>
    <w:rsid w:val="00E25D35"/>
    <w:rsid w:val="00E26455"/>
    <w:rsid w:val="00E27D63"/>
    <w:rsid w:val="00E30084"/>
    <w:rsid w:val="00E31C7B"/>
    <w:rsid w:val="00E32F94"/>
    <w:rsid w:val="00E34464"/>
    <w:rsid w:val="00E34D15"/>
    <w:rsid w:val="00E35AC9"/>
    <w:rsid w:val="00E360C1"/>
    <w:rsid w:val="00E378FB"/>
    <w:rsid w:val="00E37C06"/>
    <w:rsid w:val="00E40CD9"/>
    <w:rsid w:val="00E43FA6"/>
    <w:rsid w:val="00E44312"/>
    <w:rsid w:val="00E45E92"/>
    <w:rsid w:val="00E46621"/>
    <w:rsid w:val="00E46ADE"/>
    <w:rsid w:val="00E46EB8"/>
    <w:rsid w:val="00E4793A"/>
    <w:rsid w:val="00E5131B"/>
    <w:rsid w:val="00E518F8"/>
    <w:rsid w:val="00E51F1C"/>
    <w:rsid w:val="00E530E0"/>
    <w:rsid w:val="00E54138"/>
    <w:rsid w:val="00E55D4C"/>
    <w:rsid w:val="00E56C45"/>
    <w:rsid w:val="00E57792"/>
    <w:rsid w:val="00E6093F"/>
    <w:rsid w:val="00E62A93"/>
    <w:rsid w:val="00E65947"/>
    <w:rsid w:val="00E6655E"/>
    <w:rsid w:val="00E66945"/>
    <w:rsid w:val="00E704D1"/>
    <w:rsid w:val="00E70BED"/>
    <w:rsid w:val="00E72212"/>
    <w:rsid w:val="00E74A3A"/>
    <w:rsid w:val="00E754B6"/>
    <w:rsid w:val="00E77160"/>
    <w:rsid w:val="00E77356"/>
    <w:rsid w:val="00E778DD"/>
    <w:rsid w:val="00E81812"/>
    <w:rsid w:val="00E8232D"/>
    <w:rsid w:val="00E829A1"/>
    <w:rsid w:val="00E82A67"/>
    <w:rsid w:val="00E833A4"/>
    <w:rsid w:val="00E83BE3"/>
    <w:rsid w:val="00E847BD"/>
    <w:rsid w:val="00E84C30"/>
    <w:rsid w:val="00E84C66"/>
    <w:rsid w:val="00E84FAC"/>
    <w:rsid w:val="00E85C4E"/>
    <w:rsid w:val="00E8697D"/>
    <w:rsid w:val="00E87155"/>
    <w:rsid w:val="00E87B0C"/>
    <w:rsid w:val="00E91488"/>
    <w:rsid w:val="00E92476"/>
    <w:rsid w:val="00E934FF"/>
    <w:rsid w:val="00E957B3"/>
    <w:rsid w:val="00E964AA"/>
    <w:rsid w:val="00E96967"/>
    <w:rsid w:val="00E97614"/>
    <w:rsid w:val="00EA0E2A"/>
    <w:rsid w:val="00EA488E"/>
    <w:rsid w:val="00EA4AA0"/>
    <w:rsid w:val="00EA5DEC"/>
    <w:rsid w:val="00EA7187"/>
    <w:rsid w:val="00EA73A8"/>
    <w:rsid w:val="00EB0396"/>
    <w:rsid w:val="00EB158D"/>
    <w:rsid w:val="00EB289A"/>
    <w:rsid w:val="00EB53F3"/>
    <w:rsid w:val="00EB5ABB"/>
    <w:rsid w:val="00EB6916"/>
    <w:rsid w:val="00EB7742"/>
    <w:rsid w:val="00EB7C97"/>
    <w:rsid w:val="00EC0A43"/>
    <w:rsid w:val="00EC1C03"/>
    <w:rsid w:val="00EC2AD5"/>
    <w:rsid w:val="00EC2BFC"/>
    <w:rsid w:val="00EC2C74"/>
    <w:rsid w:val="00EC3572"/>
    <w:rsid w:val="00EC4648"/>
    <w:rsid w:val="00EC48D5"/>
    <w:rsid w:val="00EC5A83"/>
    <w:rsid w:val="00EC5D23"/>
    <w:rsid w:val="00EC63C1"/>
    <w:rsid w:val="00EC6678"/>
    <w:rsid w:val="00ED08D7"/>
    <w:rsid w:val="00ED19AD"/>
    <w:rsid w:val="00ED26B7"/>
    <w:rsid w:val="00ED3C29"/>
    <w:rsid w:val="00ED4CD2"/>
    <w:rsid w:val="00ED5184"/>
    <w:rsid w:val="00ED59C1"/>
    <w:rsid w:val="00ED6154"/>
    <w:rsid w:val="00ED653E"/>
    <w:rsid w:val="00ED6B1E"/>
    <w:rsid w:val="00ED7152"/>
    <w:rsid w:val="00ED735C"/>
    <w:rsid w:val="00ED782D"/>
    <w:rsid w:val="00EE0689"/>
    <w:rsid w:val="00EE0F6B"/>
    <w:rsid w:val="00EE1721"/>
    <w:rsid w:val="00EE3D62"/>
    <w:rsid w:val="00EE60D2"/>
    <w:rsid w:val="00EE6BA4"/>
    <w:rsid w:val="00EE731D"/>
    <w:rsid w:val="00EF0D07"/>
    <w:rsid w:val="00EF1457"/>
    <w:rsid w:val="00EF3109"/>
    <w:rsid w:val="00EF48DD"/>
    <w:rsid w:val="00EF4975"/>
    <w:rsid w:val="00EF5369"/>
    <w:rsid w:val="00EF6A40"/>
    <w:rsid w:val="00EF70B0"/>
    <w:rsid w:val="00F00A52"/>
    <w:rsid w:val="00F00E75"/>
    <w:rsid w:val="00F00F07"/>
    <w:rsid w:val="00F0107E"/>
    <w:rsid w:val="00F029B1"/>
    <w:rsid w:val="00F0327C"/>
    <w:rsid w:val="00F032CF"/>
    <w:rsid w:val="00F0362A"/>
    <w:rsid w:val="00F03E5B"/>
    <w:rsid w:val="00F044FB"/>
    <w:rsid w:val="00F04C65"/>
    <w:rsid w:val="00F0585C"/>
    <w:rsid w:val="00F05BD9"/>
    <w:rsid w:val="00F07699"/>
    <w:rsid w:val="00F12139"/>
    <w:rsid w:val="00F126ED"/>
    <w:rsid w:val="00F12873"/>
    <w:rsid w:val="00F12F43"/>
    <w:rsid w:val="00F134C0"/>
    <w:rsid w:val="00F1357E"/>
    <w:rsid w:val="00F135CC"/>
    <w:rsid w:val="00F13810"/>
    <w:rsid w:val="00F13EBD"/>
    <w:rsid w:val="00F16395"/>
    <w:rsid w:val="00F201BF"/>
    <w:rsid w:val="00F20BE9"/>
    <w:rsid w:val="00F21B81"/>
    <w:rsid w:val="00F23576"/>
    <w:rsid w:val="00F23E05"/>
    <w:rsid w:val="00F23EE5"/>
    <w:rsid w:val="00F2686D"/>
    <w:rsid w:val="00F271D2"/>
    <w:rsid w:val="00F275AE"/>
    <w:rsid w:val="00F276C2"/>
    <w:rsid w:val="00F305E4"/>
    <w:rsid w:val="00F3131F"/>
    <w:rsid w:val="00F31B5F"/>
    <w:rsid w:val="00F3263B"/>
    <w:rsid w:val="00F341A0"/>
    <w:rsid w:val="00F34DA3"/>
    <w:rsid w:val="00F361A8"/>
    <w:rsid w:val="00F36ED4"/>
    <w:rsid w:val="00F378B3"/>
    <w:rsid w:val="00F37B8E"/>
    <w:rsid w:val="00F4076B"/>
    <w:rsid w:val="00F41340"/>
    <w:rsid w:val="00F41388"/>
    <w:rsid w:val="00F416CE"/>
    <w:rsid w:val="00F41D0D"/>
    <w:rsid w:val="00F41EBA"/>
    <w:rsid w:val="00F44B26"/>
    <w:rsid w:val="00F45FED"/>
    <w:rsid w:val="00F46E9D"/>
    <w:rsid w:val="00F50BBA"/>
    <w:rsid w:val="00F50EF5"/>
    <w:rsid w:val="00F51842"/>
    <w:rsid w:val="00F51A2F"/>
    <w:rsid w:val="00F5436F"/>
    <w:rsid w:val="00F54F6A"/>
    <w:rsid w:val="00F550E1"/>
    <w:rsid w:val="00F55724"/>
    <w:rsid w:val="00F56C38"/>
    <w:rsid w:val="00F60DC1"/>
    <w:rsid w:val="00F62BD1"/>
    <w:rsid w:val="00F657FB"/>
    <w:rsid w:val="00F67473"/>
    <w:rsid w:val="00F70016"/>
    <w:rsid w:val="00F71FBC"/>
    <w:rsid w:val="00F72559"/>
    <w:rsid w:val="00F728D9"/>
    <w:rsid w:val="00F73451"/>
    <w:rsid w:val="00F75820"/>
    <w:rsid w:val="00F75E24"/>
    <w:rsid w:val="00F76364"/>
    <w:rsid w:val="00F772F6"/>
    <w:rsid w:val="00F810F6"/>
    <w:rsid w:val="00F8182D"/>
    <w:rsid w:val="00F81B03"/>
    <w:rsid w:val="00F8250C"/>
    <w:rsid w:val="00F82F26"/>
    <w:rsid w:val="00F83875"/>
    <w:rsid w:val="00F84AC0"/>
    <w:rsid w:val="00F875FC"/>
    <w:rsid w:val="00F910E2"/>
    <w:rsid w:val="00F92903"/>
    <w:rsid w:val="00F92C96"/>
    <w:rsid w:val="00F93F78"/>
    <w:rsid w:val="00F96420"/>
    <w:rsid w:val="00F979CD"/>
    <w:rsid w:val="00F97AF4"/>
    <w:rsid w:val="00FA0517"/>
    <w:rsid w:val="00FA0EE1"/>
    <w:rsid w:val="00FA1011"/>
    <w:rsid w:val="00FA1027"/>
    <w:rsid w:val="00FA199A"/>
    <w:rsid w:val="00FA1CBD"/>
    <w:rsid w:val="00FA440B"/>
    <w:rsid w:val="00FA4576"/>
    <w:rsid w:val="00FA4AC9"/>
    <w:rsid w:val="00FA5B48"/>
    <w:rsid w:val="00FA7A0E"/>
    <w:rsid w:val="00FB1059"/>
    <w:rsid w:val="00FB12F6"/>
    <w:rsid w:val="00FB4349"/>
    <w:rsid w:val="00FB4894"/>
    <w:rsid w:val="00FB521D"/>
    <w:rsid w:val="00FB6A3E"/>
    <w:rsid w:val="00FB6C53"/>
    <w:rsid w:val="00FB7141"/>
    <w:rsid w:val="00FB7870"/>
    <w:rsid w:val="00FB79B8"/>
    <w:rsid w:val="00FC3663"/>
    <w:rsid w:val="00FC5652"/>
    <w:rsid w:val="00FC71AE"/>
    <w:rsid w:val="00FD048E"/>
    <w:rsid w:val="00FD0AE7"/>
    <w:rsid w:val="00FD19EE"/>
    <w:rsid w:val="00FD22FE"/>
    <w:rsid w:val="00FD2537"/>
    <w:rsid w:val="00FD2FC9"/>
    <w:rsid w:val="00FD308F"/>
    <w:rsid w:val="00FD331E"/>
    <w:rsid w:val="00FD5C14"/>
    <w:rsid w:val="00FD656B"/>
    <w:rsid w:val="00FD755D"/>
    <w:rsid w:val="00FE37A0"/>
    <w:rsid w:val="00FE3DAF"/>
    <w:rsid w:val="00FE4933"/>
    <w:rsid w:val="00FE541E"/>
    <w:rsid w:val="00FE5972"/>
    <w:rsid w:val="00FE5BB4"/>
    <w:rsid w:val="00FE6396"/>
    <w:rsid w:val="00FE6631"/>
    <w:rsid w:val="00FE694E"/>
    <w:rsid w:val="00FE7752"/>
    <w:rsid w:val="00FF0AC8"/>
    <w:rsid w:val="00FF1EA7"/>
    <w:rsid w:val="00FF3019"/>
    <w:rsid w:val="00FF3595"/>
    <w:rsid w:val="00FF3DEC"/>
    <w:rsid w:val="00FF46E0"/>
    <w:rsid w:val="00FF6D4A"/>
    <w:rsid w:val="00FF75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0B4D18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HTML Cite" w:uiPriority="99"/>
    <w:lsdException w:name="HTML Code" w:uiPriority="99"/>
    <w:lsdException w:name="HTML Preformatted" w:uiPriority="99"/>
    <w:lsdException w:name="HTML Typewriter"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37"/>
    <w:lsdException w:name="TOC Heading" w:uiPriority="48"/>
  </w:latentStyles>
  <w:style w:type="paragraph" w:default="1" w:styleId="Normal">
    <w:name w:val="Normal"/>
    <w:qFormat/>
  </w:style>
  <w:style w:type="paragraph" w:styleId="Heading1">
    <w:name w:val="heading 1"/>
    <w:basedOn w:val="Normal"/>
    <w:next w:val="BodyText"/>
    <w:qFormat/>
    <w:rsid w:val="00583355"/>
    <w:pPr>
      <w:keepNext/>
      <w:tabs>
        <w:tab w:val="right" w:pos="8640"/>
      </w:tabs>
      <w:spacing w:line="480" w:lineRule="auto"/>
      <w:jc w:val="center"/>
      <w:outlineLvl w:val="0"/>
    </w:pPr>
    <w:rPr>
      <w:szCs w:val="22"/>
    </w:rPr>
  </w:style>
  <w:style w:type="paragraph" w:styleId="Heading2">
    <w:name w:val="heading 2"/>
    <w:basedOn w:val="Normal"/>
    <w:next w:val="Normal"/>
    <w:link w:val="Heading2Char"/>
    <w:semiHidden/>
    <w:unhideWhenUsed/>
    <w:qFormat/>
    <w:rsid w:val="002231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semiHidden/>
    <w:unhideWhenUsed/>
    <w:qFormat/>
    <w:rsid w:val="003745F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Cs w:val="22"/>
    </w:rPr>
  </w:style>
  <w:style w:type="paragraph" w:styleId="Header">
    <w:name w:val="header"/>
    <w:basedOn w:val="Normal"/>
    <w:link w:val="HeaderChar"/>
    <w:uiPriority w:val="99"/>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uiPriority w:val="99"/>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uiPriority w:val="99"/>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paragraph" w:styleId="ListParagraph">
    <w:name w:val="List Paragraph"/>
    <w:basedOn w:val="Normal"/>
    <w:uiPriority w:val="34"/>
    <w:qFormat/>
    <w:rsid w:val="00BD64C1"/>
    <w:pPr>
      <w:ind w:left="720"/>
      <w:contextualSpacing/>
    </w:pPr>
    <w:rPr>
      <w:rFonts w:ascii="Cambria" w:eastAsia="MS Mincho" w:hAnsi="Cambria"/>
    </w:rPr>
  </w:style>
  <w:style w:type="paragraph" w:styleId="Bibliography">
    <w:name w:val="Bibliography"/>
    <w:basedOn w:val="Normal"/>
    <w:next w:val="Normal"/>
    <w:uiPriority w:val="37"/>
    <w:unhideWhenUsed/>
    <w:rsid w:val="0050132E"/>
    <w:pPr>
      <w:spacing w:after="160" w:line="259" w:lineRule="auto"/>
    </w:pPr>
    <w:rPr>
      <w:rFonts w:ascii="Calibri" w:eastAsia="Calibri" w:hAnsi="Calibri"/>
      <w:sz w:val="22"/>
      <w:szCs w:val="22"/>
    </w:rPr>
  </w:style>
  <w:style w:type="character" w:customStyle="1" w:styleId="ng-binding">
    <w:name w:val="ng-binding"/>
    <w:rsid w:val="00EB6916"/>
  </w:style>
  <w:style w:type="character" w:customStyle="1" w:styleId="apple-converted-space">
    <w:name w:val="apple-converted-space"/>
    <w:rsid w:val="00121A9E"/>
  </w:style>
  <w:style w:type="character" w:customStyle="1" w:styleId="ng-scope">
    <w:name w:val="ng-scope"/>
    <w:rsid w:val="00121A9E"/>
  </w:style>
  <w:style w:type="character" w:customStyle="1" w:styleId="m-6198212749639085340gmail-shorttext">
    <w:name w:val="m_-6198212749639085340gmail-shorttext"/>
    <w:basedOn w:val="DefaultParagraphFont"/>
    <w:rsid w:val="00E6093F"/>
  </w:style>
  <w:style w:type="paragraph" w:customStyle="1" w:styleId="Keywords">
    <w:name w:val="Keywords"/>
    <w:basedOn w:val="Normal"/>
    <w:qFormat/>
    <w:rsid w:val="00546E0E"/>
    <w:pPr>
      <w:spacing w:after="120"/>
      <w:ind w:firstLine="274"/>
      <w:jc w:val="both"/>
    </w:pPr>
    <w:rPr>
      <w:rFonts w:eastAsia="SimSun"/>
      <w:b/>
      <w:bCs/>
      <w:i/>
      <w:sz w:val="18"/>
      <w:szCs w:val="18"/>
    </w:rPr>
  </w:style>
  <w:style w:type="paragraph" w:styleId="BalloonText">
    <w:name w:val="Balloon Text"/>
    <w:basedOn w:val="Normal"/>
    <w:link w:val="BalloonTextChar"/>
    <w:rsid w:val="0061552D"/>
    <w:rPr>
      <w:rFonts w:ascii="Lucida Grande" w:hAnsi="Lucida Grande" w:cs="Lucida Grande"/>
      <w:sz w:val="18"/>
      <w:szCs w:val="18"/>
    </w:rPr>
  </w:style>
  <w:style w:type="character" w:customStyle="1" w:styleId="BalloonTextChar">
    <w:name w:val="Balloon Text Char"/>
    <w:basedOn w:val="DefaultParagraphFont"/>
    <w:link w:val="BalloonText"/>
    <w:rsid w:val="0061552D"/>
    <w:rPr>
      <w:rFonts w:ascii="Lucida Grande" w:hAnsi="Lucida Grande" w:cs="Lucida Grande"/>
      <w:sz w:val="18"/>
      <w:szCs w:val="18"/>
    </w:rPr>
  </w:style>
  <w:style w:type="character" w:customStyle="1" w:styleId="Heading1Char">
    <w:name w:val="Heading 1 Char"/>
    <w:qFormat/>
    <w:rsid w:val="00183D7D"/>
    <w:rPr>
      <w:rFonts w:ascii="Liberation Serif" w:eastAsia="AR PL SungtiL GB" w:hAnsi="Liberation Serif" w:cs="Lohit Devanagari"/>
      <w:color w:val="2E74B5"/>
      <w:sz w:val="32"/>
      <w:szCs w:val="32"/>
    </w:rPr>
  </w:style>
  <w:style w:type="paragraph" w:customStyle="1" w:styleId="TableContents">
    <w:name w:val="Table Contents"/>
    <w:basedOn w:val="Normal"/>
    <w:qFormat/>
    <w:rsid w:val="00A97D23"/>
    <w:pPr>
      <w:suppressLineNumbers/>
      <w:overflowPunct w:val="0"/>
    </w:pPr>
    <w:rPr>
      <w:rFonts w:ascii="Liberation Serif" w:eastAsia="AR PL SungtiL GB" w:hAnsi="Liberation Serif" w:cs="Lohit Devanagari"/>
      <w:color w:val="00000A"/>
      <w:kern w:val="2"/>
      <w:lang w:eastAsia="zh-CN" w:bidi="hi-IN"/>
    </w:rPr>
  </w:style>
  <w:style w:type="paragraph" w:styleId="Caption">
    <w:name w:val="caption"/>
    <w:basedOn w:val="Normal"/>
    <w:next w:val="Normal"/>
    <w:unhideWhenUsed/>
    <w:qFormat/>
    <w:rsid w:val="00A97D23"/>
    <w:pPr>
      <w:jc w:val="center"/>
    </w:pPr>
    <w:rPr>
      <w:rFonts w:eastAsia="SimSun"/>
      <w:b/>
      <w:bCs/>
      <w:sz w:val="20"/>
      <w:szCs w:val="20"/>
    </w:rPr>
  </w:style>
  <w:style w:type="character" w:customStyle="1" w:styleId="Heading5Char">
    <w:name w:val="Heading 5 Char"/>
    <w:basedOn w:val="DefaultParagraphFont"/>
    <w:link w:val="Heading5"/>
    <w:semiHidden/>
    <w:rsid w:val="003745F2"/>
    <w:rPr>
      <w:rFonts w:asciiTheme="majorHAnsi" w:eastAsiaTheme="majorEastAsia" w:hAnsiTheme="majorHAnsi" w:cstheme="majorBidi"/>
      <w:color w:val="243F60" w:themeColor="accent1" w:themeShade="7F"/>
    </w:rPr>
  </w:style>
  <w:style w:type="character" w:customStyle="1" w:styleId="shorttext">
    <w:name w:val="short_text"/>
    <w:rsid w:val="00737028"/>
  </w:style>
  <w:style w:type="character" w:customStyle="1" w:styleId="Heading2Char">
    <w:name w:val="Heading 2 Char"/>
    <w:basedOn w:val="DefaultParagraphFont"/>
    <w:link w:val="Heading2"/>
    <w:semiHidden/>
    <w:rsid w:val="002231B4"/>
    <w:rPr>
      <w:rFonts w:asciiTheme="majorHAnsi" w:eastAsiaTheme="majorEastAsia" w:hAnsiTheme="majorHAnsi" w:cstheme="majorBidi"/>
      <w:b/>
      <w:bCs/>
      <w:color w:val="4F81BD" w:themeColor="accent1"/>
      <w:sz w:val="26"/>
      <w:szCs w:val="26"/>
    </w:rPr>
  </w:style>
  <w:style w:type="paragraph" w:customStyle="1" w:styleId="tablehead">
    <w:name w:val="table head"/>
    <w:rsid w:val="00AE7A30"/>
    <w:pPr>
      <w:spacing w:before="240" w:after="120" w:line="216" w:lineRule="auto"/>
      <w:jc w:val="center"/>
    </w:pPr>
    <w:rPr>
      <w:rFonts w:eastAsia="SimSun"/>
      <w:smallCaps/>
      <w:noProof/>
      <w:sz w:val="16"/>
      <w:szCs w:val="16"/>
    </w:rPr>
  </w:style>
  <w:style w:type="paragraph" w:customStyle="1" w:styleId="tablecolhead">
    <w:name w:val="table col head"/>
    <w:basedOn w:val="Normal"/>
    <w:rsid w:val="00D244CB"/>
    <w:pPr>
      <w:jc w:val="center"/>
    </w:pPr>
    <w:rPr>
      <w:rFonts w:eastAsia="SimSun"/>
      <w:b/>
      <w:bCs/>
      <w:sz w:val="16"/>
      <w:szCs w:val="16"/>
    </w:rPr>
  </w:style>
  <w:style w:type="character" w:customStyle="1" w:styleId="HeaderChar">
    <w:name w:val="Header Char"/>
    <w:basedOn w:val="DefaultParagraphFont"/>
    <w:link w:val="Header"/>
    <w:uiPriority w:val="99"/>
    <w:rsid w:val="00985617"/>
  </w:style>
  <w:style w:type="paragraph" w:styleId="HTMLPreformatted">
    <w:name w:val="HTML Preformatted"/>
    <w:basedOn w:val="Normal"/>
    <w:link w:val="HTMLPreformattedChar"/>
    <w:uiPriority w:val="99"/>
    <w:unhideWhenUsed/>
    <w:rsid w:val="00957A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57A2A"/>
    <w:rPr>
      <w:rFonts w:ascii="Courier New" w:hAnsi="Courier New" w:cs="Courier New"/>
      <w:sz w:val="20"/>
      <w:szCs w:val="20"/>
    </w:rPr>
  </w:style>
  <w:style w:type="character" w:styleId="HTMLCode">
    <w:name w:val="HTML Code"/>
    <w:basedOn w:val="DefaultParagraphFont"/>
    <w:uiPriority w:val="99"/>
    <w:semiHidden/>
    <w:unhideWhenUsed/>
    <w:rsid w:val="00957A2A"/>
    <w:rPr>
      <w:rFonts w:ascii="Courier New" w:eastAsia="Times New Roman" w:hAnsi="Courier New" w:cs="Courier New"/>
      <w:sz w:val="20"/>
      <w:szCs w:val="20"/>
    </w:rPr>
  </w:style>
  <w:style w:type="character" w:customStyle="1" w:styleId="n">
    <w:name w:val="n"/>
    <w:basedOn w:val="DefaultParagraphFont"/>
    <w:rsid w:val="00831BEA"/>
  </w:style>
  <w:style w:type="character" w:customStyle="1" w:styleId="o">
    <w:name w:val="o"/>
    <w:basedOn w:val="DefaultParagraphFont"/>
    <w:rsid w:val="00831BEA"/>
  </w:style>
  <w:style w:type="table" w:styleId="TableGrid">
    <w:name w:val="Table Grid"/>
    <w:basedOn w:val="TableNormal"/>
    <w:uiPriority w:val="39"/>
    <w:rsid w:val="0095584C"/>
    <w:rPr>
      <w:rFonts w:ascii="Liberation Serif" w:eastAsia="AR PL SungtiL GB" w:hAnsi="Liberation Serif" w:cs="Lohit Devanagari"/>
      <w:kern w:val="2"/>
      <w:sz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2" w:semiHidden="0" w:unhideWhenUsed="0"/>
    <w:lsdException w:name="index 3" w:semiHidden="0" w:unhideWhenUsed="0"/>
    <w:lsdException w:name="index 4" w:semiHidden="0" w:unhideWhenUsed="0"/>
    <w:lsdException w:name="index 5" w:semiHidden="0" w:unhideWhenUsed="0"/>
    <w:lsdException w:name="index 6" w:semiHidden="0" w:unhideWhenUsed="0"/>
    <w:lsdException w:name="header" w:uiPriority="99"/>
    <w:lsdException w:name="caption" w:qFormat="1"/>
    <w:lsdException w:name="List Number 2"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iPriority="99" w:unhideWhenUsed="0"/>
    <w:lsdException w:name="FollowedHyperlink" w:semiHidden="0" w:unhideWhenUsed="0"/>
    <w:lsdException w:name="Strong" w:semiHidden="0" w:unhideWhenUsed="0" w:qFormat="1"/>
    <w:lsdException w:name="Emphasis" w:semiHidden="0" w:unhideWhenUsed="0" w:qFormat="1"/>
    <w:lsdException w:name="Normal (Web)" w:uiPriority="99"/>
    <w:lsdException w:name="HTML Cite" w:uiPriority="99"/>
    <w:lsdException w:name="HTML Code" w:uiPriority="99"/>
    <w:lsdException w:name="HTML Preformatted" w:uiPriority="99"/>
    <w:lsdException w:name="HTML Typewriter" w:uiPriority="99"/>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iPriority="99"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uiPriority="37"/>
    <w:lsdException w:name="TOC Heading" w:uiPriority="48"/>
  </w:latentStyles>
  <w:style w:type="paragraph" w:default="1" w:styleId="Normal">
    <w:name w:val="Normal"/>
    <w:qFormat/>
  </w:style>
  <w:style w:type="paragraph" w:styleId="Heading1">
    <w:name w:val="heading 1"/>
    <w:basedOn w:val="Normal"/>
    <w:next w:val="BodyText"/>
    <w:qFormat/>
    <w:rsid w:val="00583355"/>
    <w:pPr>
      <w:keepNext/>
      <w:tabs>
        <w:tab w:val="right" w:pos="8640"/>
      </w:tabs>
      <w:spacing w:line="480" w:lineRule="auto"/>
      <w:jc w:val="center"/>
      <w:outlineLvl w:val="0"/>
    </w:pPr>
    <w:rPr>
      <w:szCs w:val="22"/>
    </w:rPr>
  </w:style>
  <w:style w:type="paragraph" w:styleId="Heading2">
    <w:name w:val="heading 2"/>
    <w:basedOn w:val="Normal"/>
    <w:next w:val="Normal"/>
    <w:link w:val="Heading2Char"/>
    <w:semiHidden/>
    <w:unhideWhenUsed/>
    <w:qFormat/>
    <w:rsid w:val="002231B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5">
    <w:name w:val="heading 5"/>
    <w:basedOn w:val="Normal"/>
    <w:next w:val="Normal"/>
    <w:link w:val="Heading5Char"/>
    <w:semiHidden/>
    <w:unhideWhenUsed/>
    <w:qFormat/>
    <w:rsid w:val="003745F2"/>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Cs w:val="22"/>
    </w:rPr>
  </w:style>
  <w:style w:type="paragraph" w:styleId="Header">
    <w:name w:val="header"/>
    <w:basedOn w:val="Normal"/>
    <w:link w:val="HeaderChar"/>
    <w:uiPriority w:val="99"/>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uiPriority w:val="99"/>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uiPriority w:val="99"/>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paragraph" w:styleId="ListParagraph">
    <w:name w:val="List Paragraph"/>
    <w:basedOn w:val="Normal"/>
    <w:uiPriority w:val="34"/>
    <w:qFormat/>
    <w:rsid w:val="00BD64C1"/>
    <w:pPr>
      <w:ind w:left="720"/>
      <w:contextualSpacing/>
    </w:pPr>
    <w:rPr>
      <w:rFonts w:ascii="Cambria" w:eastAsia="MS Mincho" w:hAnsi="Cambria"/>
    </w:rPr>
  </w:style>
  <w:style w:type="paragraph" w:styleId="Bibliography">
    <w:name w:val="Bibliography"/>
    <w:basedOn w:val="Normal"/>
    <w:next w:val="Normal"/>
    <w:uiPriority w:val="37"/>
    <w:unhideWhenUsed/>
    <w:rsid w:val="0050132E"/>
    <w:pPr>
      <w:spacing w:after="160" w:line="259" w:lineRule="auto"/>
    </w:pPr>
    <w:rPr>
      <w:rFonts w:ascii="Calibri" w:eastAsia="Calibri" w:hAnsi="Calibri"/>
      <w:sz w:val="22"/>
      <w:szCs w:val="22"/>
    </w:rPr>
  </w:style>
  <w:style w:type="character" w:customStyle="1" w:styleId="ng-binding">
    <w:name w:val="ng-binding"/>
    <w:rsid w:val="00EB6916"/>
  </w:style>
  <w:style w:type="character" w:customStyle="1" w:styleId="apple-converted-space">
    <w:name w:val="apple-converted-space"/>
    <w:rsid w:val="00121A9E"/>
  </w:style>
  <w:style w:type="character" w:customStyle="1" w:styleId="ng-scope">
    <w:name w:val="ng-scope"/>
    <w:rsid w:val="00121A9E"/>
  </w:style>
  <w:style w:type="character" w:customStyle="1" w:styleId="m-6198212749639085340gmail-shorttext">
    <w:name w:val="m_-6198212749639085340gmail-shorttext"/>
    <w:basedOn w:val="DefaultParagraphFont"/>
    <w:rsid w:val="00E6093F"/>
  </w:style>
  <w:style w:type="paragraph" w:customStyle="1" w:styleId="Keywords">
    <w:name w:val="Keywords"/>
    <w:basedOn w:val="Normal"/>
    <w:qFormat/>
    <w:rsid w:val="00546E0E"/>
    <w:pPr>
      <w:spacing w:after="120"/>
      <w:ind w:firstLine="274"/>
      <w:jc w:val="both"/>
    </w:pPr>
    <w:rPr>
      <w:rFonts w:eastAsia="SimSun"/>
      <w:b/>
      <w:bCs/>
      <w:i/>
      <w:sz w:val="18"/>
      <w:szCs w:val="18"/>
    </w:rPr>
  </w:style>
  <w:style w:type="paragraph" w:styleId="BalloonText">
    <w:name w:val="Balloon Text"/>
    <w:basedOn w:val="Normal"/>
    <w:link w:val="BalloonTextChar"/>
    <w:rsid w:val="0061552D"/>
    <w:rPr>
      <w:rFonts w:ascii="Lucida Grande" w:hAnsi="Lucida Grande" w:cs="Lucida Grande"/>
      <w:sz w:val="18"/>
      <w:szCs w:val="18"/>
    </w:rPr>
  </w:style>
  <w:style w:type="character" w:customStyle="1" w:styleId="BalloonTextChar">
    <w:name w:val="Balloon Text Char"/>
    <w:basedOn w:val="DefaultParagraphFont"/>
    <w:link w:val="BalloonText"/>
    <w:rsid w:val="0061552D"/>
    <w:rPr>
      <w:rFonts w:ascii="Lucida Grande" w:hAnsi="Lucida Grande" w:cs="Lucida Grande"/>
      <w:sz w:val="18"/>
      <w:szCs w:val="18"/>
    </w:rPr>
  </w:style>
  <w:style w:type="character" w:customStyle="1" w:styleId="Heading1Char">
    <w:name w:val="Heading 1 Char"/>
    <w:qFormat/>
    <w:rsid w:val="00183D7D"/>
    <w:rPr>
      <w:rFonts w:ascii="Liberation Serif" w:eastAsia="AR PL SungtiL GB" w:hAnsi="Liberation Serif" w:cs="Lohit Devanagari"/>
      <w:color w:val="2E74B5"/>
      <w:sz w:val="32"/>
      <w:szCs w:val="32"/>
    </w:rPr>
  </w:style>
  <w:style w:type="paragraph" w:customStyle="1" w:styleId="TableContents">
    <w:name w:val="Table Contents"/>
    <w:basedOn w:val="Normal"/>
    <w:qFormat/>
    <w:rsid w:val="00A97D23"/>
    <w:pPr>
      <w:suppressLineNumbers/>
      <w:overflowPunct w:val="0"/>
    </w:pPr>
    <w:rPr>
      <w:rFonts w:ascii="Liberation Serif" w:eastAsia="AR PL SungtiL GB" w:hAnsi="Liberation Serif" w:cs="Lohit Devanagari"/>
      <w:color w:val="00000A"/>
      <w:kern w:val="2"/>
      <w:lang w:eastAsia="zh-CN" w:bidi="hi-IN"/>
    </w:rPr>
  </w:style>
  <w:style w:type="paragraph" w:styleId="Caption">
    <w:name w:val="caption"/>
    <w:basedOn w:val="Normal"/>
    <w:next w:val="Normal"/>
    <w:unhideWhenUsed/>
    <w:qFormat/>
    <w:rsid w:val="00A97D23"/>
    <w:pPr>
      <w:jc w:val="center"/>
    </w:pPr>
    <w:rPr>
      <w:rFonts w:eastAsia="SimSun"/>
      <w:b/>
      <w:bCs/>
      <w:sz w:val="20"/>
      <w:szCs w:val="20"/>
    </w:rPr>
  </w:style>
  <w:style w:type="character" w:customStyle="1" w:styleId="Heading5Char">
    <w:name w:val="Heading 5 Char"/>
    <w:basedOn w:val="DefaultParagraphFont"/>
    <w:link w:val="Heading5"/>
    <w:semiHidden/>
    <w:rsid w:val="003745F2"/>
    <w:rPr>
      <w:rFonts w:asciiTheme="majorHAnsi" w:eastAsiaTheme="majorEastAsia" w:hAnsiTheme="majorHAnsi" w:cstheme="majorBidi"/>
      <w:color w:val="243F60" w:themeColor="accent1" w:themeShade="7F"/>
    </w:rPr>
  </w:style>
  <w:style w:type="character" w:customStyle="1" w:styleId="shorttext">
    <w:name w:val="short_text"/>
    <w:rsid w:val="00737028"/>
  </w:style>
  <w:style w:type="character" w:customStyle="1" w:styleId="Heading2Char">
    <w:name w:val="Heading 2 Char"/>
    <w:basedOn w:val="DefaultParagraphFont"/>
    <w:link w:val="Heading2"/>
    <w:semiHidden/>
    <w:rsid w:val="002231B4"/>
    <w:rPr>
      <w:rFonts w:asciiTheme="majorHAnsi" w:eastAsiaTheme="majorEastAsia" w:hAnsiTheme="majorHAnsi" w:cstheme="majorBidi"/>
      <w:b/>
      <w:bCs/>
      <w:color w:val="4F81BD" w:themeColor="accent1"/>
      <w:sz w:val="26"/>
      <w:szCs w:val="26"/>
    </w:rPr>
  </w:style>
  <w:style w:type="paragraph" w:customStyle="1" w:styleId="tablehead">
    <w:name w:val="table head"/>
    <w:rsid w:val="00AE7A30"/>
    <w:pPr>
      <w:spacing w:before="240" w:after="120" w:line="216" w:lineRule="auto"/>
      <w:jc w:val="center"/>
    </w:pPr>
    <w:rPr>
      <w:rFonts w:eastAsia="SimSun"/>
      <w:smallCaps/>
      <w:noProof/>
      <w:sz w:val="16"/>
      <w:szCs w:val="16"/>
    </w:rPr>
  </w:style>
  <w:style w:type="paragraph" w:customStyle="1" w:styleId="tablecolhead">
    <w:name w:val="table col head"/>
    <w:basedOn w:val="Normal"/>
    <w:rsid w:val="00D244CB"/>
    <w:pPr>
      <w:jc w:val="center"/>
    </w:pPr>
    <w:rPr>
      <w:rFonts w:eastAsia="SimSun"/>
      <w:b/>
      <w:bCs/>
      <w:sz w:val="16"/>
      <w:szCs w:val="16"/>
    </w:rPr>
  </w:style>
  <w:style w:type="character" w:customStyle="1" w:styleId="HeaderChar">
    <w:name w:val="Header Char"/>
    <w:basedOn w:val="DefaultParagraphFont"/>
    <w:link w:val="Header"/>
    <w:uiPriority w:val="99"/>
    <w:rsid w:val="00985617"/>
  </w:style>
  <w:style w:type="paragraph" w:styleId="HTMLPreformatted">
    <w:name w:val="HTML Preformatted"/>
    <w:basedOn w:val="Normal"/>
    <w:link w:val="HTMLPreformattedChar"/>
    <w:uiPriority w:val="99"/>
    <w:unhideWhenUsed/>
    <w:rsid w:val="00957A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57A2A"/>
    <w:rPr>
      <w:rFonts w:ascii="Courier New" w:hAnsi="Courier New" w:cs="Courier New"/>
      <w:sz w:val="20"/>
      <w:szCs w:val="20"/>
    </w:rPr>
  </w:style>
  <w:style w:type="character" w:styleId="HTMLCode">
    <w:name w:val="HTML Code"/>
    <w:basedOn w:val="DefaultParagraphFont"/>
    <w:uiPriority w:val="99"/>
    <w:semiHidden/>
    <w:unhideWhenUsed/>
    <w:rsid w:val="00957A2A"/>
    <w:rPr>
      <w:rFonts w:ascii="Courier New" w:eastAsia="Times New Roman" w:hAnsi="Courier New" w:cs="Courier New"/>
      <w:sz w:val="20"/>
      <w:szCs w:val="20"/>
    </w:rPr>
  </w:style>
  <w:style w:type="character" w:customStyle="1" w:styleId="n">
    <w:name w:val="n"/>
    <w:basedOn w:val="DefaultParagraphFont"/>
    <w:rsid w:val="00831BEA"/>
  </w:style>
  <w:style w:type="character" w:customStyle="1" w:styleId="o">
    <w:name w:val="o"/>
    <w:basedOn w:val="DefaultParagraphFont"/>
    <w:rsid w:val="00831BEA"/>
  </w:style>
  <w:style w:type="table" w:styleId="TableGrid">
    <w:name w:val="Table Grid"/>
    <w:basedOn w:val="TableNormal"/>
    <w:uiPriority w:val="39"/>
    <w:rsid w:val="0095584C"/>
    <w:rPr>
      <w:rFonts w:ascii="Liberation Serif" w:eastAsia="AR PL SungtiL GB" w:hAnsi="Liberation Serif" w:cs="Lohit Devanagari"/>
      <w:kern w:val="2"/>
      <w:sz w:val="20"/>
      <w:lang w:eastAsia="zh-CN" w:bidi="hi-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203881">
      <w:bodyDiv w:val="1"/>
      <w:marLeft w:val="0"/>
      <w:marRight w:val="0"/>
      <w:marTop w:val="0"/>
      <w:marBottom w:val="0"/>
      <w:divBdr>
        <w:top w:val="none" w:sz="0" w:space="0" w:color="auto"/>
        <w:left w:val="none" w:sz="0" w:space="0" w:color="auto"/>
        <w:bottom w:val="none" w:sz="0" w:space="0" w:color="auto"/>
        <w:right w:val="none" w:sz="0" w:space="0" w:color="auto"/>
      </w:divBdr>
    </w:div>
    <w:div w:id="141388579">
      <w:bodyDiv w:val="1"/>
      <w:marLeft w:val="0"/>
      <w:marRight w:val="0"/>
      <w:marTop w:val="0"/>
      <w:marBottom w:val="0"/>
      <w:divBdr>
        <w:top w:val="none" w:sz="0" w:space="0" w:color="auto"/>
        <w:left w:val="none" w:sz="0" w:space="0" w:color="auto"/>
        <w:bottom w:val="none" w:sz="0" w:space="0" w:color="auto"/>
        <w:right w:val="none" w:sz="0" w:space="0" w:color="auto"/>
      </w:divBdr>
      <w:divsChild>
        <w:div w:id="1803183018">
          <w:marLeft w:val="0"/>
          <w:marRight w:val="0"/>
          <w:marTop w:val="0"/>
          <w:marBottom w:val="0"/>
          <w:divBdr>
            <w:top w:val="none" w:sz="0" w:space="0" w:color="auto"/>
            <w:left w:val="none" w:sz="0" w:space="0" w:color="auto"/>
            <w:bottom w:val="none" w:sz="0" w:space="0" w:color="auto"/>
            <w:right w:val="none" w:sz="0" w:space="0" w:color="auto"/>
          </w:divBdr>
          <w:divsChild>
            <w:div w:id="802505519">
              <w:marLeft w:val="0"/>
              <w:marRight w:val="0"/>
              <w:marTop w:val="0"/>
              <w:marBottom w:val="0"/>
              <w:divBdr>
                <w:top w:val="none" w:sz="0" w:space="0" w:color="auto"/>
                <w:left w:val="none" w:sz="0" w:space="0" w:color="auto"/>
                <w:bottom w:val="none" w:sz="0" w:space="0" w:color="auto"/>
                <w:right w:val="none" w:sz="0" w:space="0" w:color="auto"/>
              </w:divBdr>
              <w:divsChild>
                <w:div w:id="1263876812">
                  <w:marLeft w:val="0"/>
                  <w:marRight w:val="0"/>
                  <w:marTop w:val="0"/>
                  <w:marBottom w:val="0"/>
                  <w:divBdr>
                    <w:top w:val="none" w:sz="0" w:space="0" w:color="auto"/>
                    <w:left w:val="none" w:sz="0" w:space="0" w:color="auto"/>
                    <w:bottom w:val="none" w:sz="0" w:space="0" w:color="auto"/>
                    <w:right w:val="none" w:sz="0" w:space="0" w:color="auto"/>
                  </w:divBdr>
                  <w:divsChild>
                    <w:div w:id="198273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782264">
      <w:bodyDiv w:val="1"/>
      <w:marLeft w:val="0"/>
      <w:marRight w:val="0"/>
      <w:marTop w:val="0"/>
      <w:marBottom w:val="0"/>
      <w:divBdr>
        <w:top w:val="none" w:sz="0" w:space="0" w:color="auto"/>
        <w:left w:val="none" w:sz="0" w:space="0" w:color="auto"/>
        <w:bottom w:val="none" w:sz="0" w:space="0" w:color="auto"/>
        <w:right w:val="none" w:sz="0" w:space="0" w:color="auto"/>
      </w:divBdr>
    </w:div>
    <w:div w:id="195628696">
      <w:bodyDiv w:val="1"/>
      <w:marLeft w:val="0"/>
      <w:marRight w:val="0"/>
      <w:marTop w:val="0"/>
      <w:marBottom w:val="0"/>
      <w:divBdr>
        <w:top w:val="none" w:sz="0" w:space="0" w:color="auto"/>
        <w:left w:val="none" w:sz="0" w:space="0" w:color="auto"/>
        <w:bottom w:val="none" w:sz="0" w:space="0" w:color="auto"/>
        <w:right w:val="none" w:sz="0" w:space="0" w:color="auto"/>
      </w:divBdr>
      <w:divsChild>
        <w:div w:id="1585145360">
          <w:marLeft w:val="0"/>
          <w:marRight w:val="0"/>
          <w:marTop w:val="0"/>
          <w:marBottom w:val="0"/>
          <w:divBdr>
            <w:top w:val="none" w:sz="0" w:space="0" w:color="auto"/>
            <w:left w:val="none" w:sz="0" w:space="0" w:color="auto"/>
            <w:bottom w:val="none" w:sz="0" w:space="0" w:color="auto"/>
            <w:right w:val="none" w:sz="0" w:space="0" w:color="auto"/>
          </w:divBdr>
          <w:divsChild>
            <w:div w:id="1514765113">
              <w:marLeft w:val="0"/>
              <w:marRight w:val="0"/>
              <w:marTop w:val="0"/>
              <w:marBottom w:val="0"/>
              <w:divBdr>
                <w:top w:val="none" w:sz="0" w:space="0" w:color="auto"/>
                <w:left w:val="none" w:sz="0" w:space="0" w:color="auto"/>
                <w:bottom w:val="none" w:sz="0" w:space="0" w:color="auto"/>
                <w:right w:val="none" w:sz="0" w:space="0" w:color="auto"/>
              </w:divBdr>
              <w:divsChild>
                <w:div w:id="32783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0124">
      <w:bodyDiv w:val="1"/>
      <w:marLeft w:val="0"/>
      <w:marRight w:val="0"/>
      <w:marTop w:val="0"/>
      <w:marBottom w:val="0"/>
      <w:divBdr>
        <w:top w:val="none" w:sz="0" w:space="0" w:color="auto"/>
        <w:left w:val="none" w:sz="0" w:space="0" w:color="auto"/>
        <w:bottom w:val="none" w:sz="0" w:space="0" w:color="auto"/>
        <w:right w:val="none" w:sz="0" w:space="0" w:color="auto"/>
      </w:divBdr>
    </w:div>
    <w:div w:id="218175795">
      <w:bodyDiv w:val="1"/>
      <w:marLeft w:val="0"/>
      <w:marRight w:val="0"/>
      <w:marTop w:val="0"/>
      <w:marBottom w:val="0"/>
      <w:divBdr>
        <w:top w:val="none" w:sz="0" w:space="0" w:color="auto"/>
        <w:left w:val="none" w:sz="0" w:space="0" w:color="auto"/>
        <w:bottom w:val="none" w:sz="0" w:space="0" w:color="auto"/>
        <w:right w:val="none" w:sz="0" w:space="0" w:color="auto"/>
      </w:divBdr>
    </w:div>
    <w:div w:id="222713830">
      <w:bodyDiv w:val="1"/>
      <w:marLeft w:val="0"/>
      <w:marRight w:val="0"/>
      <w:marTop w:val="0"/>
      <w:marBottom w:val="0"/>
      <w:divBdr>
        <w:top w:val="none" w:sz="0" w:space="0" w:color="auto"/>
        <w:left w:val="none" w:sz="0" w:space="0" w:color="auto"/>
        <w:bottom w:val="none" w:sz="0" w:space="0" w:color="auto"/>
        <w:right w:val="none" w:sz="0" w:space="0" w:color="auto"/>
      </w:divBdr>
      <w:divsChild>
        <w:div w:id="1143892890">
          <w:marLeft w:val="0"/>
          <w:marRight w:val="0"/>
          <w:marTop w:val="0"/>
          <w:marBottom w:val="0"/>
          <w:divBdr>
            <w:top w:val="none" w:sz="0" w:space="0" w:color="auto"/>
            <w:left w:val="none" w:sz="0" w:space="0" w:color="auto"/>
            <w:bottom w:val="none" w:sz="0" w:space="0" w:color="auto"/>
            <w:right w:val="none" w:sz="0" w:space="0" w:color="auto"/>
          </w:divBdr>
          <w:divsChild>
            <w:div w:id="488330318">
              <w:marLeft w:val="0"/>
              <w:marRight w:val="0"/>
              <w:marTop w:val="100"/>
              <w:marBottom w:val="100"/>
              <w:divBdr>
                <w:top w:val="none" w:sz="0" w:space="0" w:color="auto"/>
                <w:left w:val="none" w:sz="0" w:space="0" w:color="auto"/>
                <w:bottom w:val="none" w:sz="0" w:space="0" w:color="auto"/>
                <w:right w:val="none" w:sz="0" w:space="0" w:color="auto"/>
              </w:divBdr>
              <w:divsChild>
                <w:div w:id="892080086">
                  <w:marLeft w:val="0"/>
                  <w:marRight w:val="0"/>
                  <w:marTop w:val="0"/>
                  <w:marBottom w:val="0"/>
                  <w:divBdr>
                    <w:top w:val="none" w:sz="0" w:space="0" w:color="auto"/>
                    <w:left w:val="none" w:sz="0" w:space="0" w:color="auto"/>
                    <w:bottom w:val="none" w:sz="0" w:space="0" w:color="auto"/>
                    <w:right w:val="none" w:sz="0" w:space="0" w:color="auto"/>
                  </w:divBdr>
                  <w:divsChild>
                    <w:div w:id="2103337845">
                      <w:marLeft w:val="0"/>
                      <w:marRight w:val="0"/>
                      <w:marTop w:val="0"/>
                      <w:marBottom w:val="0"/>
                      <w:divBdr>
                        <w:top w:val="none" w:sz="0" w:space="0" w:color="auto"/>
                        <w:left w:val="none" w:sz="0" w:space="0" w:color="auto"/>
                        <w:bottom w:val="none" w:sz="0" w:space="0" w:color="auto"/>
                        <w:right w:val="none" w:sz="0" w:space="0" w:color="auto"/>
                      </w:divBdr>
                      <w:divsChild>
                        <w:div w:id="2138375628">
                          <w:marLeft w:val="0"/>
                          <w:marRight w:val="0"/>
                          <w:marTop w:val="100"/>
                          <w:marBottom w:val="100"/>
                          <w:divBdr>
                            <w:top w:val="none" w:sz="0" w:space="0" w:color="auto"/>
                            <w:left w:val="none" w:sz="0" w:space="0" w:color="auto"/>
                            <w:bottom w:val="none" w:sz="0" w:space="0" w:color="auto"/>
                            <w:right w:val="none" w:sz="0" w:space="0" w:color="auto"/>
                          </w:divBdr>
                          <w:divsChild>
                            <w:div w:id="209697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4387374">
      <w:bodyDiv w:val="1"/>
      <w:marLeft w:val="0"/>
      <w:marRight w:val="0"/>
      <w:marTop w:val="0"/>
      <w:marBottom w:val="0"/>
      <w:divBdr>
        <w:top w:val="none" w:sz="0" w:space="0" w:color="auto"/>
        <w:left w:val="none" w:sz="0" w:space="0" w:color="auto"/>
        <w:bottom w:val="none" w:sz="0" w:space="0" w:color="auto"/>
        <w:right w:val="none" w:sz="0" w:space="0" w:color="auto"/>
      </w:divBdr>
      <w:divsChild>
        <w:div w:id="1113204222">
          <w:marLeft w:val="0"/>
          <w:marRight w:val="0"/>
          <w:marTop w:val="0"/>
          <w:marBottom w:val="0"/>
          <w:divBdr>
            <w:top w:val="none" w:sz="0" w:space="0" w:color="auto"/>
            <w:left w:val="none" w:sz="0" w:space="0" w:color="auto"/>
            <w:bottom w:val="none" w:sz="0" w:space="0" w:color="auto"/>
            <w:right w:val="none" w:sz="0" w:space="0" w:color="auto"/>
          </w:divBdr>
          <w:divsChild>
            <w:div w:id="748576366">
              <w:marLeft w:val="0"/>
              <w:marRight w:val="0"/>
              <w:marTop w:val="0"/>
              <w:marBottom w:val="0"/>
              <w:divBdr>
                <w:top w:val="none" w:sz="0" w:space="0" w:color="auto"/>
                <w:left w:val="none" w:sz="0" w:space="0" w:color="auto"/>
                <w:bottom w:val="none" w:sz="0" w:space="0" w:color="auto"/>
                <w:right w:val="none" w:sz="0" w:space="0" w:color="auto"/>
              </w:divBdr>
              <w:divsChild>
                <w:div w:id="62246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6889343">
      <w:bodyDiv w:val="1"/>
      <w:marLeft w:val="0"/>
      <w:marRight w:val="0"/>
      <w:marTop w:val="0"/>
      <w:marBottom w:val="0"/>
      <w:divBdr>
        <w:top w:val="none" w:sz="0" w:space="0" w:color="auto"/>
        <w:left w:val="none" w:sz="0" w:space="0" w:color="auto"/>
        <w:bottom w:val="none" w:sz="0" w:space="0" w:color="auto"/>
        <w:right w:val="none" w:sz="0" w:space="0" w:color="auto"/>
      </w:divBdr>
      <w:divsChild>
        <w:div w:id="479271064">
          <w:marLeft w:val="0"/>
          <w:marRight w:val="0"/>
          <w:marTop w:val="0"/>
          <w:marBottom w:val="0"/>
          <w:divBdr>
            <w:top w:val="none" w:sz="0" w:space="0" w:color="auto"/>
            <w:left w:val="none" w:sz="0" w:space="0" w:color="auto"/>
            <w:bottom w:val="none" w:sz="0" w:space="0" w:color="auto"/>
            <w:right w:val="none" w:sz="0" w:space="0" w:color="auto"/>
          </w:divBdr>
          <w:divsChild>
            <w:div w:id="892229072">
              <w:marLeft w:val="0"/>
              <w:marRight w:val="0"/>
              <w:marTop w:val="0"/>
              <w:marBottom w:val="0"/>
              <w:divBdr>
                <w:top w:val="none" w:sz="0" w:space="0" w:color="auto"/>
                <w:left w:val="none" w:sz="0" w:space="0" w:color="auto"/>
                <w:bottom w:val="none" w:sz="0" w:space="0" w:color="auto"/>
                <w:right w:val="none" w:sz="0" w:space="0" w:color="auto"/>
              </w:divBdr>
              <w:divsChild>
                <w:div w:id="472330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236733">
      <w:bodyDiv w:val="1"/>
      <w:marLeft w:val="0"/>
      <w:marRight w:val="0"/>
      <w:marTop w:val="0"/>
      <w:marBottom w:val="0"/>
      <w:divBdr>
        <w:top w:val="none" w:sz="0" w:space="0" w:color="auto"/>
        <w:left w:val="none" w:sz="0" w:space="0" w:color="auto"/>
        <w:bottom w:val="none" w:sz="0" w:space="0" w:color="auto"/>
        <w:right w:val="none" w:sz="0" w:space="0" w:color="auto"/>
      </w:divBdr>
    </w:div>
    <w:div w:id="407192090">
      <w:bodyDiv w:val="1"/>
      <w:marLeft w:val="0"/>
      <w:marRight w:val="0"/>
      <w:marTop w:val="0"/>
      <w:marBottom w:val="0"/>
      <w:divBdr>
        <w:top w:val="none" w:sz="0" w:space="0" w:color="auto"/>
        <w:left w:val="none" w:sz="0" w:space="0" w:color="auto"/>
        <w:bottom w:val="none" w:sz="0" w:space="0" w:color="auto"/>
        <w:right w:val="none" w:sz="0" w:space="0" w:color="auto"/>
      </w:divBdr>
      <w:divsChild>
        <w:div w:id="368343259">
          <w:marLeft w:val="0"/>
          <w:marRight w:val="0"/>
          <w:marTop w:val="0"/>
          <w:marBottom w:val="0"/>
          <w:divBdr>
            <w:top w:val="none" w:sz="0" w:space="0" w:color="auto"/>
            <w:left w:val="none" w:sz="0" w:space="0" w:color="auto"/>
            <w:bottom w:val="none" w:sz="0" w:space="0" w:color="auto"/>
            <w:right w:val="none" w:sz="0" w:space="0" w:color="auto"/>
          </w:divBdr>
          <w:divsChild>
            <w:div w:id="1642077924">
              <w:marLeft w:val="0"/>
              <w:marRight w:val="0"/>
              <w:marTop w:val="0"/>
              <w:marBottom w:val="0"/>
              <w:divBdr>
                <w:top w:val="none" w:sz="0" w:space="0" w:color="auto"/>
                <w:left w:val="none" w:sz="0" w:space="0" w:color="auto"/>
                <w:bottom w:val="none" w:sz="0" w:space="0" w:color="auto"/>
                <w:right w:val="none" w:sz="0" w:space="0" w:color="auto"/>
              </w:divBdr>
              <w:divsChild>
                <w:div w:id="603538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816565">
      <w:bodyDiv w:val="1"/>
      <w:marLeft w:val="0"/>
      <w:marRight w:val="0"/>
      <w:marTop w:val="0"/>
      <w:marBottom w:val="0"/>
      <w:divBdr>
        <w:top w:val="none" w:sz="0" w:space="0" w:color="auto"/>
        <w:left w:val="none" w:sz="0" w:space="0" w:color="auto"/>
        <w:bottom w:val="none" w:sz="0" w:space="0" w:color="auto"/>
        <w:right w:val="none" w:sz="0" w:space="0" w:color="auto"/>
      </w:divBdr>
      <w:divsChild>
        <w:div w:id="323582832">
          <w:marLeft w:val="0"/>
          <w:marRight w:val="0"/>
          <w:marTop w:val="0"/>
          <w:marBottom w:val="0"/>
          <w:divBdr>
            <w:top w:val="none" w:sz="0" w:space="0" w:color="auto"/>
            <w:left w:val="none" w:sz="0" w:space="0" w:color="auto"/>
            <w:bottom w:val="none" w:sz="0" w:space="0" w:color="auto"/>
            <w:right w:val="none" w:sz="0" w:space="0" w:color="auto"/>
          </w:divBdr>
          <w:divsChild>
            <w:div w:id="398527896">
              <w:marLeft w:val="0"/>
              <w:marRight w:val="0"/>
              <w:marTop w:val="0"/>
              <w:marBottom w:val="0"/>
              <w:divBdr>
                <w:top w:val="none" w:sz="0" w:space="0" w:color="auto"/>
                <w:left w:val="none" w:sz="0" w:space="0" w:color="auto"/>
                <w:bottom w:val="none" w:sz="0" w:space="0" w:color="auto"/>
                <w:right w:val="none" w:sz="0" w:space="0" w:color="auto"/>
              </w:divBdr>
              <w:divsChild>
                <w:div w:id="151514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629761">
      <w:bodyDiv w:val="1"/>
      <w:marLeft w:val="0"/>
      <w:marRight w:val="0"/>
      <w:marTop w:val="0"/>
      <w:marBottom w:val="0"/>
      <w:divBdr>
        <w:top w:val="none" w:sz="0" w:space="0" w:color="auto"/>
        <w:left w:val="none" w:sz="0" w:space="0" w:color="auto"/>
        <w:bottom w:val="none" w:sz="0" w:space="0" w:color="auto"/>
        <w:right w:val="none" w:sz="0" w:space="0" w:color="auto"/>
      </w:divBdr>
    </w:div>
    <w:div w:id="455100667">
      <w:bodyDiv w:val="1"/>
      <w:marLeft w:val="0"/>
      <w:marRight w:val="0"/>
      <w:marTop w:val="0"/>
      <w:marBottom w:val="0"/>
      <w:divBdr>
        <w:top w:val="none" w:sz="0" w:space="0" w:color="auto"/>
        <w:left w:val="none" w:sz="0" w:space="0" w:color="auto"/>
        <w:bottom w:val="none" w:sz="0" w:space="0" w:color="auto"/>
        <w:right w:val="none" w:sz="0" w:space="0" w:color="auto"/>
      </w:divBdr>
    </w:div>
    <w:div w:id="518197499">
      <w:bodyDiv w:val="1"/>
      <w:marLeft w:val="0"/>
      <w:marRight w:val="0"/>
      <w:marTop w:val="0"/>
      <w:marBottom w:val="0"/>
      <w:divBdr>
        <w:top w:val="none" w:sz="0" w:space="0" w:color="auto"/>
        <w:left w:val="none" w:sz="0" w:space="0" w:color="auto"/>
        <w:bottom w:val="none" w:sz="0" w:space="0" w:color="auto"/>
        <w:right w:val="none" w:sz="0" w:space="0" w:color="auto"/>
      </w:divBdr>
      <w:divsChild>
        <w:div w:id="1169177748">
          <w:marLeft w:val="0"/>
          <w:marRight w:val="0"/>
          <w:marTop w:val="0"/>
          <w:marBottom w:val="0"/>
          <w:divBdr>
            <w:top w:val="none" w:sz="0" w:space="0" w:color="auto"/>
            <w:left w:val="none" w:sz="0" w:space="0" w:color="auto"/>
            <w:bottom w:val="none" w:sz="0" w:space="0" w:color="auto"/>
            <w:right w:val="none" w:sz="0" w:space="0" w:color="auto"/>
          </w:divBdr>
          <w:divsChild>
            <w:div w:id="683213112">
              <w:marLeft w:val="0"/>
              <w:marRight w:val="0"/>
              <w:marTop w:val="0"/>
              <w:marBottom w:val="0"/>
              <w:divBdr>
                <w:top w:val="none" w:sz="0" w:space="0" w:color="auto"/>
                <w:left w:val="none" w:sz="0" w:space="0" w:color="auto"/>
                <w:bottom w:val="none" w:sz="0" w:space="0" w:color="auto"/>
                <w:right w:val="none" w:sz="0" w:space="0" w:color="auto"/>
              </w:divBdr>
              <w:divsChild>
                <w:div w:id="1221359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841541">
      <w:bodyDiv w:val="1"/>
      <w:marLeft w:val="0"/>
      <w:marRight w:val="0"/>
      <w:marTop w:val="0"/>
      <w:marBottom w:val="0"/>
      <w:divBdr>
        <w:top w:val="none" w:sz="0" w:space="0" w:color="auto"/>
        <w:left w:val="none" w:sz="0" w:space="0" w:color="auto"/>
        <w:bottom w:val="none" w:sz="0" w:space="0" w:color="auto"/>
        <w:right w:val="none" w:sz="0" w:space="0" w:color="auto"/>
      </w:divBdr>
    </w:div>
    <w:div w:id="589894467">
      <w:bodyDiv w:val="1"/>
      <w:marLeft w:val="0"/>
      <w:marRight w:val="0"/>
      <w:marTop w:val="0"/>
      <w:marBottom w:val="0"/>
      <w:divBdr>
        <w:top w:val="none" w:sz="0" w:space="0" w:color="auto"/>
        <w:left w:val="none" w:sz="0" w:space="0" w:color="auto"/>
        <w:bottom w:val="none" w:sz="0" w:space="0" w:color="auto"/>
        <w:right w:val="none" w:sz="0" w:space="0" w:color="auto"/>
      </w:divBdr>
      <w:divsChild>
        <w:div w:id="2099984455">
          <w:marLeft w:val="0"/>
          <w:marRight w:val="0"/>
          <w:marTop w:val="0"/>
          <w:marBottom w:val="0"/>
          <w:divBdr>
            <w:top w:val="none" w:sz="0" w:space="0" w:color="auto"/>
            <w:left w:val="none" w:sz="0" w:space="0" w:color="auto"/>
            <w:bottom w:val="none" w:sz="0" w:space="0" w:color="auto"/>
            <w:right w:val="none" w:sz="0" w:space="0" w:color="auto"/>
          </w:divBdr>
          <w:divsChild>
            <w:div w:id="728577581">
              <w:marLeft w:val="0"/>
              <w:marRight w:val="0"/>
              <w:marTop w:val="0"/>
              <w:marBottom w:val="0"/>
              <w:divBdr>
                <w:top w:val="none" w:sz="0" w:space="0" w:color="auto"/>
                <w:left w:val="none" w:sz="0" w:space="0" w:color="auto"/>
                <w:bottom w:val="none" w:sz="0" w:space="0" w:color="auto"/>
                <w:right w:val="none" w:sz="0" w:space="0" w:color="auto"/>
              </w:divBdr>
              <w:divsChild>
                <w:div w:id="572395792">
                  <w:marLeft w:val="0"/>
                  <w:marRight w:val="0"/>
                  <w:marTop w:val="0"/>
                  <w:marBottom w:val="0"/>
                  <w:divBdr>
                    <w:top w:val="none" w:sz="0" w:space="0" w:color="auto"/>
                    <w:left w:val="none" w:sz="0" w:space="0" w:color="auto"/>
                    <w:bottom w:val="none" w:sz="0" w:space="0" w:color="auto"/>
                    <w:right w:val="none" w:sz="0" w:space="0" w:color="auto"/>
                  </w:divBdr>
                  <w:divsChild>
                    <w:div w:id="1927373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7157862">
      <w:bodyDiv w:val="1"/>
      <w:marLeft w:val="0"/>
      <w:marRight w:val="0"/>
      <w:marTop w:val="0"/>
      <w:marBottom w:val="0"/>
      <w:divBdr>
        <w:top w:val="none" w:sz="0" w:space="0" w:color="auto"/>
        <w:left w:val="none" w:sz="0" w:space="0" w:color="auto"/>
        <w:bottom w:val="none" w:sz="0" w:space="0" w:color="auto"/>
        <w:right w:val="none" w:sz="0" w:space="0" w:color="auto"/>
      </w:divBdr>
    </w:div>
    <w:div w:id="609822790">
      <w:bodyDiv w:val="1"/>
      <w:marLeft w:val="0"/>
      <w:marRight w:val="0"/>
      <w:marTop w:val="0"/>
      <w:marBottom w:val="0"/>
      <w:divBdr>
        <w:top w:val="none" w:sz="0" w:space="0" w:color="auto"/>
        <w:left w:val="none" w:sz="0" w:space="0" w:color="auto"/>
        <w:bottom w:val="none" w:sz="0" w:space="0" w:color="auto"/>
        <w:right w:val="none" w:sz="0" w:space="0" w:color="auto"/>
      </w:divBdr>
    </w:div>
    <w:div w:id="610861097">
      <w:bodyDiv w:val="1"/>
      <w:marLeft w:val="0"/>
      <w:marRight w:val="0"/>
      <w:marTop w:val="0"/>
      <w:marBottom w:val="0"/>
      <w:divBdr>
        <w:top w:val="none" w:sz="0" w:space="0" w:color="auto"/>
        <w:left w:val="none" w:sz="0" w:space="0" w:color="auto"/>
        <w:bottom w:val="none" w:sz="0" w:space="0" w:color="auto"/>
        <w:right w:val="none" w:sz="0" w:space="0" w:color="auto"/>
      </w:divBdr>
      <w:divsChild>
        <w:div w:id="1009717183">
          <w:marLeft w:val="0"/>
          <w:marRight w:val="0"/>
          <w:marTop w:val="0"/>
          <w:marBottom w:val="0"/>
          <w:divBdr>
            <w:top w:val="none" w:sz="0" w:space="0" w:color="auto"/>
            <w:left w:val="none" w:sz="0" w:space="0" w:color="auto"/>
            <w:bottom w:val="none" w:sz="0" w:space="0" w:color="auto"/>
            <w:right w:val="none" w:sz="0" w:space="0" w:color="auto"/>
          </w:divBdr>
          <w:divsChild>
            <w:div w:id="1307465869">
              <w:marLeft w:val="0"/>
              <w:marRight w:val="0"/>
              <w:marTop w:val="0"/>
              <w:marBottom w:val="0"/>
              <w:divBdr>
                <w:top w:val="none" w:sz="0" w:space="0" w:color="auto"/>
                <w:left w:val="none" w:sz="0" w:space="0" w:color="auto"/>
                <w:bottom w:val="none" w:sz="0" w:space="0" w:color="auto"/>
                <w:right w:val="none" w:sz="0" w:space="0" w:color="auto"/>
              </w:divBdr>
              <w:divsChild>
                <w:div w:id="1720284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363135">
      <w:bodyDiv w:val="1"/>
      <w:marLeft w:val="0"/>
      <w:marRight w:val="0"/>
      <w:marTop w:val="0"/>
      <w:marBottom w:val="0"/>
      <w:divBdr>
        <w:top w:val="none" w:sz="0" w:space="0" w:color="auto"/>
        <w:left w:val="none" w:sz="0" w:space="0" w:color="auto"/>
        <w:bottom w:val="none" w:sz="0" w:space="0" w:color="auto"/>
        <w:right w:val="none" w:sz="0" w:space="0" w:color="auto"/>
      </w:divBdr>
      <w:divsChild>
        <w:div w:id="1181621938">
          <w:marLeft w:val="0"/>
          <w:marRight w:val="0"/>
          <w:marTop w:val="0"/>
          <w:marBottom w:val="0"/>
          <w:divBdr>
            <w:top w:val="none" w:sz="0" w:space="0" w:color="auto"/>
            <w:left w:val="none" w:sz="0" w:space="0" w:color="auto"/>
            <w:bottom w:val="none" w:sz="0" w:space="0" w:color="auto"/>
            <w:right w:val="none" w:sz="0" w:space="0" w:color="auto"/>
          </w:divBdr>
          <w:divsChild>
            <w:div w:id="1792356851">
              <w:marLeft w:val="0"/>
              <w:marRight w:val="0"/>
              <w:marTop w:val="0"/>
              <w:marBottom w:val="0"/>
              <w:divBdr>
                <w:top w:val="none" w:sz="0" w:space="0" w:color="auto"/>
                <w:left w:val="none" w:sz="0" w:space="0" w:color="auto"/>
                <w:bottom w:val="none" w:sz="0" w:space="0" w:color="auto"/>
                <w:right w:val="none" w:sz="0" w:space="0" w:color="auto"/>
              </w:divBdr>
              <w:divsChild>
                <w:div w:id="791021735">
                  <w:marLeft w:val="0"/>
                  <w:marRight w:val="0"/>
                  <w:marTop w:val="0"/>
                  <w:marBottom w:val="0"/>
                  <w:divBdr>
                    <w:top w:val="none" w:sz="0" w:space="0" w:color="auto"/>
                    <w:left w:val="none" w:sz="0" w:space="0" w:color="auto"/>
                    <w:bottom w:val="none" w:sz="0" w:space="0" w:color="auto"/>
                    <w:right w:val="none" w:sz="0" w:space="0" w:color="auto"/>
                  </w:divBdr>
                  <w:divsChild>
                    <w:div w:id="103658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264840">
      <w:bodyDiv w:val="1"/>
      <w:marLeft w:val="0"/>
      <w:marRight w:val="0"/>
      <w:marTop w:val="0"/>
      <w:marBottom w:val="0"/>
      <w:divBdr>
        <w:top w:val="none" w:sz="0" w:space="0" w:color="auto"/>
        <w:left w:val="none" w:sz="0" w:space="0" w:color="auto"/>
        <w:bottom w:val="none" w:sz="0" w:space="0" w:color="auto"/>
        <w:right w:val="none" w:sz="0" w:space="0" w:color="auto"/>
      </w:divBdr>
    </w:div>
    <w:div w:id="729424535">
      <w:bodyDiv w:val="1"/>
      <w:marLeft w:val="0"/>
      <w:marRight w:val="0"/>
      <w:marTop w:val="0"/>
      <w:marBottom w:val="0"/>
      <w:divBdr>
        <w:top w:val="none" w:sz="0" w:space="0" w:color="auto"/>
        <w:left w:val="none" w:sz="0" w:space="0" w:color="auto"/>
        <w:bottom w:val="none" w:sz="0" w:space="0" w:color="auto"/>
        <w:right w:val="none" w:sz="0" w:space="0" w:color="auto"/>
      </w:divBdr>
    </w:div>
    <w:div w:id="862597979">
      <w:bodyDiv w:val="1"/>
      <w:marLeft w:val="0"/>
      <w:marRight w:val="0"/>
      <w:marTop w:val="0"/>
      <w:marBottom w:val="0"/>
      <w:divBdr>
        <w:top w:val="none" w:sz="0" w:space="0" w:color="auto"/>
        <w:left w:val="none" w:sz="0" w:space="0" w:color="auto"/>
        <w:bottom w:val="none" w:sz="0" w:space="0" w:color="auto"/>
        <w:right w:val="none" w:sz="0" w:space="0" w:color="auto"/>
      </w:divBdr>
    </w:div>
    <w:div w:id="887037158">
      <w:bodyDiv w:val="1"/>
      <w:marLeft w:val="0"/>
      <w:marRight w:val="0"/>
      <w:marTop w:val="0"/>
      <w:marBottom w:val="0"/>
      <w:divBdr>
        <w:top w:val="none" w:sz="0" w:space="0" w:color="auto"/>
        <w:left w:val="none" w:sz="0" w:space="0" w:color="auto"/>
        <w:bottom w:val="none" w:sz="0" w:space="0" w:color="auto"/>
        <w:right w:val="none" w:sz="0" w:space="0" w:color="auto"/>
      </w:divBdr>
      <w:divsChild>
        <w:div w:id="1853959316">
          <w:marLeft w:val="0"/>
          <w:marRight w:val="0"/>
          <w:marTop w:val="0"/>
          <w:marBottom w:val="0"/>
          <w:divBdr>
            <w:top w:val="none" w:sz="0" w:space="0" w:color="auto"/>
            <w:left w:val="none" w:sz="0" w:space="0" w:color="auto"/>
            <w:bottom w:val="none" w:sz="0" w:space="0" w:color="auto"/>
            <w:right w:val="none" w:sz="0" w:space="0" w:color="auto"/>
          </w:divBdr>
          <w:divsChild>
            <w:div w:id="1636254964">
              <w:marLeft w:val="0"/>
              <w:marRight w:val="0"/>
              <w:marTop w:val="0"/>
              <w:marBottom w:val="0"/>
              <w:divBdr>
                <w:top w:val="none" w:sz="0" w:space="0" w:color="auto"/>
                <w:left w:val="none" w:sz="0" w:space="0" w:color="auto"/>
                <w:bottom w:val="none" w:sz="0" w:space="0" w:color="auto"/>
                <w:right w:val="none" w:sz="0" w:space="0" w:color="auto"/>
              </w:divBdr>
              <w:divsChild>
                <w:div w:id="423381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7112179">
      <w:bodyDiv w:val="1"/>
      <w:marLeft w:val="0"/>
      <w:marRight w:val="0"/>
      <w:marTop w:val="0"/>
      <w:marBottom w:val="0"/>
      <w:divBdr>
        <w:top w:val="none" w:sz="0" w:space="0" w:color="auto"/>
        <w:left w:val="none" w:sz="0" w:space="0" w:color="auto"/>
        <w:bottom w:val="none" w:sz="0" w:space="0" w:color="auto"/>
        <w:right w:val="none" w:sz="0" w:space="0" w:color="auto"/>
      </w:divBdr>
    </w:div>
    <w:div w:id="903025215">
      <w:bodyDiv w:val="1"/>
      <w:marLeft w:val="0"/>
      <w:marRight w:val="0"/>
      <w:marTop w:val="0"/>
      <w:marBottom w:val="0"/>
      <w:divBdr>
        <w:top w:val="none" w:sz="0" w:space="0" w:color="auto"/>
        <w:left w:val="none" w:sz="0" w:space="0" w:color="auto"/>
        <w:bottom w:val="none" w:sz="0" w:space="0" w:color="auto"/>
        <w:right w:val="none" w:sz="0" w:space="0" w:color="auto"/>
      </w:divBdr>
      <w:divsChild>
        <w:div w:id="1602837775">
          <w:marLeft w:val="0"/>
          <w:marRight w:val="0"/>
          <w:marTop w:val="0"/>
          <w:marBottom w:val="0"/>
          <w:divBdr>
            <w:top w:val="none" w:sz="0" w:space="0" w:color="auto"/>
            <w:left w:val="none" w:sz="0" w:space="0" w:color="auto"/>
            <w:bottom w:val="none" w:sz="0" w:space="0" w:color="auto"/>
            <w:right w:val="none" w:sz="0" w:space="0" w:color="auto"/>
          </w:divBdr>
          <w:divsChild>
            <w:div w:id="2103404991">
              <w:marLeft w:val="0"/>
              <w:marRight w:val="0"/>
              <w:marTop w:val="0"/>
              <w:marBottom w:val="0"/>
              <w:divBdr>
                <w:top w:val="none" w:sz="0" w:space="0" w:color="auto"/>
                <w:left w:val="none" w:sz="0" w:space="0" w:color="auto"/>
                <w:bottom w:val="none" w:sz="0" w:space="0" w:color="auto"/>
                <w:right w:val="none" w:sz="0" w:space="0" w:color="auto"/>
              </w:divBdr>
              <w:divsChild>
                <w:div w:id="1259169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10799">
      <w:bodyDiv w:val="1"/>
      <w:marLeft w:val="0"/>
      <w:marRight w:val="0"/>
      <w:marTop w:val="0"/>
      <w:marBottom w:val="0"/>
      <w:divBdr>
        <w:top w:val="none" w:sz="0" w:space="0" w:color="auto"/>
        <w:left w:val="none" w:sz="0" w:space="0" w:color="auto"/>
        <w:bottom w:val="none" w:sz="0" w:space="0" w:color="auto"/>
        <w:right w:val="none" w:sz="0" w:space="0" w:color="auto"/>
      </w:divBdr>
      <w:divsChild>
        <w:div w:id="572392481">
          <w:marLeft w:val="0"/>
          <w:marRight w:val="0"/>
          <w:marTop w:val="0"/>
          <w:marBottom w:val="0"/>
          <w:divBdr>
            <w:top w:val="none" w:sz="0" w:space="0" w:color="auto"/>
            <w:left w:val="none" w:sz="0" w:space="0" w:color="auto"/>
            <w:bottom w:val="none" w:sz="0" w:space="0" w:color="auto"/>
            <w:right w:val="none" w:sz="0" w:space="0" w:color="auto"/>
          </w:divBdr>
        </w:div>
        <w:div w:id="576324501">
          <w:marLeft w:val="0"/>
          <w:marRight w:val="0"/>
          <w:marTop w:val="0"/>
          <w:marBottom w:val="0"/>
          <w:divBdr>
            <w:top w:val="none" w:sz="0" w:space="0" w:color="auto"/>
            <w:left w:val="none" w:sz="0" w:space="0" w:color="auto"/>
            <w:bottom w:val="none" w:sz="0" w:space="0" w:color="auto"/>
            <w:right w:val="none" w:sz="0" w:space="0" w:color="auto"/>
          </w:divBdr>
        </w:div>
        <w:div w:id="731388620">
          <w:marLeft w:val="0"/>
          <w:marRight w:val="0"/>
          <w:marTop w:val="0"/>
          <w:marBottom w:val="0"/>
          <w:divBdr>
            <w:top w:val="none" w:sz="0" w:space="0" w:color="auto"/>
            <w:left w:val="none" w:sz="0" w:space="0" w:color="auto"/>
            <w:bottom w:val="none" w:sz="0" w:space="0" w:color="auto"/>
            <w:right w:val="none" w:sz="0" w:space="0" w:color="auto"/>
          </w:divBdr>
        </w:div>
        <w:div w:id="1330451505">
          <w:marLeft w:val="0"/>
          <w:marRight w:val="0"/>
          <w:marTop w:val="0"/>
          <w:marBottom w:val="0"/>
          <w:divBdr>
            <w:top w:val="none" w:sz="0" w:space="0" w:color="auto"/>
            <w:left w:val="none" w:sz="0" w:space="0" w:color="auto"/>
            <w:bottom w:val="none" w:sz="0" w:space="0" w:color="auto"/>
            <w:right w:val="none" w:sz="0" w:space="0" w:color="auto"/>
          </w:divBdr>
        </w:div>
        <w:div w:id="1531141217">
          <w:marLeft w:val="0"/>
          <w:marRight w:val="0"/>
          <w:marTop w:val="0"/>
          <w:marBottom w:val="0"/>
          <w:divBdr>
            <w:top w:val="none" w:sz="0" w:space="0" w:color="auto"/>
            <w:left w:val="none" w:sz="0" w:space="0" w:color="auto"/>
            <w:bottom w:val="none" w:sz="0" w:space="0" w:color="auto"/>
            <w:right w:val="none" w:sz="0" w:space="0" w:color="auto"/>
          </w:divBdr>
        </w:div>
        <w:div w:id="1645084764">
          <w:marLeft w:val="0"/>
          <w:marRight w:val="0"/>
          <w:marTop w:val="0"/>
          <w:marBottom w:val="0"/>
          <w:divBdr>
            <w:top w:val="none" w:sz="0" w:space="0" w:color="auto"/>
            <w:left w:val="none" w:sz="0" w:space="0" w:color="auto"/>
            <w:bottom w:val="none" w:sz="0" w:space="0" w:color="auto"/>
            <w:right w:val="none" w:sz="0" w:space="0" w:color="auto"/>
          </w:divBdr>
        </w:div>
        <w:div w:id="1718431599">
          <w:marLeft w:val="0"/>
          <w:marRight w:val="0"/>
          <w:marTop w:val="0"/>
          <w:marBottom w:val="0"/>
          <w:divBdr>
            <w:top w:val="none" w:sz="0" w:space="0" w:color="auto"/>
            <w:left w:val="none" w:sz="0" w:space="0" w:color="auto"/>
            <w:bottom w:val="none" w:sz="0" w:space="0" w:color="auto"/>
            <w:right w:val="none" w:sz="0" w:space="0" w:color="auto"/>
          </w:divBdr>
        </w:div>
      </w:divsChild>
    </w:div>
    <w:div w:id="976030663">
      <w:bodyDiv w:val="1"/>
      <w:marLeft w:val="0"/>
      <w:marRight w:val="0"/>
      <w:marTop w:val="0"/>
      <w:marBottom w:val="0"/>
      <w:divBdr>
        <w:top w:val="none" w:sz="0" w:space="0" w:color="auto"/>
        <w:left w:val="none" w:sz="0" w:space="0" w:color="auto"/>
        <w:bottom w:val="none" w:sz="0" w:space="0" w:color="auto"/>
        <w:right w:val="none" w:sz="0" w:space="0" w:color="auto"/>
      </w:divBdr>
      <w:divsChild>
        <w:div w:id="1339427215">
          <w:marLeft w:val="0"/>
          <w:marRight w:val="0"/>
          <w:marTop w:val="0"/>
          <w:marBottom w:val="0"/>
          <w:divBdr>
            <w:top w:val="none" w:sz="0" w:space="0" w:color="auto"/>
            <w:left w:val="none" w:sz="0" w:space="0" w:color="auto"/>
            <w:bottom w:val="none" w:sz="0" w:space="0" w:color="auto"/>
            <w:right w:val="none" w:sz="0" w:space="0" w:color="auto"/>
          </w:divBdr>
          <w:divsChild>
            <w:div w:id="1582956609">
              <w:marLeft w:val="0"/>
              <w:marRight w:val="0"/>
              <w:marTop w:val="0"/>
              <w:marBottom w:val="0"/>
              <w:divBdr>
                <w:top w:val="none" w:sz="0" w:space="0" w:color="auto"/>
                <w:left w:val="none" w:sz="0" w:space="0" w:color="auto"/>
                <w:bottom w:val="none" w:sz="0" w:space="0" w:color="auto"/>
                <w:right w:val="none" w:sz="0" w:space="0" w:color="auto"/>
              </w:divBdr>
              <w:divsChild>
                <w:div w:id="57770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513757">
      <w:bodyDiv w:val="1"/>
      <w:marLeft w:val="0"/>
      <w:marRight w:val="0"/>
      <w:marTop w:val="0"/>
      <w:marBottom w:val="0"/>
      <w:divBdr>
        <w:top w:val="none" w:sz="0" w:space="0" w:color="auto"/>
        <w:left w:val="none" w:sz="0" w:space="0" w:color="auto"/>
        <w:bottom w:val="none" w:sz="0" w:space="0" w:color="auto"/>
        <w:right w:val="none" w:sz="0" w:space="0" w:color="auto"/>
      </w:divBdr>
    </w:div>
    <w:div w:id="988632920">
      <w:bodyDiv w:val="1"/>
      <w:marLeft w:val="0"/>
      <w:marRight w:val="0"/>
      <w:marTop w:val="0"/>
      <w:marBottom w:val="0"/>
      <w:divBdr>
        <w:top w:val="none" w:sz="0" w:space="0" w:color="auto"/>
        <w:left w:val="none" w:sz="0" w:space="0" w:color="auto"/>
        <w:bottom w:val="none" w:sz="0" w:space="0" w:color="auto"/>
        <w:right w:val="none" w:sz="0" w:space="0" w:color="auto"/>
      </w:divBdr>
      <w:divsChild>
        <w:div w:id="1162892586">
          <w:marLeft w:val="0"/>
          <w:marRight w:val="0"/>
          <w:marTop w:val="0"/>
          <w:marBottom w:val="0"/>
          <w:divBdr>
            <w:top w:val="none" w:sz="0" w:space="0" w:color="auto"/>
            <w:left w:val="none" w:sz="0" w:space="0" w:color="auto"/>
            <w:bottom w:val="none" w:sz="0" w:space="0" w:color="auto"/>
            <w:right w:val="none" w:sz="0" w:space="0" w:color="auto"/>
          </w:divBdr>
          <w:divsChild>
            <w:div w:id="1411855529">
              <w:marLeft w:val="0"/>
              <w:marRight w:val="0"/>
              <w:marTop w:val="0"/>
              <w:marBottom w:val="0"/>
              <w:divBdr>
                <w:top w:val="none" w:sz="0" w:space="0" w:color="auto"/>
                <w:left w:val="none" w:sz="0" w:space="0" w:color="auto"/>
                <w:bottom w:val="none" w:sz="0" w:space="0" w:color="auto"/>
                <w:right w:val="none" w:sz="0" w:space="0" w:color="auto"/>
              </w:divBdr>
              <w:divsChild>
                <w:div w:id="2017414105">
                  <w:marLeft w:val="0"/>
                  <w:marRight w:val="0"/>
                  <w:marTop w:val="0"/>
                  <w:marBottom w:val="0"/>
                  <w:divBdr>
                    <w:top w:val="none" w:sz="0" w:space="0" w:color="auto"/>
                    <w:left w:val="none" w:sz="0" w:space="0" w:color="auto"/>
                    <w:bottom w:val="none" w:sz="0" w:space="0" w:color="auto"/>
                    <w:right w:val="none" w:sz="0" w:space="0" w:color="auto"/>
                  </w:divBdr>
                  <w:divsChild>
                    <w:div w:id="937176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823221">
      <w:bodyDiv w:val="1"/>
      <w:marLeft w:val="0"/>
      <w:marRight w:val="0"/>
      <w:marTop w:val="0"/>
      <w:marBottom w:val="0"/>
      <w:divBdr>
        <w:top w:val="none" w:sz="0" w:space="0" w:color="auto"/>
        <w:left w:val="none" w:sz="0" w:space="0" w:color="auto"/>
        <w:bottom w:val="none" w:sz="0" w:space="0" w:color="auto"/>
        <w:right w:val="none" w:sz="0" w:space="0" w:color="auto"/>
      </w:divBdr>
      <w:divsChild>
        <w:div w:id="730464464">
          <w:marLeft w:val="0"/>
          <w:marRight w:val="0"/>
          <w:marTop w:val="0"/>
          <w:marBottom w:val="0"/>
          <w:divBdr>
            <w:top w:val="none" w:sz="0" w:space="0" w:color="auto"/>
            <w:left w:val="none" w:sz="0" w:space="0" w:color="auto"/>
            <w:bottom w:val="none" w:sz="0" w:space="0" w:color="auto"/>
            <w:right w:val="none" w:sz="0" w:space="0" w:color="auto"/>
          </w:divBdr>
          <w:divsChild>
            <w:div w:id="966397380">
              <w:marLeft w:val="0"/>
              <w:marRight w:val="0"/>
              <w:marTop w:val="0"/>
              <w:marBottom w:val="0"/>
              <w:divBdr>
                <w:top w:val="none" w:sz="0" w:space="0" w:color="auto"/>
                <w:left w:val="none" w:sz="0" w:space="0" w:color="auto"/>
                <w:bottom w:val="none" w:sz="0" w:space="0" w:color="auto"/>
                <w:right w:val="none" w:sz="0" w:space="0" w:color="auto"/>
              </w:divBdr>
              <w:divsChild>
                <w:div w:id="1207982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187754">
      <w:bodyDiv w:val="1"/>
      <w:marLeft w:val="0"/>
      <w:marRight w:val="0"/>
      <w:marTop w:val="0"/>
      <w:marBottom w:val="0"/>
      <w:divBdr>
        <w:top w:val="none" w:sz="0" w:space="0" w:color="auto"/>
        <w:left w:val="none" w:sz="0" w:space="0" w:color="auto"/>
        <w:bottom w:val="none" w:sz="0" w:space="0" w:color="auto"/>
        <w:right w:val="none" w:sz="0" w:space="0" w:color="auto"/>
      </w:divBdr>
    </w:div>
    <w:div w:id="1050375170">
      <w:bodyDiv w:val="1"/>
      <w:marLeft w:val="0"/>
      <w:marRight w:val="0"/>
      <w:marTop w:val="0"/>
      <w:marBottom w:val="0"/>
      <w:divBdr>
        <w:top w:val="none" w:sz="0" w:space="0" w:color="auto"/>
        <w:left w:val="none" w:sz="0" w:space="0" w:color="auto"/>
        <w:bottom w:val="none" w:sz="0" w:space="0" w:color="auto"/>
        <w:right w:val="none" w:sz="0" w:space="0" w:color="auto"/>
      </w:divBdr>
    </w:div>
    <w:div w:id="1073813044">
      <w:bodyDiv w:val="1"/>
      <w:marLeft w:val="0"/>
      <w:marRight w:val="0"/>
      <w:marTop w:val="0"/>
      <w:marBottom w:val="0"/>
      <w:divBdr>
        <w:top w:val="none" w:sz="0" w:space="0" w:color="auto"/>
        <w:left w:val="none" w:sz="0" w:space="0" w:color="auto"/>
        <w:bottom w:val="none" w:sz="0" w:space="0" w:color="auto"/>
        <w:right w:val="none" w:sz="0" w:space="0" w:color="auto"/>
      </w:divBdr>
    </w:div>
    <w:div w:id="1100949373">
      <w:bodyDiv w:val="1"/>
      <w:marLeft w:val="0"/>
      <w:marRight w:val="0"/>
      <w:marTop w:val="0"/>
      <w:marBottom w:val="0"/>
      <w:divBdr>
        <w:top w:val="none" w:sz="0" w:space="0" w:color="auto"/>
        <w:left w:val="none" w:sz="0" w:space="0" w:color="auto"/>
        <w:bottom w:val="none" w:sz="0" w:space="0" w:color="auto"/>
        <w:right w:val="none" w:sz="0" w:space="0" w:color="auto"/>
      </w:divBdr>
    </w:div>
    <w:div w:id="1104424760">
      <w:bodyDiv w:val="1"/>
      <w:marLeft w:val="0"/>
      <w:marRight w:val="0"/>
      <w:marTop w:val="0"/>
      <w:marBottom w:val="0"/>
      <w:divBdr>
        <w:top w:val="none" w:sz="0" w:space="0" w:color="auto"/>
        <w:left w:val="none" w:sz="0" w:space="0" w:color="auto"/>
        <w:bottom w:val="none" w:sz="0" w:space="0" w:color="auto"/>
        <w:right w:val="none" w:sz="0" w:space="0" w:color="auto"/>
      </w:divBdr>
    </w:div>
    <w:div w:id="1104886607">
      <w:bodyDiv w:val="1"/>
      <w:marLeft w:val="0"/>
      <w:marRight w:val="0"/>
      <w:marTop w:val="0"/>
      <w:marBottom w:val="0"/>
      <w:divBdr>
        <w:top w:val="none" w:sz="0" w:space="0" w:color="auto"/>
        <w:left w:val="none" w:sz="0" w:space="0" w:color="auto"/>
        <w:bottom w:val="none" w:sz="0" w:space="0" w:color="auto"/>
        <w:right w:val="none" w:sz="0" w:space="0" w:color="auto"/>
      </w:divBdr>
    </w:div>
    <w:div w:id="1109081967">
      <w:bodyDiv w:val="1"/>
      <w:marLeft w:val="0"/>
      <w:marRight w:val="0"/>
      <w:marTop w:val="0"/>
      <w:marBottom w:val="0"/>
      <w:divBdr>
        <w:top w:val="none" w:sz="0" w:space="0" w:color="auto"/>
        <w:left w:val="none" w:sz="0" w:space="0" w:color="auto"/>
        <w:bottom w:val="none" w:sz="0" w:space="0" w:color="auto"/>
        <w:right w:val="none" w:sz="0" w:space="0" w:color="auto"/>
      </w:divBdr>
    </w:div>
    <w:div w:id="1113015898">
      <w:bodyDiv w:val="1"/>
      <w:marLeft w:val="0"/>
      <w:marRight w:val="0"/>
      <w:marTop w:val="0"/>
      <w:marBottom w:val="0"/>
      <w:divBdr>
        <w:top w:val="none" w:sz="0" w:space="0" w:color="auto"/>
        <w:left w:val="none" w:sz="0" w:space="0" w:color="auto"/>
        <w:bottom w:val="none" w:sz="0" w:space="0" w:color="auto"/>
        <w:right w:val="none" w:sz="0" w:space="0" w:color="auto"/>
      </w:divBdr>
    </w:div>
    <w:div w:id="1155606993">
      <w:bodyDiv w:val="1"/>
      <w:marLeft w:val="0"/>
      <w:marRight w:val="0"/>
      <w:marTop w:val="0"/>
      <w:marBottom w:val="0"/>
      <w:divBdr>
        <w:top w:val="none" w:sz="0" w:space="0" w:color="auto"/>
        <w:left w:val="none" w:sz="0" w:space="0" w:color="auto"/>
        <w:bottom w:val="none" w:sz="0" w:space="0" w:color="auto"/>
        <w:right w:val="none" w:sz="0" w:space="0" w:color="auto"/>
      </w:divBdr>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169522241">
      <w:bodyDiv w:val="1"/>
      <w:marLeft w:val="0"/>
      <w:marRight w:val="0"/>
      <w:marTop w:val="0"/>
      <w:marBottom w:val="0"/>
      <w:divBdr>
        <w:top w:val="none" w:sz="0" w:space="0" w:color="auto"/>
        <w:left w:val="none" w:sz="0" w:space="0" w:color="auto"/>
        <w:bottom w:val="none" w:sz="0" w:space="0" w:color="auto"/>
        <w:right w:val="none" w:sz="0" w:space="0" w:color="auto"/>
      </w:divBdr>
    </w:div>
    <w:div w:id="1172330110">
      <w:bodyDiv w:val="1"/>
      <w:marLeft w:val="0"/>
      <w:marRight w:val="0"/>
      <w:marTop w:val="0"/>
      <w:marBottom w:val="0"/>
      <w:divBdr>
        <w:top w:val="none" w:sz="0" w:space="0" w:color="auto"/>
        <w:left w:val="none" w:sz="0" w:space="0" w:color="auto"/>
        <w:bottom w:val="none" w:sz="0" w:space="0" w:color="auto"/>
        <w:right w:val="none" w:sz="0" w:space="0" w:color="auto"/>
      </w:divBdr>
      <w:divsChild>
        <w:div w:id="447504529">
          <w:marLeft w:val="0"/>
          <w:marRight w:val="0"/>
          <w:marTop w:val="0"/>
          <w:marBottom w:val="0"/>
          <w:divBdr>
            <w:top w:val="none" w:sz="0" w:space="0" w:color="auto"/>
            <w:left w:val="none" w:sz="0" w:space="0" w:color="auto"/>
            <w:bottom w:val="none" w:sz="0" w:space="0" w:color="auto"/>
            <w:right w:val="none" w:sz="0" w:space="0" w:color="auto"/>
          </w:divBdr>
          <w:divsChild>
            <w:div w:id="8526303">
              <w:marLeft w:val="0"/>
              <w:marRight w:val="0"/>
              <w:marTop w:val="0"/>
              <w:marBottom w:val="0"/>
              <w:divBdr>
                <w:top w:val="none" w:sz="0" w:space="0" w:color="auto"/>
                <w:left w:val="none" w:sz="0" w:space="0" w:color="auto"/>
                <w:bottom w:val="none" w:sz="0" w:space="0" w:color="auto"/>
                <w:right w:val="none" w:sz="0" w:space="0" w:color="auto"/>
              </w:divBdr>
              <w:divsChild>
                <w:div w:id="1830558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716263">
      <w:bodyDiv w:val="1"/>
      <w:marLeft w:val="0"/>
      <w:marRight w:val="0"/>
      <w:marTop w:val="0"/>
      <w:marBottom w:val="0"/>
      <w:divBdr>
        <w:top w:val="none" w:sz="0" w:space="0" w:color="auto"/>
        <w:left w:val="none" w:sz="0" w:space="0" w:color="auto"/>
        <w:bottom w:val="none" w:sz="0" w:space="0" w:color="auto"/>
        <w:right w:val="none" w:sz="0" w:space="0" w:color="auto"/>
      </w:divBdr>
    </w:div>
    <w:div w:id="1274899226">
      <w:bodyDiv w:val="1"/>
      <w:marLeft w:val="0"/>
      <w:marRight w:val="0"/>
      <w:marTop w:val="0"/>
      <w:marBottom w:val="0"/>
      <w:divBdr>
        <w:top w:val="none" w:sz="0" w:space="0" w:color="auto"/>
        <w:left w:val="none" w:sz="0" w:space="0" w:color="auto"/>
        <w:bottom w:val="none" w:sz="0" w:space="0" w:color="auto"/>
        <w:right w:val="none" w:sz="0" w:space="0" w:color="auto"/>
      </w:divBdr>
      <w:divsChild>
        <w:div w:id="1594238150">
          <w:marLeft w:val="0"/>
          <w:marRight w:val="0"/>
          <w:marTop w:val="0"/>
          <w:marBottom w:val="0"/>
          <w:divBdr>
            <w:top w:val="none" w:sz="0" w:space="0" w:color="auto"/>
            <w:left w:val="none" w:sz="0" w:space="0" w:color="auto"/>
            <w:bottom w:val="none" w:sz="0" w:space="0" w:color="auto"/>
            <w:right w:val="none" w:sz="0" w:space="0" w:color="auto"/>
          </w:divBdr>
          <w:divsChild>
            <w:div w:id="410395573">
              <w:marLeft w:val="0"/>
              <w:marRight w:val="0"/>
              <w:marTop w:val="0"/>
              <w:marBottom w:val="0"/>
              <w:divBdr>
                <w:top w:val="none" w:sz="0" w:space="0" w:color="auto"/>
                <w:left w:val="none" w:sz="0" w:space="0" w:color="auto"/>
                <w:bottom w:val="none" w:sz="0" w:space="0" w:color="auto"/>
                <w:right w:val="none" w:sz="0" w:space="0" w:color="auto"/>
              </w:divBdr>
              <w:divsChild>
                <w:div w:id="65025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247238">
      <w:bodyDiv w:val="1"/>
      <w:marLeft w:val="0"/>
      <w:marRight w:val="0"/>
      <w:marTop w:val="0"/>
      <w:marBottom w:val="0"/>
      <w:divBdr>
        <w:top w:val="none" w:sz="0" w:space="0" w:color="auto"/>
        <w:left w:val="none" w:sz="0" w:space="0" w:color="auto"/>
        <w:bottom w:val="none" w:sz="0" w:space="0" w:color="auto"/>
        <w:right w:val="none" w:sz="0" w:space="0" w:color="auto"/>
      </w:divBdr>
    </w:div>
    <w:div w:id="1384672809">
      <w:bodyDiv w:val="1"/>
      <w:marLeft w:val="0"/>
      <w:marRight w:val="0"/>
      <w:marTop w:val="0"/>
      <w:marBottom w:val="0"/>
      <w:divBdr>
        <w:top w:val="none" w:sz="0" w:space="0" w:color="auto"/>
        <w:left w:val="none" w:sz="0" w:space="0" w:color="auto"/>
        <w:bottom w:val="none" w:sz="0" w:space="0" w:color="auto"/>
        <w:right w:val="none" w:sz="0" w:space="0" w:color="auto"/>
      </w:divBdr>
    </w:div>
    <w:div w:id="1394700970">
      <w:bodyDiv w:val="1"/>
      <w:marLeft w:val="0"/>
      <w:marRight w:val="0"/>
      <w:marTop w:val="0"/>
      <w:marBottom w:val="0"/>
      <w:divBdr>
        <w:top w:val="none" w:sz="0" w:space="0" w:color="auto"/>
        <w:left w:val="none" w:sz="0" w:space="0" w:color="auto"/>
        <w:bottom w:val="none" w:sz="0" w:space="0" w:color="auto"/>
        <w:right w:val="none" w:sz="0" w:space="0" w:color="auto"/>
      </w:divBdr>
      <w:divsChild>
        <w:div w:id="1383864881">
          <w:marLeft w:val="0"/>
          <w:marRight w:val="0"/>
          <w:marTop w:val="0"/>
          <w:marBottom w:val="0"/>
          <w:divBdr>
            <w:top w:val="none" w:sz="0" w:space="0" w:color="auto"/>
            <w:left w:val="none" w:sz="0" w:space="0" w:color="auto"/>
            <w:bottom w:val="none" w:sz="0" w:space="0" w:color="auto"/>
            <w:right w:val="none" w:sz="0" w:space="0" w:color="auto"/>
          </w:divBdr>
          <w:divsChild>
            <w:div w:id="995763845">
              <w:marLeft w:val="0"/>
              <w:marRight w:val="0"/>
              <w:marTop w:val="0"/>
              <w:marBottom w:val="0"/>
              <w:divBdr>
                <w:top w:val="none" w:sz="0" w:space="0" w:color="auto"/>
                <w:left w:val="none" w:sz="0" w:space="0" w:color="auto"/>
                <w:bottom w:val="none" w:sz="0" w:space="0" w:color="auto"/>
                <w:right w:val="none" w:sz="0" w:space="0" w:color="auto"/>
              </w:divBdr>
              <w:divsChild>
                <w:div w:id="1895266194">
                  <w:marLeft w:val="0"/>
                  <w:marRight w:val="0"/>
                  <w:marTop w:val="0"/>
                  <w:marBottom w:val="0"/>
                  <w:divBdr>
                    <w:top w:val="none" w:sz="0" w:space="0" w:color="auto"/>
                    <w:left w:val="none" w:sz="0" w:space="0" w:color="auto"/>
                    <w:bottom w:val="none" w:sz="0" w:space="0" w:color="auto"/>
                    <w:right w:val="none" w:sz="0" w:space="0" w:color="auto"/>
                  </w:divBdr>
                  <w:divsChild>
                    <w:div w:id="103280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1371768">
      <w:bodyDiv w:val="1"/>
      <w:marLeft w:val="0"/>
      <w:marRight w:val="0"/>
      <w:marTop w:val="0"/>
      <w:marBottom w:val="0"/>
      <w:divBdr>
        <w:top w:val="none" w:sz="0" w:space="0" w:color="auto"/>
        <w:left w:val="none" w:sz="0" w:space="0" w:color="auto"/>
        <w:bottom w:val="none" w:sz="0" w:space="0" w:color="auto"/>
        <w:right w:val="none" w:sz="0" w:space="0" w:color="auto"/>
      </w:divBdr>
      <w:divsChild>
        <w:div w:id="1435437142">
          <w:marLeft w:val="0"/>
          <w:marRight w:val="0"/>
          <w:marTop w:val="0"/>
          <w:marBottom w:val="0"/>
          <w:divBdr>
            <w:top w:val="none" w:sz="0" w:space="0" w:color="auto"/>
            <w:left w:val="none" w:sz="0" w:space="0" w:color="auto"/>
            <w:bottom w:val="none" w:sz="0" w:space="0" w:color="auto"/>
            <w:right w:val="none" w:sz="0" w:space="0" w:color="auto"/>
          </w:divBdr>
          <w:divsChild>
            <w:div w:id="1978490398">
              <w:marLeft w:val="0"/>
              <w:marRight w:val="0"/>
              <w:marTop w:val="0"/>
              <w:marBottom w:val="0"/>
              <w:divBdr>
                <w:top w:val="none" w:sz="0" w:space="0" w:color="auto"/>
                <w:left w:val="none" w:sz="0" w:space="0" w:color="auto"/>
                <w:bottom w:val="none" w:sz="0" w:space="0" w:color="auto"/>
                <w:right w:val="none" w:sz="0" w:space="0" w:color="auto"/>
              </w:divBdr>
              <w:divsChild>
                <w:div w:id="153229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104458">
      <w:bodyDiv w:val="1"/>
      <w:marLeft w:val="0"/>
      <w:marRight w:val="0"/>
      <w:marTop w:val="0"/>
      <w:marBottom w:val="0"/>
      <w:divBdr>
        <w:top w:val="none" w:sz="0" w:space="0" w:color="auto"/>
        <w:left w:val="none" w:sz="0" w:space="0" w:color="auto"/>
        <w:bottom w:val="none" w:sz="0" w:space="0" w:color="auto"/>
        <w:right w:val="none" w:sz="0" w:space="0" w:color="auto"/>
      </w:divBdr>
    </w:div>
    <w:div w:id="1487278444">
      <w:bodyDiv w:val="1"/>
      <w:marLeft w:val="0"/>
      <w:marRight w:val="0"/>
      <w:marTop w:val="0"/>
      <w:marBottom w:val="0"/>
      <w:divBdr>
        <w:top w:val="none" w:sz="0" w:space="0" w:color="auto"/>
        <w:left w:val="none" w:sz="0" w:space="0" w:color="auto"/>
        <w:bottom w:val="none" w:sz="0" w:space="0" w:color="auto"/>
        <w:right w:val="none" w:sz="0" w:space="0" w:color="auto"/>
      </w:divBdr>
    </w:div>
    <w:div w:id="1502432801">
      <w:bodyDiv w:val="1"/>
      <w:marLeft w:val="0"/>
      <w:marRight w:val="0"/>
      <w:marTop w:val="0"/>
      <w:marBottom w:val="0"/>
      <w:divBdr>
        <w:top w:val="none" w:sz="0" w:space="0" w:color="auto"/>
        <w:left w:val="none" w:sz="0" w:space="0" w:color="auto"/>
        <w:bottom w:val="none" w:sz="0" w:space="0" w:color="auto"/>
        <w:right w:val="none" w:sz="0" w:space="0" w:color="auto"/>
      </w:divBdr>
      <w:divsChild>
        <w:div w:id="478880839">
          <w:marLeft w:val="0"/>
          <w:marRight w:val="0"/>
          <w:marTop w:val="0"/>
          <w:marBottom w:val="0"/>
          <w:divBdr>
            <w:top w:val="none" w:sz="0" w:space="0" w:color="auto"/>
            <w:left w:val="none" w:sz="0" w:space="0" w:color="auto"/>
            <w:bottom w:val="none" w:sz="0" w:space="0" w:color="auto"/>
            <w:right w:val="none" w:sz="0" w:space="0" w:color="auto"/>
          </w:divBdr>
          <w:divsChild>
            <w:div w:id="2044093798">
              <w:marLeft w:val="0"/>
              <w:marRight w:val="0"/>
              <w:marTop w:val="0"/>
              <w:marBottom w:val="0"/>
              <w:divBdr>
                <w:top w:val="none" w:sz="0" w:space="0" w:color="auto"/>
                <w:left w:val="none" w:sz="0" w:space="0" w:color="auto"/>
                <w:bottom w:val="none" w:sz="0" w:space="0" w:color="auto"/>
                <w:right w:val="none" w:sz="0" w:space="0" w:color="auto"/>
              </w:divBdr>
              <w:divsChild>
                <w:div w:id="1587229376">
                  <w:marLeft w:val="0"/>
                  <w:marRight w:val="0"/>
                  <w:marTop w:val="0"/>
                  <w:marBottom w:val="0"/>
                  <w:divBdr>
                    <w:top w:val="none" w:sz="0" w:space="0" w:color="auto"/>
                    <w:left w:val="none" w:sz="0" w:space="0" w:color="auto"/>
                    <w:bottom w:val="none" w:sz="0" w:space="0" w:color="auto"/>
                    <w:right w:val="none" w:sz="0" w:space="0" w:color="auto"/>
                  </w:divBdr>
                  <w:divsChild>
                    <w:div w:id="112277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897888">
      <w:bodyDiv w:val="1"/>
      <w:marLeft w:val="0"/>
      <w:marRight w:val="0"/>
      <w:marTop w:val="0"/>
      <w:marBottom w:val="0"/>
      <w:divBdr>
        <w:top w:val="none" w:sz="0" w:space="0" w:color="auto"/>
        <w:left w:val="none" w:sz="0" w:space="0" w:color="auto"/>
        <w:bottom w:val="none" w:sz="0" w:space="0" w:color="auto"/>
        <w:right w:val="none" w:sz="0" w:space="0" w:color="auto"/>
      </w:divBdr>
    </w:div>
    <w:div w:id="1743598884">
      <w:bodyDiv w:val="1"/>
      <w:marLeft w:val="0"/>
      <w:marRight w:val="0"/>
      <w:marTop w:val="0"/>
      <w:marBottom w:val="0"/>
      <w:divBdr>
        <w:top w:val="none" w:sz="0" w:space="0" w:color="auto"/>
        <w:left w:val="none" w:sz="0" w:space="0" w:color="auto"/>
        <w:bottom w:val="none" w:sz="0" w:space="0" w:color="auto"/>
        <w:right w:val="none" w:sz="0" w:space="0" w:color="auto"/>
      </w:divBdr>
    </w:div>
    <w:div w:id="1767116565">
      <w:bodyDiv w:val="1"/>
      <w:marLeft w:val="0"/>
      <w:marRight w:val="0"/>
      <w:marTop w:val="0"/>
      <w:marBottom w:val="0"/>
      <w:divBdr>
        <w:top w:val="none" w:sz="0" w:space="0" w:color="auto"/>
        <w:left w:val="none" w:sz="0" w:space="0" w:color="auto"/>
        <w:bottom w:val="none" w:sz="0" w:space="0" w:color="auto"/>
        <w:right w:val="none" w:sz="0" w:space="0" w:color="auto"/>
      </w:divBdr>
      <w:divsChild>
        <w:div w:id="1068066092">
          <w:marLeft w:val="0"/>
          <w:marRight w:val="0"/>
          <w:marTop w:val="0"/>
          <w:marBottom w:val="0"/>
          <w:divBdr>
            <w:top w:val="none" w:sz="0" w:space="0" w:color="auto"/>
            <w:left w:val="none" w:sz="0" w:space="0" w:color="auto"/>
            <w:bottom w:val="none" w:sz="0" w:space="0" w:color="auto"/>
            <w:right w:val="none" w:sz="0" w:space="0" w:color="auto"/>
          </w:divBdr>
          <w:divsChild>
            <w:div w:id="1642999863">
              <w:marLeft w:val="0"/>
              <w:marRight w:val="0"/>
              <w:marTop w:val="0"/>
              <w:marBottom w:val="0"/>
              <w:divBdr>
                <w:top w:val="none" w:sz="0" w:space="0" w:color="auto"/>
                <w:left w:val="none" w:sz="0" w:space="0" w:color="auto"/>
                <w:bottom w:val="none" w:sz="0" w:space="0" w:color="auto"/>
                <w:right w:val="none" w:sz="0" w:space="0" w:color="auto"/>
              </w:divBdr>
              <w:divsChild>
                <w:div w:id="203110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476066">
      <w:bodyDiv w:val="1"/>
      <w:marLeft w:val="0"/>
      <w:marRight w:val="0"/>
      <w:marTop w:val="0"/>
      <w:marBottom w:val="0"/>
      <w:divBdr>
        <w:top w:val="none" w:sz="0" w:space="0" w:color="auto"/>
        <w:left w:val="none" w:sz="0" w:space="0" w:color="auto"/>
        <w:bottom w:val="none" w:sz="0" w:space="0" w:color="auto"/>
        <w:right w:val="none" w:sz="0" w:space="0" w:color="auto"/>
      </w:divBdr>
    </w:div>
    <w:div w:id="1788424148">
      <w:bodyDiv w:val="1"/>
      <w:marLeft w:val="0"/>
      <w:marRight w:val="0"/>
      <w:marTop w:val="0"/>
      <w:marBottom w:val="0"/>
      <w:divBdr>
        <w:top w:val="none" w:sz="0" w:space="0" w:color="auto"/>
        <w:left w:val="none" w:sz="0" w:space="0" w:color="auto"/>
        <w:bottom w:val="none" w:sz="0" w:space="0" w:color="auto"/>
        <w:right w:val="none" w:sz="0" w:space="0" w:color="auto"/>
      </w:divBdr>
    </w:div>
    <w:div w:id="1796098434">
      <w:bodyDiv w:val="1"/>
      <w:marLeft w:val="0"/>
      <w:marRight w:val="0"/>
      <w:marTop w:val="0"/>
      <w:marBottom w:val="0"/>
      <w:divBdr>
        <w:top w:val="none" w:sz="0" w:space="0" w:color="auto"/>
        <w:left w:val="none" w:sz="0" w:space="0" w:color="auto"/>
        <w:bottom w:val="none" w:sz="0" w:space="0" w:color="auto"/>
        <w:right w:val="none" w:sz="0" w:space="0" w:color="auto"/>
      </w:divBdr>
    </w:div>
    <w:div w:id="1796874152">
      <w:bodyDiv w:val="1"/>
      <w:marLeft w:val="0"/>
      <w:marRight w:val="0"/>
      <w:marTop w:val="0"/>
      <w:marBottom w:val="0"/>
      <w:divBdr>
        <w:top w:val="none" w:sz="0" w:space="0" w:color="auto"/>
        <w:left w:val="none" w:sz="0" w:space="0" w:color="auto"/>
        <w:bottom w:val="none" w:sz="0" w:space="0" w:color="auto"/>
        <w:right w:val="none" w:sz="0" w:space="0" w:color="auto"/>
      </w:divBdr>
    </w:div>
    <w:div w:id="1805463545">
      <w:bodyDiv w:val="1"/>
      <w:marLeft w:val="0"/>
      <w:marRight w:val="0"/>
      <w:marTop w:val="0"/>
      <w:marBottom w:val="0"/>
      <w:divBdr>
        <w:top w:val="none" w:sz="0" w:space="0" w:color="auto"/>
        <w:left w:val="none" w:sz="0" w:space="0" w:color="auto"/>
        <w:bottom w:val="none" w:sz="0" w:space="0" w:color="auto"/>
        <w:right w:val="none" w:sz="0" w:space="0" w:color="auto"/>
      </w:divBdr>
      <w:divsChild>
        <w:div w:id="147330799">
          <w:marLeft w:val="0"/>
          <w:marRight w:val="0"/>
          <w:marTop w:val="0"/>
          <w:marBottom w:val="0"/>
          <w:divBdr>
            <w:top w:val="none" w:sz="0" w:space="0" w:color="auto"/>
            <w:left w:val="none" w:sz="0" w:space="0" w:color="auto"/>
            <w:bottom w:val="none" w:sz="0" w:space="0" w:color="auto"/>
            <w:right w:val="none" w:sz="0" w:space="0" w:color="auto"/>
          </w:divBdr>
          <w:divsChild>
            <w:div w:id="871114501">
              <w:marLeft w:val="0"/>
              <w:marRight w:val="0"/>
              <w:marTop w:val="0"/>
              <w:marBottom w:val="0"/>
              <w:divBdr>
                <w:top w:val="none" w:sz="0" w:space="0" w:color="auto"/>
                <w:left w:val="none" w:sz="0" w:space="0" w:color="auto"/>
                <w:bottom w:val="none" w:sz="0" w:space="0" w:color="auto"/>
                <w:right w:val="none" w:sz="0" w:space="0" w:color="auto"/>
              </w:divBdr>
              <w:divsChild>
                <w:div w:id="125220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6773572">
      <w:bodyDiv w:val="1"/>
      <w:marLeft w:val="0"/>
      <w:marRight w:val="0"/>
      <w:marTop w:val="0"/>
      <w:marBottom w:val="0"/>
      <w:divBdr>
        <w:top w:val="none" w:sz="0" w:space="0" w:color="auto"/>
        <w:left w:val="none" w:sz="0" w:space="0" w:color="auto"/>
        <w:bottom w:val="none" w:sz="0" w:space="0" w:color="auto"/>
        <w:right w:val="none" w:sz="0" w:space="0" w:color="auto"/>
      </w:divBdr>
      <w:divsChild>
        <w:div w:id="391461641">
          <w:marLeft w:val="0"/>
          <w:marRight w:val="0"/>
          <w:marTop w:val="0"/>
          <w:marBottom w:val="0"/>
          <w:divBdr>
            <w:top w:val="none" w:sz="0" w:space="0" w:color="auto"/>
            <w:left w:val="none" w:sz="0" w:space="0" w:color="auto"/>
            <w:bottom w:val="none" w:sz="0" w:space="0" w:color="auto"/>
            <w:right w:val="none" w:sz="0" w:space="0" w:color="auto"/>
          </w:divBdr>
          <w:divsChild>
            <w:div w:id="300885732">
              <w:marLeft w:val="0"/>
              <w:marRight w:val="0"/>
              <w:marTop w:val="0"/>
              <w:marBottom w:val="0"/>
              <w:divBdr>
                <w:top w:val="none" w:sz="0" w:space="0" w:color="auto"/>
                <w:left w:val="none" w:sz="0" w:space="0" w:color="auto"/>
                <w:bottom w:val="none" w:sz="0" w:space="0" w:color="auto"/>
                <w:right w:val="none" w:sz="0" w:space="0" w:color="auto"/>
              </w:divBdr>
              <w:divsChild>
                <w:div w:id="402220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26531">
      <w:bodyDiv w:val="1"/>
      <w:marLeft w:val="0"/>
      <w:marRight w:val="0"/>
      <w:marTop w:val="0"/>
      <w:marBottom w:val="0"/>
      <w:divBdr>
        <w:top w:val="none" w:sz="0" w:space="0" w:color="auto"/>
        <w:left w:val="none" w:sz="0" w:space="0" w:color="auto"/>
        <w:bottom w:val="none" w:sz="0" w:space="0" w:color="auto"/>
        <w:right w:val="none" w:sz="0" w:space="0" w:color="auto"/>
      </w:divBdr>
    </w:div>
    <w:div w:id="1878855528">
      <w:bodyDiv w:val="1"/>
      <w:marLeft w:val="0"/>
      <w:marRight w:val="0"/>
      <w:marTop w:val="0"/>
      <w:marBottom w:val="0"/>
      <w:divBdr>
        <w:top w:val="none" w:sz="0" w:space="0" w:color="auto"/>
        <w:left w:val="none" w:sz="0" w:space="0" w:color="auto"/>
        <w:bottom w:val="none" w:sz="0" w:space="0" w:color="auto"/>
        <w:right w:val="none" w:sz="0" w:space="0" w:color="auto"/>
      </w:divBdr>
    </w:div>
    <w:div w:id="1886022233">
      <w:bodyDiv w:val="1"/>
      <w:marLeft w:val="0"/>
      <w:marRight w:val="0"/>
      <w:marTop w:val="0"/>
      <w:marBottom w:val="0"/>
      <w:divBdr>
        <w:top w:val="none" w:sz="0" w:space="0" w:color="auto"/>
        <w:left w:val="none" w:sz="0" w:space="0" w:color="auto"/>
        <w:bottom w:val="none" w:sz="0" w:space="0" w:color="auto"/>
        <w:right w:val="none" w:sz="0" w:space="0" w:color="auto"/>
      </w:divBdr>
    </w:div>
    <w:div w:id="1912346785">
      <w:bodyDiv w:val="1"/>
      <w:marLeft w:val="0"/>
      <w:marRight w:val="0"/>
      <w:marTop w:val="0"/>
      <w:marBottom w:val="0"/>
      <w:divBdr>
        <w:top w:val="none" w:sz="0" w:space="0" w:color="auto"/>
        <w:left w:val="none" w:sz="0" w:space="0" w:color="auto"/>
        <w:bottom w:val="none" w:sz="0" w:space="0" w:color="auto"/>
        <w:right w:val="none" w:sz="0" w:space="0" w:color="auto"/>
      </w:divBdr>
    </w:div>
    <w:div w:id="1920211933">
      <w:bodyDiv w:val="1"/>
      <w:marLeft w:val="0"/>
      <w:marRight w:val="0"/>
      <w:marTop w:val="0"/>
      <w:marBottom w:val="0"/>
      <w:divBdr>
        <w:top w:val="none" w:sz="0" w:space="0" w:color="auto"/>
        <w:left w:val="none" w:sz="0" w:space="0" w:color="auto"/>
        <w:bottom w:val="none" w:sz="0" w:space="0" w:color="auto"/>
        <w:right w:val="none" w:sz="0" w:space="0" w:color="auto"/>
      </w:divBdr>
    </w:div>
    <w:div w:id="1924945921">
      <w:bodyDiv w:val="1"/>
      <w:marLeft w:val="0"/>
      <w:marRight w:val="0"/>
      <w:marTop w:val="0"/>
      <w:marBottom w:val="0"/>
      <w:divBdr>
        <w:top w:val="none" w:sz="0" w:space="0" w:color="auto"/>
        <w:left w:val="none" w:sz="0" w:space="0" w:color="auto"/>
        <w:bottom w:val="none" w:sz="0" w:space="0" w:color="auto"/>
        <w:right w:val="none" w:sz="0" w:space="0" w:color="auto"/>
      </w:divBdr>
    </w:div>
    <w:div w:id="2000687891">
      <w:bodyDiv w:val="1"/>
      <w:marLeft w:val="0"/>
      <w:marRight w:val="0"/>
      <w:marTop w:val="0"/>
      <w:marBottom w:val="0"/>
      <w:divBdr>
        <w:top w:val="none" w:sz="0" w:space="0" w:color="auto"/>
        <w:left w:val="none" w:sz="0" w:space="0" w:color="auto"/>
        <w:bottom w:val="none" w:sz="0" w:space="0" w:color="auto"/>
        <w:right w:val="none" w:sz="0" w:space="0" w:color="auto"/>
      </w:divBdr>
    </w:div>
    <w:div w:id="2045207149">
      <w:bodyDiv w:val="1"/>
      <w:marLeft w:val="0"/>
      <w:marRight w:val="0"/>
      <w:marTop w:val="0"/>
      <w:marBottom w:val="0"/>
      <w:divBdr>
        <w:top w:val="none" w:sz="0" w:space="0" w:color="auto"/>
        <w:left w:val="none" w:sz="0" w:space="0" w:color="auto"/>
        <w:bottom w:val="none" w:sz="0" w:space="0" w:color="auto"/>
        <w:right w:val="none" w:sz="0" w:space="0" w:color="auto"/>
      </w:divBdr>
      <w:divsChild>
        <w:div w:id="1491947829">
          <w:marLeft w:val="0"/>
          <w:marRight w:val="0"/>
          <w:marTop w:val="0"/>
          <w:marBottom w:val="0"/>
          <w:divBdr>
            <w:top w:val="none" w:sz="0" w:space="0" w:color="auto"/>
            <w:left w:val="none" w:sz="0" w:space="0" w:color="auto"/>
            <w:bottom w:val="none" w:sz="0" w:space="0" w:color="auto"/>
            <w:right w:val="none" w:sz="0" w:space="0" w:color="auto"/>
          </w:divBdr>
          <w:divsChild>
            <w:div w:id="533731515">
              <w:marLeft w:val="0"/>
              <w:marRight w:val="0"/>
              <w:marTop w:val="0"/>
              <w:marBottom w:val="0"/>
              <w:divBdr>
                <w:top w:val="none" w:sz="0" w:space="0" w:color="auto"/>
                <w:left w:val="none" w:sz="0" w:space="0" w:color="auto"/>
                <w:bottom w:val="none" w:sz="0" w:space="0" w:color="auto"/>
                <w:right w:val="none" w:sz="0" w:space="0" w:color="auto"/>
              </w:divBdr>
              <w:divsChild>
                <w:div w:id="76306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064417">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63" Type="http://schemas.openxmlformats.org/officeDocument/2006/relationships/theme" Target="theme/theme1.xml"/><Relationship Id="rId50" Type="http://schemas.openxmlformats.org/officeDocument/2006/relationships/hyperlink" Target="http://www.jmlr.org/papers/volume12/pedregosa11a/pedregosa11a.pdf" TargetMode="External"/><Relationship Id="rId51" Type="http://schemas.openxmlformats.org/officeDocument/2006/relationships/hyperlink" Target="https://www.sciencedirect.com/science/journal/13640321" TargetMode="External"/><Relationship Id="rId52" Type="http://schemas.openxmlformats.org/officeDocument/2006/relationships/hyperlink" Target="https://openreview.net/pdf?id=SkBYYyZRZ" TargetMode="External"/><Relationship Id="rId53" Type="http://schemas.openxmlformats.org/officeDocument/2006/relationships/hyperlink" Target="https://doi.org/10.1016/j.eswa.2005.01.006" TargetMode="External"/><Relationship Id="rId54" Type="http://schemas.openxmlformats.org/officeDocument/2006/relationships/hyperlink" Target="https://link.springer.com/article/10.1007/BF00993309" TargetMode="External"/><Relationship Id="rId55" Type="http://schemas.openxmlformats.org/officeDocument/2006/relationships/hyperlink" Target="https://www.hindawi.com/journals/mpe/2013/425740/" TargetMode="External"/><Relationship Id="rId56" Type="http://schemas.openxmlformats.org/officeDocument/2006/relationships/hyperlink" Target="https://ieeexplore.ieee.org/document/7980874" TargetMode="External"/><Relationship Id="rId57" Type="http://schemas.openxmlformats.org/officeDocument/2006/relationships/hyperlink" Target="https://www.researchgate.net/publication/222695662_A_decision_tree_method_for_building_energy_demand_modeling" TargetMode="External"/><Relationship Id="rId58" Type="http://schemas.openxmlformats.org/officeDocument/2006/relationships/hyperlink" Target="https://dl.acm.org/citation.cfm?id=1015332" TargetMode="External"/><Relationship Id="rId59" Type="http://schemas.openxmlformats.org/officeDocument/2006/relationships/header" Target="header1.xml"/><Relationship Id="rId40" Type="http://schemas.openxmlformats.org/officeDocument/2006/relationships/hyperlink" Target="http://web.eecs.utk.edu/~leparker/publications/Energy-Buildings-2012.pdf" TargetMode="External"/><Relationship Id="rId41" Type="http://schemas.openxmlformats.org/officeDocument/2006/relationships/hyperlink" Target="https://www.sciencedirect.com/science/journal/13640321" TargetMode="External"/><Relationship Id="rId42" Type="http://schemas.openxmlformats.org/officeDocument/2006/relationships/hyperlink" Target="http://proceedings.mlr.press/v9/glorot10a/glorot10a.pdf" TargetMode="External"/><Relationship Id="rId43" Type="http://schemas.openxmlformats.org/officeDocument/2006/relationships/hyperlink" Target="https://doi.org/10.1186/1471-2105-10-S1-S65" TargetMode="External"/><Relationship Id="rId44" Type="http://schemas.openxmlformats.org/officeDocument/2006/relationships/hyperlink" Target="https://doi.org/10.1186/1471-2105-15-276" TargetMode="External"/><Relationship Id="rId45" Type="http://schemas.openxmlformats.org/officeDocument/2006/relationships/hyperlink" Target="https://doi.org/10.1007/s00521-016-2409-2" TargetMode="External"/><Relationship Id="rId46" Type="http://schemas.openxmlformats.org/officeDocument/2006/relationships/hyperlink" Target="https://doi.org/10.3390/en9010057" TargetMode="External"/><Relationship Id="rId47" Type="http://schemas.openxmlformats.org/officeDocument/2006/relationships/hyperlink" Target="http://papers.nips.cc/paper/6698-self-normalizing-neural-networks.pdf" TargetMode="External"/><Relationship Id="rId48" Type="http://schemas.openxmlformats.org/officeDocument/2006/relationships/hyperlink" Target="http://ntur.lib.ntu.edu.tw/bitstream/246246/20060927122852476378/1/freiburg.pdf" TargetMode="External"/><Relationship Id="rId49" Type="http://schemas.openxmlformats.org/officeDocument/2006/relationships/hyperlink" Target="https://eecs.ceas.uc.edu/~aminai/papers/minai_sigmoids_NN93.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0" Type="http://schemas.openxmlformats.org/officeDocument/2006/relationships/image" Target="media/image22.png"/><Relationship Id="rId31" Type="http://schemas.openxmlformats.org/officeDocument/2006/relationships/image" Target="media/image23.png"/><Relationship Id="rId32" Type="http://schemas.openxmlformats.org/officeDocument/2006/relationships/hyperlink" Target="https://www.anaconda.com" TargetMode="External"/><Relationship Id="rId33" Type="http://schemas.openxmlformats.org/officeDocument/2006/relationships/hyperlink" Target="https://www.researchgate.net/publication/325365927_Intelligent_Techniques_for_Forecasting_Electricity_Consumption_of_Buildings" TargetMode="External"/><Relationship Id="rId34" Type="http://schemas.openxmlformats.org/officeDocument/2006/relationships/hyperlink" Target="https://pdfs.semanticscholar.org/7054/6e0a15501366b679e9db8b232529a63b473c.pdf" TargetMode="External"/><Relationship Id="rId35" Type="http://schemas.openxmlformats.org/officeDocument/2006/relationships/hyperlink" Target="https://doi.org/10.1076/ijsm.18.1.60.23543" TargetMode="External"/><Relationship Id="rId36" Type="http://schemas.openxmlformats.org/officeDocument/2006/relationships/hyperlink" Target="https://books.google.com/books?id=gLs6DwAAQBAJ&amp;pg=PT51&amp;source=gbs_selected_pages&amp;cad=3" TargetMode="External"/><Relationship Id="rId37" Type="http://schemas.openxmlformats.org/officeDocument/2006/relationships/hyperlink" Target="https://www.stat.berkeley.edu/~breiman/randomforest2001.pdf" TargetMode="External"/><Relationship Id="rId38" Type="http://schemas.openxmlformats.org/officeDocument/2006/relationships/hyperlink" Target="https://arxiv.org/pdf/1511.07289.pdf" TargetMode="External"/><Relationship Id="rId39" Type="http://schemas.openxmlformats.org/officeDocument/2006/relationships/hyperlink" Target="http://papers.nips.cc/paper/1238-support-vector-regression-machines.pdf" TargetMode="External"/><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60" Type="http://schemas.openxmlformats.org/officeDocument/2006/relationships/header" Target="header2.xml"/><Relationship Id="rId61" Type="http://schemas.openxmlformats.org/officeDocument/2006/relationships/header" Target="header3.xml"/><Relationship Id="rId62" Type="http://schemas.openxmlformats.org/officeDocument/2006/relationships/fontTable" Target="fontTab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A7C98-51B0-5C4A-BFDB-949DF8930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0358</Words>
  <Characters>59041</Characters>
  <Application>Microsoft Macintosh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APA-Format APA-Style Template</vt:lpstr>
    </vt:vector>
  </TitlesOfParts>
  <Company/>
  <LinksUpToDate>false</LinksUpToDate>
  <CharactersWithSpaces>69261</CharactersWithSpaces>
  <SharedDoc>false</SharedDoc>
  <HLinks>
    <vt:vector size="12" baseType="variant">
      <vt:variant>
        <vt:i4>4784138</vt:i4>
      </vt:variant>
      <vt:variant>
        <vt:i4>3</vt:i4>
      </vt:variant>
      <vt:variant>
        <vt:i4>0</vt:i4>
      </vt:variant>
      <vt:variant>
        <vt:i4>5</vt:i4>
      </vt:variant>
      <vt:variant>
        <vt:lpwstr>https://www.visualstudio.com</vt:lpwstr>
      </vt:variant>
      <vt:variant>
        <vt:lpwstr/>
      </vt:variant>
      <vt:variant>
        <vt:i4>6488190</vt:i4>
      </vt:variant>
      <vt:variant>
        <vt:i4>0</vt:i4>
      </vt:variant>
      <vt:variant>
        <vt:i4>0</vt:i4>
      </vt:variant>
      <vt:variant>
        <vt:i4>5</vt:i4>
      </vt:variant>
      <vt:variant>
        <vt:lpwstr>https://azure.microsoft.com/en-u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Format APA-Style Template</dc:title>
  <dc:subject/>
  <dc:creator/>
  <cp:keywords>APA style apa format template</cp:keywords>
  <dc:description/>
  <cp:lastModifiedBy/>
  <cp:revision>1</cp:revision>
  <dcterms:created xsi:type="dcterms:W3CDTF">2018-09-22T15:24:00Z</dcterms:created>
  <dcterms:modified xsi:type="dcterms:W3CDTF">2018-12-11T04:23:00Z</dcterms:modified>
</cp:coreProperties>
</file>